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BDD46F" w14:textId="73425060" w:rsidR="00B354CD" w:rsidRPr="00F00DC5" w:rsidRDefault="00576CA7" w:rsidP="007D5920">
      <w:pPr>
        <w:spacing w:line="360" w:lineRule="auto"/>
        <w:jc w:val="both"/>
        <w:rPr>
          <w:rFonts w:ascii="Times New Roman" w:hAnsi="Times New Roman" w:cs="Times New Roman"/>
          <w:b/>
          <w:sz w:val="24"/>
          <w:szCs w:val="24"/>
        </w:rPr>
      </w:pPr>
      <w:bookmarkStart w:id="0" w:name="_Hlk214464989"/>
      <w:r>
        <w:rPr>
          <w:rFonts w:ascii="Times New Roman" w:hAnsi="Times New Roman" w:cs="Times New Roman"/>
          <w:b/>
          <w:i/>
          <w:iCs/>
          <w:sz w:val="24"/>
          <w:szCs w:val="24"/>
        </w:rPr>
        <w:t xml:space="preserve"> </w:t>
      </w:r>
      <w:r w:rsidR="00B354CD" w:rsidRPr="00F00DC5">
        <w:rPr>
          <w:rFonts w:ascii="Times New Roman" w:hAnsi="Times New Roman" w:cs="Times New Roman"/>
          <w:b/>
          <w:i/>
          <w:iCs/>
          <w:sz w:val="24"/>
          <w:szCs w:val="24"/>
        </w:rPr>
        <w:t>Pf</w:t>
      </w:r>
      <w:r w:rsidR="00B354CD" w:rsidRPr="00F00DC5">
        <w:rPr>
          <w:rFonts w:ascii="Times New Roman" w:hAnsi="Times New Roman" w:cs="Times New Roman"/>
          <w:b/>
          <w:sz w:val="24"/>
          <w:szCs w:val="24"/>
        </w:rPr>
        <w:t>DHFR Resistance Mutations in Mali: Impact on Protein Structure and Identification of Novel Natural Inhibitors</w:t>
      </w:r>
    </w:p>
    <w:p w14:paraId="4D6EFB3D" w14:textId="6FAC8FFF" w:rsidR="00041DF4" w:rsidRDefault="00041DF4" w:rsidP="007D59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r w:rsidR="00502AA7" w:rsidRPr="007D5920">
        <w:rPr>
          <w:rFonts w:ascii="Times New Roman" w:hAnsi="Times New Roman" w:cs="Times New Roman"/>
          <w:b/>
          <w:bCs/>
          <w:sz w:val="24"/>
          <w:szCs w:val="24"/>
        </w:rPr>
        <w:t xml:space="preserve"> </w:t>
      </w:r>
    </w:p>
    <w:p w14:paraId="70EAE083" w14:textId="7CFDAD3D" w:rsidR="00732F6F" w:rsidRDefault="00502AA7" w:rsidP="007D5920">
      <w:pPr>
        <w:spacing w:line="360" w:lineRule="auto"/>
        <w:jc w:val="both"/>
        <w:rPr>
          <w:rFonts w:ascii="Times New Roman" w:hAnsi="Times New Roman" w:cs="Times New Roman"/>
          <w:sz w:val="24"/>
          <w:szCs w:val="24"/>
        </w:rPr>
      </w:pPr>
      <w:r w:rsidRPr="007D5920">
        <w:rPr>
          <w:rFonts w:ascii="Times New Roman" w:hAnsi="Times New Roman" w:cs="Times New Roman"/>
          <w:sz w:val="24"/>
          <w:szCs w:val="24"/>
        </w:rPr>
        <w:t xml:space="preserve">Malaria </w:t>
      </w:r>
      <w:r w:rsidR="006B073C">
        <w:rPr>
          <w:rFonts w:ascii="Times New Roman" w:hAnsi="Times New Roman" w:cs="Times New Roman"/>
          <w:sz w:val="24"/>
          <w:szCs w:val="24"/>
        </w:rPr>
        <w:t>d</w:t>
      </w:r>
      <w:r w:rsidRPr="007D5920">
        <w:rPr>
          <w:rFonts w:ascii="Times New Roman" w:hAnsi="Times New Roman" w:cs="Times New Roman"/>
          <w:sz w:val="24"/>
          <w:szCs w:val="24"/>
        </w:rPr>
        <w:t xml:space="preserve">rug resistance </w:t>
      </w:r>
      <w:r w:rsidR="001A6C50">
        <w:rPr>
          <w:rFonts w:ascii="Times New Roman" w:hAnsi="Times New Roman" w:cs="Times New Roman"/>
          <w:sz w:val="24"/>
          <w:szCs w:val="24"/>
        </w:rPr>
        <w:t>remains</w:t>
      </w:r>
      <w:r w:rsidRPr="007D5920">
        <w:rPr>
          <w:rFonts w:ascii="Times New Roman" w:hAnsi="Times New Roman" w:cs="Times New Roman"/>
          <w:sz w:val="24"/>
          <w:szCs w:val="24"/>
        </w:rPr>
        <w:t xml:space="preserve"> one of the greatest challenges to the malaria control program in Mali. </w:t>
      </w:r>
      <w:r w:rsidR="006B073C">
        <w:rPr>
          <w:rFonts w:ascii="Times New Roman" w:hAnsi="Times New Roman" w:cs="Times New Roman"/>
          <w:sz w:val="24"/>
          <w:szCs w:val="24"/>
        </w:rPr>
        <w:t xml:space="preserve">Mutation in the </w:t>
      </w:r>
      <w:r w:rsidRPr="00B3438F">
        <w:rPr>
          <w:rFonts w:ascii="Times New Roman" w:hAnsi="Times New Roman" w:cs="Times New Roman"/>
          <w:i/>
          <w:iCs/>
          <w:sz w:val="24"/>
          <w:szCs w:val="24"/>
        </w:rPr>
        <w:t>Plasmodium falciparum</w:t>
      </w:r>
      <w:r w:rsidRPr="007D5920">
        <w:rPr>
          <w:rFonts w:ascii="Times New Roman" w:hAnsi="Times New Roman" w:cs="Times New Roman"/>
          <w:sz w:val="24"/>
          <w:szCs w:val="24"/>
        </w:rPr>
        <w:t xml:space="preserve"> Dihydrofolate Reductase</w:t>
      </w:r>
      <w:r w:rsidR="006B073C">
        <w:rPr>
          <w:rFonts w:ascii="Times New Roman" w:hAnsi="Times New Roman" w:cs="Times New Roman"/>
          <w:sz w:val="24"/>
          <w:szCs w:val="24"/>
        </w:rPr>
        <w:t xml:space="preserve"> (</w:t>
      </w:r>
      <w:r w:rsidR="006B073C" w:rsidRPr="00B3438F">
        <w:rPr>
          <w:rFonts w:ascii="Times New Roman" w:hAnsi="Times New Roman" w:cs="Times New Roman"/>
          <w:i/>
          <w:iCs/>
          <w:sz w:val="24"/>
          <w:szCs w:val="24"/>
        </w:rPr>
        <w:t>Pf</w:t>
      </w:r>
      <w:r w:rsidR="006B073C" w:rsidRPr="007D5920">
        <w:rPr>
          <w:rFonts w:ascii="Times New Roman" w:hAnsi="Times New Roman" w:cs="Times New Roman"/>
          <w:sz w:val="24"/>
          <w:szCs w:val="24"/>
        </w:rPr>
        <w:t>DHFR</w:t>
      </w:r>
      <w:r w:rsidR="006B073C">
        <w:rPr>
          <w:rFonts w:ascii="Times New Roman" w:hAnsi="Times New Roman" w:cs="Times New Roman"/>
          <w:sz w:val="24"/>
          <w:szCs w:val="24"/>
        </w:rPr>
        <w:t xml:space="preserve">), a key enzyme in </w:t>
      </w:r>
      <w:r w:rsidRPr="007D5920">
        <w:rPr>
          <w:rFonts w:ascii="Times New Roman" w:hAnsi="Times New Roman" w:cs="Times New Roman"/>
          <w:sz w:val="24"/>
          <w:szCs w:val="24"/>
        </w:rPr>
        <w:t>the folate biosynthesis pathway</w:t>
      </w:r>
      <w:r w:rsidR="006B073C">
        <w:rPr>
          <w:rFonts w:ascii="Times New Roman" w:hAnsi="Times New Roman" w:cs="Times New Roman"/>
          <w:sz w:val="24"/>
          <w:szCs w:val="24"/>
        </w:rPr>
        <w:t xml:space="preserve"> and </w:t>
      </w:r>
      <w:r w:rsidR="00732F6F" w:rsidRPr="00732F6F">
        <w:rPr>
          <w:rFonts w:ascii="Times New Roman" w:hAnsi="Times New Roman" w:cs="Times New Roman"/>
          <w:sz w:val="24"/>
          <w:szCs w:val="24"/>
        </w:rPr>
        <w:t>primary target of antifolate drugs</w:t>
      </w:r>
      <w:r w:rsidR="006B073C">
        <w:rPr>
          <w:rFonts w:ascii="Times New Roman" w:hAnsi="Times New Roman" w:cs="Times New Roman"/>
          <w:sz w:val="24"/>
          <w:szCs w:val="24"/>
        </w:rPr>
        <w:t xml:space="preserve">, are knows to </w:t>
      </w:r>
      <w:r w:rsidRPr="007D5920">
        <w:rPr>
          <w:rFonts w:ascii="Times New Roman" w:hAnsi="Times New Roman" w:cs="Times New Roman"/>
          <w:sz w:val="24"/>
          <w:szCs w:val="24"/>
        </w:rPr>
        <w:t>induces resistance to pyrimethamine and Proguanil.</w:t>
      </w:r>
      <w:r w:rsidR="006B073C">
        <w:rPr>
          <w:rFonts w:ascii="Times New Roman" w:hAnsi="Times New Roman" w:cs="Times New Roman"/>
          <w:sz w:val="24"/>
          <w:szCs w:val="24"/>
        </w:rPr>
        <w:t xml:space="preserve"> </w:t>
      </w:r>
      <w:r w:rsidR="007E7945">
        <w:rPr>
          <w:rFonts w:ascii="Times New Roman" w:hAnsi="Times New Roman" w:cs="Times New Roman"/>
          <w:sz w:val="24"/>
          <w:szCs w:val="24"/>
        </w:rPr>
        <w:t>F</w:t>
      </w:r>
      <w:r w:rsidR="007E7945" w:rsidRPr="00732F6F">
        <w:rPr>
          <w:rFonts w:ascii="Times New Roman" w:hAnsi="Times New Roman" w:cs="Times New Roman"/>
          <w:sz w:val="24"/>
          <w:szCs w:val="24"/>
        </w:rPr>
        <w:t>our-point</w:t>
      </w:r>
      <w:r w:rsidR="007E7945">
        <w:rPr>
          <w:rFonts w:ascii="Times New Roman" w:hAnsi="Times New Roman" w:cs="Times New Roman"/>
          <w:sz w:val="24"/>
          <w:szCs w:val="24"/>
        </w:rPr>
        <w:t xml:space="preserve"> </w:t>
      </w:r>
      <w:r w:rsidR="00732F6F" w:rsidRPr="00732F6F">
        <w:rPr>
          <w:rFonts w:ascii="Times New Roman" w:hAnsi="Times New Roman" w:cs="Times New Roman"/>
          <w:sz w:val="24"/>
          <w:szCs w:val="24"/>
        </w:rPr>
        <w:t>mutations</w:t>
      </w:r>
      <w:r w:rsidR="007E7945">
        <w:rPr>
          <w:rFonts w:ascii="Times New Roman" w:hAnsi="Times New Roman" w:cs="Times New Roman"/>
          <w:sz w:val="24"/>
          <w:szCs w:val="24"/>
        </w:rPr>
        <w:t xml:space="preserve">: </w:t>
      </w:r>
      <w:r w:rsidR="00732F6F" w:rsidRPr="00732F6F">
        <w:rPr>
          <w:rFonts w:ascii="Times New Roman" w:hAnsi="Times New Roman" w:cs="Times New Roman"/>
          <w:sz w:val="24"/>
          <w:szCs w:val="24"/>
        </w:rPr>
        <w:t>N51I, C59R, S108N, and I164L</w:t>
      </w:r>
      <w:r w:rsidR="007E7945">
        <w:rPr>
          <w:rFonts w:ascii="Times New Roman" w:hAnsi="Times New Roman" w:cs="Times New Roman"/>
          <w:sz w:val="24"/>
          <w:szCs w:val="24"/>
        </w:rPr>
        <w:t xml:space="preserve"> are particularly </w:t>
      </w:r>
      <w:r w:rsidR="00732F6F" w:rsidRPr="00732F6F">
        <w:rPr>
          <w:rFonts w:ascii="Times New Roman" w:hAnsi="Times New Roman" w:cs="Times New Roman"/>
          <w:sz w:val="24"/>
          <w:szCs w:val="24"/>
        </w:rPr>
        <w:t>associated with antifolate resistance</w:t>
      </w:r>
      <w:r w:rsidR="00732F6F">
        <w:rPr>
          <w:rFonts w:ascii="Times New Roman" w:hAnsi="Times New Roman" w:cs="Times New Roman"/>
          <w:sz w:val="24"/>
          <w:szCs w:val="24"/>
        </w:rPr>
        <w:t xml:space="preserve">. </w:t>
      </w:r>
      <w:r w:rsidR="007E7945">
        <w:rPr>
          <w:rFonts w:ascii="Times New Roman" w:hAnsi="Times New Roman" w:cs="Times New Roman"/>
          <w:sz w:val="24"/>
          <w:szCs w:val="24"/>
        </w:rPr>
        <w:t>T</w:t>
      </w:r>
      <w:r w:rsidR="00732F6F" w:rsidRPr="00732F6F">
        <w:rPr>
          <w:rFonts w:ascii="Times New Roman" w:hAnsi="Times New Roman" w:cs="Times New Roman"/>
          <w:sz w:val="24"/>
          <w:szCs w:val="24"/>
        </w:rPr>
        <w:t>his study</w:t>
      </w:r>
      <w:r w:rsidR="007E7945">
        <w:rPr>
          <w:rFonts w:ascii="Times New Roman" w:hAnsi="Times New Roman" w:cs="Times New Roman"/>
          <w:sz w:val="24"/>
          <w:szCs w:val="24"/>
        </w:rPr>
        <w:t xml:space="preserve"> </w:t>
      </w:r>
      <w:r w:rsidR="00732F6F" w:rsidRPr="00732F6F">
        <w:rPr>
          <w:rFonts w:ascii="Times New Roman" w:hAnsi="Times New Roman" w:cs="Times New Roman"/>
          <w:sz w:val="24"/>
          <w:szCs w:val="24"/>
        </w:rPr>
        <w:t>aim</w:t>
      </w:r>
      <w:r w:rsidR="007E7945">
        <w:rPr>
          <w:rFonts w:ascii="Times New Roman" w:hAnsi="Times New Roman" w:cs="Times New Roman"/>
          <w:sz w:val="24"/>
          <w:szCs w:val="24"/>
        </w:rPr>
        <w:t>s</w:t>
      </w:r>
      <w:r w:rsidR="00732F6F" w:rsidRPr="00732F6F">
        <w:rPr>
          <w:rFonts w:ascii="Times New Roman" w:hAnsi="Times New Roman" w:cs="Times New Roman"/>
          <w:sz w:val="24"/>
          <w:szCs w:val="24"/>
        </w:rPr>
        <w:t xml:space="preserve"> </w:t>
      </w:r>
      <w:r w:rsidR="00732F6F">
        <w:rPr>
          <w:rFonts w:ascii="Times New Roman" w:hAnsi="Times New Roman" w:cs="Times New Roman"/>
          <w:sz w:val="24"/>
          <w:szCs w:val="24"/>
        </w:rPr>
        <w:t xml:space="preserve">to </w:t>
      </w:r>
      <w:r w:rsidR="00732F6F" w:rsidRPr="00732F6F">
        <w:rPr>
          <w:rFonts w:ascii="Times New Roman" w:hAnsi="Times New Roman" w:cs="Times New Roman"/>
          <w:sz w:val="24"/>
          <w:szCs w:val="24"/>
        </w:rPr>
        <w:t>characterize resistance-associated</w:t>
      </w:r>
      <w:r w:rsidR="007E7945">
        <w:rPr>
          <w:rFonts w:ascii="Times New Roman" w:hAnsi="Times New Roman" w:cs="Times New Roman"/>
          <w:sz w:val="24"/>
          <w:szCs w:val="24"/>
        </w:rPr>
        <w:t xml:space="preserve"> </w:t>
      </w:r>
      <w:r w:rsidR="007E7945" w:rsidRPr="0077779C">
        <w:rPr>
          <w:rFonts w:ascii="Times New Roman" w:hAnsi="Times New Roman" w:cs="Times New Roman"/>
          <w:i/>
          <w:iCs/>
          <w:sz w:val="24"/>
          <w:szCs w:val="24"/>
        </w:rPr>
        <w:t>Pf</w:t>
      </w:r>
      <w:r w:rsidR="007E7945">
        <w:rPr>
          <w:rFonts w:ascii="Times New Roman" w:hAnsi="Times New Roman" w:cs="Times New Roman"/>
          <w:sz w:val="24"/>
          <w:szCs w:val="24"/>
        </w:rPr>
        <w:t>DHFR</w:t>
      </w:r>
      <w:r w:rsidR="00732F6F" w:rsidRPr="00732F6F">
        <w:rPr>
          <w:rFonts w:ascii="Times New Roman" w:hAnsi="Times New Roman" w:cs="Times New Roman"/>
          <w:sz w:val="24"/>
          <w:szCs w:val="24"/>
        </w:rPr>
        <w:t xml:space="preserve"> mutations </w:t>
      </w:r>
      <w:r w:rsidR="007E7945">
        <w:rPr>
          <w:rFonts w:ascii="Times New Roman" w:hAnsi="Times New Roman" w:cs="Times New Roman"/>
          <w:sz w:val="24"/>
          <w:szCs w:val="24"/>
        </w:rPr>
        <w:t xml:space="preserve">circulating in </w:t>
      </w:r>
      <w:r w:rsidR="00732F6F">
        <w:rPr>
          <w:rFonts w:ascii="Times New Roman" w:hAnsi="Times New Roman" w:cs="Times New Roman"/>
          <w:sz w:val="24"/>
          <w:szCs w:val="24"/>
        </w:rPr>
        <w:t xml:space="preserve">three sentinel sites in Mali </w:t>
      </w:r>
      <w:r w:rsidR="00732F6F" w:rsidRPr="00732F6F">
        <w:rPr>
          <w:rFonts w:ascii="Times New Roman" w:hAnsi="Times New Roman" w:cs="Times New Roman"/>
          <w:sz w:val="24"/>
          <w:szCs w:val="24"/>
        </w:rPr>
        <w:t>(Dioro, Missira, and Sélingué)</w:t>
      </w:r>
      <w:r w:rsidR="00732F6F">
        <w:rPr>
          <w:rFonts w:ascii="Times New Roman" w:hAnsi="Times New Roman" w:cs="Times New Roman"/>
          <w:sz w:val="24"/>
          <w:szCs w:val="24"/>
        </w:rPr>
        <w:t xml:space="preserve"> </w:t>
      </w:r>
      <w:r w:rsidR="006B073C">
        <w:rPr>
          <w:rFonts w:ascii="Times New Roman" w:hAnsi="Times New Roman" w:cs="Times New Roman"/>
          <w:sz w:val="24"/>
          <w:szCs w:val="24"/>
        </w:rPr>
        <w:t>and</w:t>
      </w:r>
      <w:r w:rsidR="00732F6F" w:rsidRPr="00732F6F">
        <w:rPr>
          <w:rFonts w:ascii="Times New Roman" w:hAnsi="Times New Roman" w:cs="Times New Roman"/>
          <w:sz w:val="24"/>
          <w:szCs w:val="24"/>
        </w:rPr>
        <w:t xml:space="preserve"> identify potential inhibitors effective against mutant </w:t>
      </w:r>
      <w:r w:rsidR="00732F6F" w:rsidRPr="0077779C">
        <w:rPr>
          <w:rFonts w:ascii="Times New Roman" w:hAnsi="Times New Roman" w:cs="Times New Roman"/>
          <w:i/>
          <w:iCs/>
          <w:sz w:val="24"/>
          <w:szCs w:val="24"/>
        </w:rPr>
        <w:t>Pf</w:t>
      </w:r>
      <w:r w:rsidR="00732F6F" w:rsidRPr="00732F6F">
        <w:rPr>
          <w:rFonts w:ascii="Times New Roman" w:hAnsi="Times New Roman" w:cs="Times New Roman"/>
          <w:sz w:val="24"/>
          <w:szCs w:val="24"/>
        </w:rPr>
        <w:t xml:space="preserve">DHFR variants </w:t>
      </w:r>
      <w:r w:rsidR="00732F6F">
        <w:rPr>
          <w:rFonts w:ascii="Times New Roman" w:hAnsi="Times New Roman" w:cs="Times New Roman"/>
          <w:sz w:val="24"/>
          <w:szCs w:val="24"/>
        </w:rPr>
        <w:t xml:space="preserve">through </w:t>
      </w:r>
      <w:r w:rsidR="00732F6F" w:rsidRPr="00732F6F">
        <w:rPr>
          <w:rFonts w:ascii="Times New Roman" w:hAnsi="Times New Roman" w:cs="Times New Roman"/>
          <w:sz w:val="24"/>
          <w:szCs w:val="24"/>
        </w:rPr>
        <w:t>virtual screening of African natural compound libraries.</w:t>
      </w:r>
    </w:p>
    <w:p w14:paraId="2EB541BC" w14:textId="7FB14E2A" w:rsidR="00EA01A1" w:rsidRDefault="007E7945" w:rsidP="007D59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AA56D6">
        <w:rPr>
          <w:rFonts w:ascii="Times New Roman" w:hAnsi="Times New Roman" w:cs="Times New Roman"/>
          <w:sz w:val="24"/>
          <w:szCs w:val="24"/>
        </w:rPr>
        <w:t>total</w:t>
      </w:r>
      <w:r>
        <w:rPr>
          <w:rFonts w:ascii="Times New Roman" w:hAnsi="Times New Roman" w:cs="Times New Roman"/>
          <w:sz w:val="24"/>
          <w:szCs w:val="24"/>
        </w:rPr>
        <w:t xml:space="preserve"> of 47 </w:t>
      </w:r>
      <w:r w:rsidR="00732F6F" w:rsidRPr="00732F6F">
        <w:rPr>
          <w:rFonts w:ascii="Times New Roman" w:hAnsi="Times New Roman" w:cs="Times New Roman"/>
          <w:i/>
          <w:iCs/>
          <w:sz w:val="24"/>
          <w:szCs w:val="24"/>
        </w:rPr>
        <w:t>Pfdhfr</w:t>
      </w:r>
      <w:r w:rsidR="00732F6F" w:rsidRPr="00732F6F">
        <w:rPr>
          <w:rFonts w:ascii="Times New Roman" w:hAnsi="Times New Roman" w:cs="Times New Roman"/>
          <w:sz w:val="24"/>
          <w:szCs w:val="24"/>
        </w:rPr>
        <w:t xml:space="preserve"> </w:t>
      </w:r>
      <w:r>
        <w:rPr>
          <w:rFonts w:ascii="Times New Roman" w:hAnsi="Times New Roman" w:cs="Times New Roman"/>
          <w:sz w:val="24"/>
          <w:szCs w:val="24"/>
        </w:rPr>
        <w:t xml:space="preserve">were analyzed to </w:t>
      </w:r>
      <w:r w:rsidR="00732F6F" w:rsidRPr="00732F6F">
        <w:rPr>
          <w:rFonts w:ascii="Times New Roman" w:hAnsi="Times New Roman" w:cs="Times New Roman"/>
          <w:sz w:val="24"/>
          <w:szCs w:val="24"/>
        </w:rPr>
        <w:t xml:space="preserve">identify Single-Nucleotide Polymorphisms (SNPs) </w:t>
      </w:r>
      <w:r w:rsidR="00732F6F">
        <w:rPr>
          <w:rFonts w:ascii="Times New Roman" w:hAnsi="Times New Roman" w:cs="Times New Roman"/>
          <w:sz w:val="24"/>
          <w:szCs w:val="24"/>
        </w:rPr>
        <w:t xml:space="preserve">using </w:t>
      </w:r>
      <w:r w:rsidR="00732F6F" w:rsidRPr="00732F6F">
        <w:rPr>
          <w:rFonts w:ascii="Times New Roman" w:hAnsi="Times New Roman" w:cs="Times New Roman"/>
          <w:sz w:val="24"/>
          <w:szCs w:val="24"/>
        </w:rPr>
        <w:t>Geneious Prime</w:t>
      </w:r>
      <w:r>
        <w:rPr>
          <w:rFonts w:ascii="Times New Roman" w:hAnsi="Times New Roman" w:cs="Times New Roman"/>
          <w:sz w:val="24"/>
          <w:szCs w:val="24"/>
        </w:rPr>
        <w:t xml:space="preserve">. Homology-based 3D protein structures of mutant </w:t>
      </w:r>
      <w:r w:rsidRPr="0077779C">
        <w:rPr>
          <w:rFonts w:ascii="Times New Roman" w:hAnsi="Times New Roman" w:cs="Times New Roman"/>
          <w:i/>
          <w:iCs/>
          <w:sz w:val="24"/>
          <w:szCs w:val="24"/>
        </w:rPr>
        <w:t>Pf</w:t>
      </w:r>
      <w:r>
        <w:rPr>
          <w:rFonts w:ascii="Times New Roman" w:hAnsi="Times New Roman" w:cs="Times New Roman"/>
          <w:sz w:val="24"/>
          <w:szCs w:val="24"/>
        </w:rPr>
        <w:t>DHFR using</w:t>
      </w:r>
      <w:r w:rsidR="00732F6F" w:rsidRPr="00732F6F">
        <w:rPr>
          <w:rFonts w:ascii="Times New Roman" w:hAnsi="Times New Roman" w:cs="Times New Roman"/>
          <w:sz w:val="24"/>
          <w:szCs w:val="24"/>
        </w:rPr>
        <w:t xml:space="preserve"> PRIMO server, and</w:t>
      </w:r>
      <w:r w:rsidR="00EA01A1">
        <w:rPr>
          <w:rFonts w:ascii="Times New Roman" w:hAnsi="Times New Roman" w:cs="Times New Roman"/>
          <w:sz w:val="24"/>
          <w:szCs w:val="24"/>
        </w:rPr>
        <w:t xml:space="preserve"> structural visualization as well as molecular analyses were performed using</w:t>
      </w:r>
      <w:r w:rsidR="00732F6F" w:rsidRPr="00732F6F">
        <w:rPr>
          <w:rFonts w:ascii="Times New Roman" w:hAnsi="Times New Roman" w:cs="Times New Roman"/>
          <w:sz w:val="24"/>
          <w:szCs w:val="24"/>
        </w:rPr>
        <w:t xml:space="preserve"> UCSF Chimera</w:t>
      </w:r>
      <w:r w:rsidR="00EA01A1">
        <w:rPr>
          <w:rFonts w:ascii="Times New Roman" w:hAnsi="Times New Roman" w:cs="Times New Roman"/>
          <w:sz w:val="24"/>
          <w:szCs w:val="24"/>
        </w:rPr>
        <w:t xml:space="preserve"> and AutoDock vina</w:t>
      </w:r>
      <w:r w:rsidR="00732F6F" w:rsidRPr="00732F6F">
        <w:rPr>
          <w:rFonts w:ascii="Times New Roman" w:hAnsi="Times New Roman" w:cs="Times New Roman"/>
          <w:sz w:val="24"/>
          <w:szCs w:val="24"/>
        </w:rPr>
        <w:t xml:space="preserve">. </w:t>
      </w:r>
    </w:p>
    <w:p w14:paraId="153CF624" w14:textId="1AE663EF" w:rsidR="00502AA7" w:rsidRDefault="00EA01A1" w:rsidP="007D5920">
      <w:pPr>
        <w:spacing w:line="360" w:lineRule="auto"/>
        <w:jc w:val="both"/>
        <w:rPr>
          <w:rFonts w:ascii="Times New Roman" w:hAnsi="Times New Roman" w:cs="Times New Roman"/>
          <w:sz w:val="24"/>
          <w:szCs w:val="24"/>
        </w:rPr>
      </w:pPr>
      <w:r>
        <w:rPr>
          <w:rFonts w:ascii="Times New Roman" w:hAnsi="Times New Roman" w:cs="Times New Roman"/>
          <w:sz w:val="24"/>
          <w:szCs w:val="24"/>
        </w:rPr>
        <w:t>Among</w:t>
      </w:r>
      <w:r w:rsidR="00732F6F" w:rsidRPr="00732F6F">
        <w:rPr>
          <w:rFonts w:ascii="Times New Roman" w:hAnsi="Times New Roman" w:cs="Times New Roman"/>
          <w:sz w:val="24"/>
          <w:szCs w:val="24"/>
        </w:rPr>
        <w:t xml:space="preserve"> the 47 </w:t>
      </w:r>
      <w:r w:rsidR="00732F6F" w:rsidRPr="0077779C">
        <w:rPr>
          <w:rFonts w:ascii="Times New Roman" w:hAnsi="Times New Roman" w:cs="Times New Roman"/>
          <w:i/>
          <w:iCs/>
          <w:sz w:val="24"/>
          <w:szCs w:val="24"/>
        </w:rPr>
        <w:t>Pf</w:t>
      </w:r>
      <w:r w:rsidR="00732F6F" w:rsidRPr="00732F6F">
        <w:rPr>
          <w:rFonts w:ascii="Times New Roman" w:hAnsi="Times New Roman" w:cs="Times New Roman"/>
          <w:sz w:val="24"/>
          <w:szCs w:val="24"/>
        </w:rPr>
        <w:t xml:space="preserve">DHFR sequences analyzed, 22 </w:t>
      </w:r>
      <w:r>
        <w:rPr>
          <w:rFonts w:ascii="Times New Roman" w:hAnsi="Times New Roman" w:cs="Times New Roman"/>
          <w:sz w:val="24"/>
          <w:szCs w:val="24"/>
        </w:rPr>
        <w:t>exhibited</w:t>
      </w:r>
      <w:r w:rsidR="00732F6F" w:rsidRPr="00732F6F">
        <w:rPr>
          <w:rFonts w:ascii="Times New Roman" w:hAnsi="Times New Roman" w:cs="Times New Roman"/>
          <w:sz w:val="24"/>
          <w:szCs w:val="24"/>
        </w:rPr>
        <w:t xml:space="preserve"> the triple mutations N51I, C59R, and S108N</w:t>
      </w:r>
      <w:r>
        <w:rPr>
          <w:rFonts w:ascii="Times New Roman" w:hAnsi="Times New Roman" w:cs="Times New Roman"/>
          <w:sz w:val="24"/>
          <w:szCs w:val="24"/>
        </w:rPr>
        <w:t>, will</w:t>
      </w:r>
      <w:r w:rsidR="00732F6F" w:rsidRPr="00732F6F">
        <w:rPr>
          <w:rFonts w:ascii="Times New Roman" w:hAnsi="Times New Roman" w:cs="Times New Roman"/>
          <w:sz w:val="24"/>
          <w:szCs w:val="24"/>
        </w:rPr>
        <w:t xml:space="preserve"> the I164L mutation was absent in all samples across the three sentinel sites. Structural modeling of these mutants revealed restricted access and crowding in the</w:t>
      </w:r>
      <w:r>
        <w:rPr>
          <w:rFonts w:ascii="Times New Roman" w:hAnsi="Times New Roman" w:cs="Times New Roman"/>
          <w:sz w:val="24"/>
          <w:szCs w:val="24"/>
        </w:rPr>
        <w:t xml:space="preserve"> </w:t>
      </w:r>
      <w:r w:rsidRPr="007B6E8C">
        <w:rPr>
          <w:rFonts w:ascii="Times New Roman" w:hAnsi="Times New Roman" w:cs="Times New Roman"/>
          <w:i/>
          <w:iCs/>
          <w:sz w:val="24"/>
          <w:szCs w:val="24"/>
        </w:rPr>
        <w:t>Pf</w:t>
      </w:r>
      <w:r>
        <w:rPr>
          <w:rFonts w:ascii="Times New Roman" w:hAnsi="Times New Roman" w:cs="Times New Roman"/>
          <w:sz w:val="24"/>
          <w:szCs w:val="24"/>
        </w:rPr>
        <w:t>DHFR</w:t>
      </w:r>
      <w:r w:rsidR="00732F6F" w:rsidRPr="00732F6F">
        <w:rPr>
          <w:rFonts w:ascii="Times New Roman" w:hAnsi="Times New Roman" w:cs="Times New Roman"/>
          <w:sz w:val="24"/>
          <w:szCs w:val="24"/>
        </w:rPr>
        <w:t xml:space="preserve"> active site</w:t>
      </w:r>
      <w:r>
        <w:rPr>
          <w:rFonts w:ascii="Times New Roman" w:hAnsi="Times New Roman" w:cs="Times New Roman"/>
          <w:sz w:val="24"/>
          <w:szCs w:val="24"/>
        </w:rPr>
        <w:t xml:space="preserve">, consistent with known </w:t>
      </w:r>
      <w:r w:rsidRPr="00732F6F">
        <w:rPr>
          <w:rFonts w:ascii="Times New Roman" w:hAnsi="Times New Roman" w:cs="Times New Roman"/>
          <w:sz w:val="24"/>
          <w:szCs w:val="24"/>
        </w:rPr>
        <w:t>antifolate</w:t>
      </w:r>
      <w:r w:rsidR="00732F6F" w:rsidRPr="00732F6F">
        <w:rPr>
          <w:rFonts w:ascii="Times New Roman" w:hAnsi="Times New Roman" w:cs="Times New Roman"/>
          <w:sz w:val="24"/>
          <w:szCs w:val="24"/>
        </w:rPr>
        <w:t xml:space="preserve"> resistance mechanisms.</w:t>
      </w:r>
      <w:r w:rsidR="003710BF" w:rsidRPr="003710BF">
        <w:t xml:space="preserve"> </w:t>
      </w:r>
      <w:r w:rsidR="003710BF" w:rsidRPr="003710BF">
        <w:rPr>
          <w:rFonts w:ascii="Times New Roman" w:hAnsi="Times New Roman" w:cs="Times New Roman"/>
          <w:sz w:val="24"/>
          <w:szCs w:val="24"/>
        </w:rPr>
        <w:t xml:space="preserve">Virtual screening identified several promising </w:t>
      </w:r>
      <w:r>
        <w:rPr>
          <w:rFonts w:ascii="Times New Roman" w:hAnsi="Times New Roman" w:cs="Times New Roman"/>
          <w:sz w:val="24"/>
          <w:szCs w:val="24"/>
        </w:rPr>
        <w:t>inhibitors</w:t>
      </w:r>
      <w:r w:rsidR="003710BF" w:rsidRPr="003710BF">
        <w:rPr>
          <w:rFonts w:ascii="Times New Roman" w:hAnsi="Times New Roman" w:cs="Times New Roman"/>
          <w:sz w:val="24"/>
          <w:szCs w:val="24"/>
        </w:rPr>
        <w:t>,</w:t>
      </w:r>
      <w:r>
        <w:rPr>
          <w:rFonts w:ascii="Times New Roman" w:hAnsi="Times New Roman" w:cs="Times New Roman"/>
          <w:sz w:val="24"/>
          <w:szCs w:val="24"/>
        </w:rPr>
        <w:t xml:space="preserve"> among </w:t>
      </w:r>
      <w:r w:rsidR="00AA56D6">
        <w:rPr>
          <w:rFonts w:ascii="Times New Roman" w:hAnsi="Times New Roman" w:cs="Times New Roman"/>
          <w:sz w:val="24"/>
          <w:szCs w:val="24"/>
        </w:rPr>
        <w:t xml:space="preserve">which compound </w:t>
      </w:r>
      <w:r w:rsidR="003710BF" w:rsidRPr="003710BF">
        <w:rPr>
          <w:rFonts w:ascii="Times New Roman" w:hAnsi="Times New Roman" w:cs="Times New Roman"/>
          <w:sz w:val="24"/>
          <w:szCs w:val="24"/>
        </w:rPr>
        <w:t>SANC00747 exhibiting exceptional binding affinity (</w:t>
      </w:r>
      <w:r w:rsidR="00AA56D6">
        <w:rPr>
          <w:rFonts w:ascii="Times New Roman" w:hAnsi="Times New Roman" w:cs="Times New Roman"/>
          <w:sz w:val="24"/>
          <w:szCs w:val="24"/>
        </w:rPr>
        <w:t>-</w:t>
      </w:r>
      <w:r w:rsidR="003710BF" w:rsidRPr="003710BF">
        <w:rPr>
          <w:rFonts w:ascii="Times New Roman" w:hAnsi="Times New Roman" w:cs="Times New Roman"/>
          <w:sz w:val="24"/>
          <w:szCs w:val="24"/>
        </w:rPr>
        <w:t>14.046 kcal/mol),</w:t>
      </w:r>
      <w:r w:rsidR="00AA56D6">
        <w:rPr>
          <w:rFonts w:ascii="Times New Roman" w:hAnsi="Times New Roman" w:cs="Times New Roman"/>
          <w:sz w:val="24"/>
          <w:szCs w:val="24"/>
        </w:rPr>
        <w:t xml:space="preserve"> highlighting </w:t>
      </w:r>
      <w:r w:rsidR="003710BF" w:rsidRPr="003710BF">
        <w:rPr>
          <w:rFonts w:ascii="Times New Roman" w:hAnsi="Times New Roman" w:cs="Times New Roman"/>
          <w:sz w:val="24"/>
          <w:szCs w:val="24"/>
        </w:rPr>
        <w:t>the potential of African natural products</w:t>
      </w:r>
      <w:r w:rsidR="00AA56D6">
        <w:rPr>
          <w:rFonts w:ascii="Times New Roman" w:hAnsi="Times New Roman" w:cs="Times New Roman"/>
          <w:sz w:val="24"/>
          <w:szCs w:val="24"/>
        </w:rPr>
        <w:t xml:space="preserve"> as </w:t>
      </w:r>
      <w:r w:rsidR="003710BF" w:rsidRPr="003710BF">
        <w:rPr>
          <w:rFonts w:ascii="Times New Roman" w:hAnsi="Times New Roman" w:cs="Times New Roman"/>
          <w:sz w:val="24"/>
          <w:szCs w:val="24"/>
        </w:rPr>
        <w:t xml:space="preserve">resistance-breaking </w:t>
      </w:r>
      <w:r w:rsidR="00AA56D6">
        <w:rPr>
          <w:rFonts w:ascii="Times New Roman" w:hAnsi="Times New Roman" w:cs="Times New Roman"/>
          <w:sz w:val="24"/>
          <w:szCs w:val="24"/>
        </w:rPr>
        <w:t>candidates</w:t>
      </w:r>
      <w:r w:rsidR="003710BF">
        <w:rPr>
          <w:rFonts w:ascii="Times New Roman" w:hAnsi="Times New Roman" w:cs="Times New Roman"/>
          <w:sz w:val="24"/>
          <w:szCs w:val="24"/>
        </w:rPr>
        <w:t>.</w:t>
      </w:r>
    </w:p>
    <w:p w14:paraId="7ED3550A" w14:textId="110FE995" w:rsidR="002A32DA" w:rsidRDefault="00AA56D6" w:rsidP="007D5920">
      <w:pPr>
        <w:spacing w:line="360" w:lineRule="auto"/>
        <w:jc w:val="both"/>
        <w:rPr>
          <w:rFonts w:ascii="Times New Roman" w:hAnsi="Times New Roman" w:cs="Times New Roman"/>
          <w:b/>
          <w:bCs/>
          <w:sz w:val="24"/>
          <w:szCs w:val="24"/>
        </w:rPr>
      </w:pPr>
      <w:r>
        <w:rPr>
          <w:rFonts w:ascii="Times New Roman" w:hAnsi="Times New Roman" w:cs="Times New Roman"/>
          <w:sz w:val="24"/>
          <w:szCs w:val="24"/>
        </w:rPr>
        <w:t>This study demonstrates the prevalence of key antifolate-</w:t>
      </w:r>
      <w:r w:rsidR="002A32DA">
        <w:rPr>
          <w:rFonts w:ascii="Times New Roman" w:hAnsi="Times New Roman" w:cs="Times New Roman"/>
          <w:sz w:val="24"/>
          <w:szCs w:val="24"/>
        </w:rPr>
        <w:t>resistance</w:t>
      </w:r>
      <w:r>
        <w:rPr>
          <w:rFonts w:ascii="Times New Roman" w:hAnsi="Times New Roman" w:cs="Times New Roman"/>
          <w:sz w:val="24"/>
          <w:szCs w:val="24"/>
        </w:rPr>
        <w:t xml:space="preserve"> mutations in Mali and reveals promising natural compounds capable of effectively targeting mutant </w:t>
      </w:r>
      <w:r w:rsidRPr="0077779C">
        <w:rPr>
          <w:rFonts w:ascii="Times New Roman" w:hAnsi="Times New Roman" w:cs="Times New Roman"/>
          <w:i/>
          <w:iCs/>
          <w:sz w:val="24"/>
          <w:szCs w:val="24"/>
        </w:rPr>
        <w:t>Pf</w:t>
      </w:r>
      <w:r>
        <w:rPr>
          <w:rFonts w:ascii="Times New Roman" w:hAnsi="Times New Roman" w:cs="Times New Roman"/>
          <w:sz w:val="24"/>
          <w:szCs w:val="24"/>
        </w:rPr>
        <w:t xml:space="preserve">DHFR. These findings underscore the value of African natural products as a rich </w:t>
      </w:r>
      <w:r w:rsidR="002A32DA">
        <w:rPr>
          <w:rFonts w:ascii="Times New Roman" w:hAnsi="Times New Roman" w:cs="Times New Roman"/>
          <w:sz w:val="24"/>
          <w:szCs w:val="24"/>
        </w:rPr>
        <w:t>reservoir for developing next-generation antimalarial therapies.</w:t>
      </w:r>
    </w:p>
    <w:p w14:paraId="59EDC9AD" w14:textId="103FE8D1" w:rsidR="00502AA7" w:rsidRPr="002A32DA" w:rsidRDefault="00502AA7" w:rsidP="007D5920">
      <w:pPr>
        <w:spacing w:line="360" w:lineRule="auto"/>
        <w:jc w:val="both"/>
        <w:rPr>
          <w:rFonts w:ascii="Times New Roman" w:hAnsi="Times New Roman" w:cs="Times New Roman"/>
          <w:b/>
          <w:bCs/>
          <w:sz w:val="24"/>
          <w:szCs w:val="24"/>
        </w:rPr>
      </w:pPr>
      <w:r w:rsidRPr="007D5920">
        <w:rPr>
          <w:rFonts w:ascii="Times New Roman" w:hAnsi="Times New Roman" w:cs="Times New Roman"/>
          <w:b/>
          <w:bCs/>
          <w:sz w:val="24"/>
          <w:szCs w:val="24"/>
        </w:rPr>
        <w:t xml:space="preserve">Keywords: </w:t>
      </w:r>
      <w:r w:rsidRPr="007D5920">
        <w:rPr>
          <w:rFonts w:ascii="Times New Roman" w:hAnsi="Times New Roman" w:cs="Times New Roman"/>
          <w:sz w:val="24"/>
          <w:szCs w:val="24"/>
        </w:rPr>
        <w:t xml:space="preserve"> </w:t>
      </w:r>
      <w:r w:rsidRPr="007D5920">
        <w:rPr>
          <w:rFonts w:ascii="Times New Roman" w:hAnsi="Times New Roman" w:cs="Times New Roman"/>
          <w:i/>
          <w:iCs/>
          <w:sz w:val="24"/>
          <w:szCs w:val="24"/>
        </w:rPr>
        <w:t>Pfdhfr</w:t>
      </w:r>
      <w:r w:rsidRPr="007D5920">
        <w:rPr>
          <w:rFonts w:ascii="Times New Roman" w:hAnsi="Times New Roman" w:cs="Times New Roman"/>
          <w:sz w:val="24"/>
          <w:szCs w:val="24"/>
        </w:rPr>
        <w:t xml:space="preserve"> gene, Malaria Resistance, folate biosynthesis pathway, Molecular modeling, Mali.</w:t>
      </w:r>
    </w:p>
    <w:bookmarkEnd w:id="0"/>
    <w:p w14:paraId="2679D471" w14:textId="43AE520F" w:rsidR="00502AA7" w:rsidRPr="00272B81" w:rsidRDefault="00502AA7" w:rsidP="00B2109E">
      <w:pPr>
        <w:pStyle w:val="Titre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lastRenderedPageBreak/>
        <w:t>Introduction</w:t>
      </w:r>
    </w:p>
    <w:p w14:paraId="27AEE721" w14:textId="03B5AABC"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Malar</w:t>
      </w:r>
      <w:r w:rsidR="00B3438F" w:rsidRPr="00272B81">
        <w:rPr>
          <w:rFonts w:ascii="Times New Roman" w:hAnsi="Times New Roman" w:cs="Times New Roman"/>
          <w:sz w:val="24"/>
          <w:szCs w:val="24"/>
        </w:rPr>
        <w:t>i</w:t>
      </w:r>
      <w:r w:rsidRPr="00272B81">
        <w:rPr>
          <w:rFonts w:ascii="Times New Roman" w:hAnsi="Times New Roman" w:cs="Times New Roman"/>
          <w:sz w:val="24"/>
          <w:szCs w:val="24"/>
        </w:rPr>
        <w:t xml:space="preserve">a, also known as “marsh fever”, is an infectious disease caused by </w:t>
      </w:r>
      <w:r w:rsidR="00373822">
        <w:rPr>
          <w:rFonts w:ascii="Times New Roman" w:hAnsi="Times New Roman" w:cs="Times New Roman"/>
          <w:sz w:val="24"/>
          <w:szCs w:val="24"/>
        </w:rPr>
        <w:t xml:space="preserve">a </w:t>
      </w:r>
      <w:r w:rsidRPr="00272B81">
        <w:rPr>
          <w:rFonts w:ascii="Times New Roman" w:hAnsi="Times New Roman" w:cs="Times New Roman"/>
          <w:sz w:val="24"/>
          <w:szCs w:val="24"/>
        </w:rPr>
        <w:t xml:space="preserve">parasite of the </w:t>
      </w:r>
      <w:r w:rsidRPr="00F00DC5">
        <w:rPr>
          <w:rFonts w:ascii="Times New Roman" w:hAnsi="Times New Roman" w:cs="Times New Roman"/>
          <w:i/>
          <w:iCs/>
          <w:sz w:val="24"/>
          <w:szCs w:val="24"/>
        </w:rPr>
        <w:t>Plasmodium</w:t>
      </w:r>
      <w:r w:rsidRPr="00272B81">
        <w:rPr>
          <w:rFonts w:ascii="Times New Roman" w:hAnsi="Times New Roman" w:cs="Times New Roman"/>
          <w:sz w:val="24"/>
          <w:szCs w:val="24"/>
        </w:rPr>
        <w:t xml:space="preserve"> genus, transmitted through the bite of infected female Anopheles mosquitoes. The parasite first infects the liver cells of the host and then circulates in the blood, colonizing and destroying red blood cells</w:t>
      </w:r>
      <w:r w:rsidR="00311646" w:rsidRPr="00272B81">
        <w:rPr>
          <w:rFonts w:ascii="Times New Roman" w:hAnsi="Times New Roman" w:cs="Times New Roman"/>
          <w:sz w:val="24"/>
          <w:szCs w:val="24"/>
        </w:rPr>
        <w:t xml:space="preserve"> </w:t>
      </w:r>
      <w:r w:rsidR="00311646"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vQs2KTT5","properties":{"formattedCitation":"[1]","plainCitation":"[1]","noteIndex":0},"citationItems":[{"id":1369,"uris":["http://zotero.org/users/11007797/items/DMKCQKL8"],"itemData":{"id":1369,"type":"article-journal","abstract":"Malaria is a disease of global significance. Ongoing changes to the earth’s climate, antimalarial resistance, insecticide resistance, and socioeconomic decline test the resilience of malaria prevention programs. Museum insect specimens present an untapped resource for studying vector-borne pathogens, spurring the question: Do historical mosquito collections contain Plasmodium DNA, and, if so, can museum specimens be used to reconstruct the historical epidemiology of malaria? In this Perspective, we explore molecular techniques practical to pathogen prospecting, which, more broadly, we define as the science of screening entomological museum specimens for human, animal, or plant pathogens. Historical DNA and pathogen prospecting provide a means of describing the coevolution of human, vector, and parasite, informing the development of insecticides, diagnostics, therapeutics, and vaccines.","container-title":"Proceedings of the National Academy of Sciences of the United States of America","DOI":"10.1073/pnas.2310859121","ISSN":"0027-8424","issue":"15","journalAbbreviation":"Proc Natl Acad Sci U S A","note":"PMID: 38527214\nPMCID: PMC11009618","page":"e2310859121","source":"PubMed Central","title":"Pathogen prospecting of museums: Reconstructing malaria epidemiology","title-short":"Pathogen prospecting of museums","volume":"121","author":[{"family":"Nelder","given":"Mark P."},{"family":"Schats","given":"Rachel"},{"family":"Poinar","given":"Hendrik N."},{"family":"Cooke","given":"Amanda"},{"family":"Brickley","given":"Megan B."}]}}],"schema":"https://github.com/citation-style-language/schema/raw/master/csl-citation.json"} </w:instrText>
      </w:r>
      <w:r w:rsidR="00311646" w:rsidRPr="00272B81">
        <w:rPr>
          <w:rFonts w:ascii="Times New Roman" w:hAnsi="Times New Roman" w:cs="Times New Roman"/>
          <w:sz w:val="24"/>
          <w:szCs w:val="24"/>
        </w:rPr>
        <w:fldChar w:fldCharType="separate"/>
      </w:r>
      <w:r w:rsidR="00311646" w:rsidRPr="00272B81">
        <w:rPr>
          <w:rFonts w:ascii="Times New Roman" w:hAnsi="Times New Roman" w:cs="Times New Roman"/>
          <w:sz w:val="24"/>
        </w:rPr>
        <w:t>[1]</w:t>
      </w:r>
      <w:r w:rsidR="00311646" w:rsidRPr="00272B81">
        <w:rPr>
          <w:rFonts w:ascii="Times New Roman" w:hAnsi="Times New Roman" w:cs="Times New Roman"/>
          <w:sz w:val="24"/>
          <w:szCs w:val="24"/>
        </w:rPr>
        <w:fldChar w:fldCharType="end"/>
      </w:r>
      <w:r w:rsidRPr="00272B81">
        <w:rPr>
          <w:rFonts w:ascii="Times New Roman" w:hAnsi="Times New Roman" w:cs="Times New Roman"/>
          <w:sz w:val="24"/>
          <w:szCs w:val="24"/>
        </w:rPr>
        <w:t>.</w:t>
      </w:r>
    </w:p>
    <w:p w14:paraId="37473BCA" w14:textId="59CDF9CB"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Among the 123 known species of </w:t>
      </w:r>
      <w:r w:rsidRPr="00F00DC5">
        <w:rPr>
          <w:rFonts w:ascii="Times New Roman" w:hAnsi="Times New Roman" w:cs="Times New Roman"/>
          <w:i/>
          <w:iCs/>
          <w:sz w:val="24"/>
          <w:szCs w:val="24"/>
        </w:rPr>
        <w:t>Plasmodium</w:t>
      </w:r>
      <w:r w:rsidRPr="00272B81">
        <w:rPr>
          <w:rFonts w:ascii="Times New Roman" w:hAnsi="Times New Roman" w:cs="Times New Roman"/>
          <w:sz w:val="24"/>
          <w:szCs w:val="24"/>
        </w:rPr>
        <w:t xml:space="preserve">, five are known to infect humans: </w:t>
      </w:r>
      <w:r w:rsidRPr="00272B81">
        <w:rPr>
          <w:rFonts w:ascii="Times New Roman" w:hAnsi="Times New Roman" w:cs="Times New Roman"/>
          <w:i/>
          <w:iCs/>
          <w:sz w:val="24"/>
          <w:szCs w:val="24"/>
        </w:rPr>
        <w:t>Plasmodium falciparum</w:t>
      </w:r>
      <w:r w:rsidRPr="00272B81">
        <w:rPr>
          <w:rFonts w:ascii="Times New Roman" w:hAnsi="Times New Roman" w:cs="Times New Roman"/>
          <w:sz w:val="24"/>
          <w:szCs w:val="24"/>
        </w:rPr>
        <w:t xml:space="preserve">, responsible for </w:t>
      </w:r>
      <w:r w:rsidR="00D14C8E" w:rsidRPr="00272B81">
        <w:rPr>
          <w:rFonts w:ascii="Times New Roman" w:hAnsi="Times New Roman" w:cs="Times New Roman"/>
          <w:sz w:val="24"/>
          <w:szCs w:val="24"/>
        </w:rPr>
        <w:t>many</w:t>
      </w:r>
      <w:r w:rsidRPr="00272B81">
        <w:rPr>
          <w:rFonts w:ascii="Times New Roman" w:hAnsi="Times New Roman" w:cs="Times New Roman"/>
          <w:sz w:val="24"/>
          <w:szCs w:val="24"/>
        </w:rPr>
        <w:t xml:space="preserve"> </w:t>
      </w:r>
      <w:r w:rsidR="00FD1DDA" w:rsidRPr="00272B81">
        <w:rPr>
          <w:rFonts w:ascii="Times New Roman" w:hAnsi="Times New Roman" w:cs="Times New Roman"/>
          <w:sz w:val="24"/>
          <w:szCs w:val="24"/>
        </w:rPr>
        <w:t>deaths,</w:t>
      </w:r>
      <w:r w:rsidRPr="00272B81">
        <w:rPr>
          <w:rFonts w:ascii="Times New Roman" w:hAnsi="Times New Roman" w:cs="Times New Roman"/>
          <w:sz w:val="24"/>
          <w:szCs w:val="24"/>
        </w:rPr>
        <w:t xml:space="preserve"> and the four others that typically cause less severe forms of malaria; </w:t>
      </w:r>
      <w:r w:rsidRPr="00272B81">
        <w:rPr>
          <w:rFonts w:ascii="Times New Roman" w:hAnsi="Times New Roman" w:cs="Times New Roman"/>
          <w:i/>
          <w:iCs/>
          <w:sz w:val="24"/>
          <w:szCs w:val="24"/>
        </w:rPr>
        <w:t>Plasmodium vivax</w:t>
      </w:r>
      <w:r w:rsidRPr="00272B81">
        <w:rPr>
          <w:rFonts w:ascii="Times New Roman" w:hAnsi="Times New Roman" w:cs="Times New Roman"/>
          <w:sz w:val="24"/>
          <w:szCs w:val="24"/>
        </w:rPr>
        <w:t xml:space="preserve">, </w:t>
      </w:r>
      <w:r w:rsidRPr="00272B81">
        <w:rPr>
          <w:rFonts w:ascii="Times New Roman" w:hAnsi="Times New Roman" w:cs="Times New Roman"/>
          <w:i/>
          <w:iCs/>
          <w:sz w:val="24"/>
          <w:szCs w:val="24"/>
        </w:rPr>
        <w:t>Plasmodium ovale</w:t>
      </w:r>
      <w:r w:rsidR="00B3438F"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Pr="00272B81">
        <w:rPr>
          <w:rFonts w:ascii="Times New Roman" w:hAnsi="Times New Roman" w:cs="Times New Roman"/>
          <w:i/>
          <w:iCs/>
          <w:sz w:val="24"/>
          <w:szCs w:val="24"/>
        </w:rPr>
        <w:t>Plasmodium malariae</w:t>
      </w:r>
      <w:r w:rsidRPr="00272B81">
        <w:rPr>
          <w:rFonts w:ascii="Times New Roman" w:hAnsi="Times New Roman" w:cs="Times New Roman"/>
          <w:sz w:val="24"/>
          <w:szCs w:val="24"/>
        </w:rPr>
        <w:t xml:space="preserve">, and </w:t>
      </w:r>
      <w:r w:rsidRPr="00272B81">
        <w:rPr>
          <w:rFonts w:ascii="Times New Roman" w:hAnsi="Times New Roman" w:cs="Times New Roman"/>
          <w:i/>
          <w:iCs/>
          <w:sz w:val="24"/>
          <w:szCs w:val="24"/>
        </w:rPr>
        <w:t>Plasmodium knowlesi</w:t>
      </w:r>
      <w:r w:rsidRPr="00272B81">
        <w:rPr>
          <w:rFonts w:ascii="Times New Roman" w:hAnsi="Times New Roman" w:cs="Times New Roman"/>
          <w:sz w:val="24"/>
          <w:szCs w:val="24"/>
        </w:rPr>
        <w:t>, the latter being originally a simian parasite that has increasingly been recognized in human infections</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CvifaE4f","properties":{"formattedCitation":"[2]","plainCitation":"[2]","noteIndex":0},"citationItems":[{"id":1371,"uris":["http://zotero.org/users/11007797/items/7NTX2JN5"],"itemData":{"id":1371,"type":"article-journal","abstract":"Malaria is one of the most devastating infectious diseases of humans. It is problematic clinically and economically as it prevails in poorer countries and regions, strongly hindering socioeconomic development. The causative agents of malaria are unicellular protozoan parasites belonging to the genus Plasmodium. These parasites infect not only humans but also other vertebrates, from reptiles and birds to mammals. To date, over 200 species of Plasmodium have been formally described, and each species infects a certain range of hosts. Plasmodium species that naturally infect humans and cause malaria in large areas of the world are limited to five—P. falciparum, P. vivax, P. malariae, P. ovale and P. knowlesi. The first four are specific for humans, while P. knowlesi is naturally maintained in macaque monkeys and causes zoonotic malaria widely in South East Asia. Transmission of Plasmodium species between vertebrate hosts depends on an insect vector, which is usually the mosquito. The vector is not just a carrier but the definitive host, where sexual reproduction of Plasmodium species occurs, and the parasite’s development in the insect is essential for transmission to the next vertebrate host. The range of insect species that can support the critical development of Plasmodium depends on the individual parasite species, but all five Plasmodium species causing malaria in humans are transmitted exclusively by anopheline mosquitoes. Plasmodium species have remarkable genetic flexibility which lets them adapt to alterations in the environment, giving them the potential to quickly develop resistance to therapeutics such as antimalarials and to change host specificity. In this article, selected topics involving the Plasmodium species that cause malaria in humans are reviewed.","container-title":"Journal of Physiological Anthropology","DOI":"10.1186/s40101-020-00251-9","ISSN":"1880-6791","journalAbbreviation":"J Physiol Anthropol","note":"PMID: 33413683\nPMCID: PMC7792015","page":"1","source":"PubMed Central","title":"Plasmodium—a brief introduction to the parasites causing human malaria and their basic biology","volume":"40","author":[{"family":"Sato","given":"Shigeharu"}],"issued":{"date-parts":[["2021",1,7]]}}}],"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2]</w:t>
      </w:r>
      <w:r w:rsidR="008933F8" w:rsidRPr="00272B81">
        <w:rPr>
          <w:rFonts w:ascii="Times New Roman" w:hAnsi="Times New Roman" w:cs="Times New Roman"/>
          <w:sz w:val="24"/>
          <w:szCs w:val="24"/>
        </w:rPr>
        <w:fldChar w:fldCharType="end"/>
      </w:r>
      <w:r w:rsidRPr="00272B81">
        <w:rPr>
          <w:rFonts w:ascii="Times New Roman" w:hAnsi="Times New Roman" w:cs="Times New Roman"/>
          <w:sz w:val="24"/>
          <w:szCs w:val="24"/>
        </w:rPr>
        <w:t>.</w:t>
      </w:r>
    </w:p>
    <w:p w14:paraId="74D4B031" w14:textId="5C4C2081"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Globally, according to the World Health Organization</w:t>
      </w:r>
      <w:r w:rsidR="00FD1DDA" w:rsidRPr="00272B81">
        <w:rPr>
          <w:rFonts w:ascii="Times New Roman" w:hAnsi="Times New Roman" w:cs="Times New Roman"/>
          <w:sz w:val="24"/>
          <w:szCs w:val="24"/>
        </w:rPr>
        <w:t xml:space="preserve"> (WHO) 2024 World Malaria Report, Africa remains the continent most affected by this disease</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SXOoTRXH","properties":{"formattedCitation":"[3]","plainCitation":"[3]","noteIndex":0},"citationItems":[{"id":1245,"uris":["http://zotero.org/users/11007797/items/499GFGHD"],"itemData":{"id":1245,"type":"article-journal","language":"en","source":"Zotero","title":"World malaria report 2024: addressing inequity in the global malaria response","author":[{"family":"Laura Anderson","given":"Arnaud Le Menach"}],"issued":{"date-parts":[["2024"]]}}}],"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3]</w:t>
      </w:r>
      <w:r w:rsidR="008933F8" w:rsidRPr="00272B81">
        <w:rPr>
          <w:rFonts w:ascii="Times New Roman" w:hAnsi="Times New Roman" w:cs="Times New Roman"/>
          <w:sz w:val="24"/>
          <w:szCs w:val="24"/>
        </w:rPr>
        <w:fldChar w:fldCharType="end"/>
      </w:r>
      <w:r w:rsidR="00FD1DDA" w:rsidRPr="00272B81">
        <w:rPr>
          <w:rFonts w:ascii="Times New Roman" w:hAnsi="Times New Roman" w:cs="Times New Roman"/>
          <w:sz w:val="24"/>
          <w:szCs w:val="24"/>
        </w:rPr>
        <w:t>. Worldwide, malaria</w:t>
      </w:r>
      <w:r w:rsidR="009C0AF0">
        <w:rPr>
          <w:rFonts w:ascii="Times New Roman" w:hAnsi="Times New Roman" w:cs="Times New Roman"/>
          <w:sz w:val="24"/>
          <w:szCs w:val="24"/>
        </w:rPr>
        <w:t>-</w:t>
      </w:r>
      <w:r w:rsidR="00FD1DDA" w:rsidRPr="00272B81">
        <w:rPr>
          <w:rFonts w:ascii="Times New Roman" w:hAnsi="Times New Roman" w:cs="Times New Roman"/>
          <w:sz w:val="24"/>
          <w:szCs w:val="24"/>
        </w:rPr>
        <w:t>related deaths were estimated at 608,000 in 2022, with children under 5 years old being the most vulnerable group, acco</w:t>
      </w:r>
      <w:r w:rsidR="00FD11D4" w:rsidRPr="00272B81">
        <w:rPr>
          <w:rFonts w:ascii="Times New Roman" w:hAnsi="Times New Roman" w:cs="Times New Roman"/>
          <w:sz w:val="24"/>
          <w:szCs w:val="24"/>
        </w:rPr>
        <w:t>unting</w:t>
      </w:r>
      <w:r w:rsidR="00FD1DDA" w:rsidRPr="00272B81">
        <w:rPr>
          <w:rFonts w:ascii="Times New Roman" w:hAnsi="Times New Roman" w:cs="Times New Roman"/>
          <w:sz w:val="24"/>
          <w:szCs w:val="24"/>
        </w:rPr>
        <w:t xml:space="preserve"> for </w:t>
      </w:r>
      <w:r w:rsidR="00FD11D4" w:rsidRPr="00272B81">
        <w:rPr>
          <w:rFonts w:ascii="Times New Roman" w:hAnsi="Times New Roman" w:cs="Times New Roman"/>
          <w:sz w:val="24"/>
          <w:szCs w:val="24"/>
        </w:rPr>
        <w:t>78</w:t>
      </w:r>
      <w:r w:rsidR="00FD1DDA" w:rsidRPr="00272B81">
        <w:rPr>
          <w:rFonts w:ascii="Times New Roman" w:hAnsi="Times New Roman" w:cs="Times New Roman"/>
          <w:sz w:val="24"/>
          <w:szCs w:val="24"/>
        </w:rPr>
        <w:t xml:space="preserve">% of </w:t>
      </w:r>
      <w:r w:rsidR="00FD11D4" w:rsidRPr="00272B81">
        <w:rPr>
          <w:rFonts w:ascii="Times New Roman" w:hAnsi="Times New Roman" w:cs="Times New Roman"/>
          <w:sz w:val="24"/>
          <w:szCs w:val="24"/>
        </w:rPr>
        <w:t>malaria deaths in Africa</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B7iTcuvm","properties":{"formattedCitation":"[4]","plainCitation":"[4]","noteIndex":0},"citationItems":[{"id":1376,"uris":["http://zotero.org/users/11007797/items/K2BZGCYN"],"itemData":{"id":1376,"type":"article-journal","abstract":"Hyun-Il Shin, Bora Ku, Haneul Jung, So-dam Lee, Seon-Young Lee, Jung-Won Ju, Jonghee Kim, Hee-Il Lee. Public Health Weekly Report 2024;17:1351-77. https://doi.org/10.56786/PHWR.2024.17.32.1","DOI":"10.56786/PHWR.2024.17.32.1","issue":"32","language":"en","note":"publisher: The Korea Disease Control and Prevention Ahency","page":"1351-1377","source":"eng.phwr.org","title":"2023 World Malaria Report (Status of World Malaria in 2022)","volume":"17","author":[{"family":"Shin","given":"Hyun-Il"},{"family":"Ku","given":"Bora"},{"family":"Jung","given":"Haneul"},{"family":"Lee","given":"So-dam"},{"family":"Lee","given":"Seon-Young"},{"family":"Ju","given":"Jung-Won"},{"family":"Kim","given":"Jonghee"},{"family":"Lee","given":"Hee-Il"}],"issued":{"date-parts":[["2024",8,14]]}}}],"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4]</w:t>
      </w:r>
      <w:r w:rsidR="008933F8"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 The WHO African Region recorded 95% of all malaria cases and 96% of malaria</w:t>
      </w:r>
      <w:r w:rsidR="009C0AF0">
        <w:rPr>
          <w:rFonts w:ascii="Times New Roman" w:hAnsi="Times New Roman" w:cs="Times New Roman"/>
          <w:sz w:val="24"/>
          <w:szCs w:val="24"/>
        </w:rPr>
        <w:t>-</w:t>
      </w:r>
      <w:r w:rsidR="00FD11D4" w:rsidRPr="00272B81">
        <w:rPr>
          <w:rFonts w:ascii="Times New Roman" w:hAnsi="Times New Roman" w:cs="Times New Roman"/>
          <w:sz w:val="24"/>
          <w:szCs w:val="24"/>
        </w:rPr>
        <w:t>related deaths worldwide in 2022</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npDv8jCp","properties":{"formattedCitation":"[5]","plainCitation":"[5]","noteIndex":0},"citationItems":[{"id":1378,"uris":["http://zotero.org/users/11007797/items/YCLIC6KQ"],"itemData":{"id":1378,"type":"post-weblog","abstract":"The World Health Organization (WHO) recently released the World Malaria Report 2022, highlighting progress, challenges and opportunities towards global malaria elimination. The report reveals that in 2021, approximately 247 million people worldwide got infected with malaria, and 619,000 died of the disease. Sub-Saharan Africa accounted for 95% of new infections, an estimated 234 million cases, and 96% of deaths globally, estimated at 593,000. Four in five malaria deaths in the region were children under five; and four countries – Nigeria (31%), the Democratic Republic of the Congo (13%), the Niger (4%) and the United Republic of Tanzania (4%) – accounted […]","container-title":"African Institute for Development Policy - AFIDEP","language":"en","title":"World Malaria Report 2022 underscores the need for increased investments in research and development to address rising threats","URL":"https://afidep.org/world-malaria-report-2022-underscores-the-need-for-increased-investments-in-research-and-development-to-address-rising-threats/","author":[{"family":"Sakwa","given":"Edel"}],"accessed":{"date-parts":[["2025",7,11]]},"issued":{"date-parts":[["2023",1,31]]}}}],"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5]</w:t>
      </w:r>
      <w:r w:rsidR="008933F8"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 In Mali, over 3.1 mi</w:t>
      </w:r>
      <w:r w:rsidR="009C0AF0">
        <w:rPr>
          <w:rFonts w:ascii="Times New Roman" w:hAnsi="Times New Roman" w:cs="Times New Roman"/>
          <w:sz w:val="24"/>
          <w:szCs w:val="24"/>
        </w:rPr>
        <w:t>l</w:t>
      </w:r>
      <w:r w:rsidR="00FD11D4" w:rsidRPr="00272B81">
        <w:rPr>
          <w:rFonts w:ascii="Times New Roman" w:hAnsi="Times New Roman" w:cs="Times New Roman"/>
          <w:sz w:val="24"/>
          <w:szCs w:val="24"/>
        </w:rPr>
        <w:t>lion confirmed malaria cases were reported in 2023, with 1,920 deaths. National surveys indicate that the most affected groups continue to be pregnant women and children under 5 years of age</w:t>
      </w:r>
      <w:r w:rsidR="00F0105C" w:rsidRPr="00272B81">
        <w:rPr>
          <w:rFonts w:ascii="Times New Roman" w:hAnsi="Times New Roman" w:cs="Times New Roman"/>
          <w:sz w:val="24"/>
          <w:szCs w:val="24"/>
        </w:rPr>
        <w:t xml:space="preserve"> </w:t>
      </w:r>
      <w:r w:rsidR="00F0105C" w:rsidRPr="00272B81">
        <w:rPr>
          <w:rFonts w:ascii="Times New Roman" w:hAnsi="Times New Roman" w:cs="Times New Roman"/>
          <w:sz w:val="24"/>
          <w:szCs w:val="24"/>
        </w:rPr>
        <w:fldChar w:fldCharType="begin"/>
      </w:r>
      <w:r w:rsidR="00F0105C" w:rsidRPr="00272B81">
        <w:rPr>
          <w:rFonts w:ascii="Times New Roman" w:hAnsi="Times New Roman" w:cs="Times New Roman"/>
          <w:sz w:val="24"/>
          <w:szCs w:val="24"/>
        </w:rPr>
        <w:instrText xml:space="preserve"> ADDIN ZOTERO_ITEM CSL_CITATION {"citationID":"NLQfKYSk","properties":{"formattedCitation":"[6]","plainCitation":"[6]","noteIndex":0},"citationItems":[{"id":1380,"uris":["http://zotero.org/users/11007797/items/GUYE798K"],"itemData":{"id":1380,"type":"webpage","language":"en","title":"Mali pioneers novel hybrid vaccine delivery approach to combat malaria","URL":"https://www.unicef.org/mali/en/press-releases/mali-pioneers-novel-hybrid-vaccine-delivery-approach-combat-malaria","accessed":{"date-parts":[["2025",7,11]]}}}],"schema":"https://github.com/citation-style-language/schema/raw/master/csl-citation.json"} </w:instrText>
      </w:r>
      <w:r w:rsidR="00F0105C" w:rsidRPr="00272B81">
        <w:rPr>
          <w:rFonts w:ascii="Times New Roman" w:hAnsi="Times New Roman" w:cs="Times New Roman"/>
          <w:sz w:val="24"/>
          <w:szCs w:val="24"/>
        </w:rPr>
        <w:fldChar w:fldCharType="separate"/>
      </w:r>
      <w:r w:rsidR="00F0105C" w:rsidRPr="00272B81">
        <w:rPr>
          <w:rFonts w:ascii="Times New Roman" w:hAnsi="Times New Roman" w:cs="Times New Roman"/>
          <w:sz w:val="24"/>
        </w:rPr>
        <w:t>[6]</w:t>
      </w:r>
      <w:r w:rsidR="00F0105C"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w:t>
      </w:r>
    </w:p>
    <w:p w14:paraId="7B238B49" w14:textId="71C0D118" w:rsidR="00FD11D4" w:rsidRPr="00272B81" w:rsidRDefault="00FD11D4"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Many drugs have been developed to combat malaria</w:t>
      </w:r>
      <w:r w:rsidR="00F30FD3" w:rsidRPr="00272B81">
        <w:rPr>
          <w:rFonts w:ascii="Times New Roman" w:hAnsi="Times New Roman" w:cs="Times New Roman"/>
          <w:sz w:val="24"/>
          <w:szCs w:val="24"/>
        </w:rPr>
        <w:t xml:space="preserve">. The </w:t>
      </w:r>
      <w:r w:rsidR="00D14C8E" w:rsidRPr="00272B81">
        <w:rPr>
          <w:rFonts w:ascii="Times New Roman" w:hAnsi="Times New Roman" w:cs="Times New Roman"/>
          <w:sz w:val="24"/>
          <w:szCs w:val="24"/>
        </w:rPr>
        <w:t>most used</w:t>
      </w:r>
      <w:r w:rsidR="00F30FD3" w:rsidRPr="00272B81">
        <w:rPr>
          <w:rFonts w:ascii="Times New Roman" w:hAnsi="Times New Roman" w:cs="Times New Roman"/>
          <w:sz w:val="24"/>
          <w:szCs w:val="24"/>
        </w:rPr>
        <w:t xml:space="preserve"> classes of antimalarial compounds include quinolines (chloroquine, quinine, mefloquine, amodiaquine, primaquine), antifolates (pyrimethamine, proguanil, and sulfadoxine), artemisinin derivat</w:t>
      </w:r>
      <w:r w:rsidR="009C0AF0">
        <w:rPr>
          <w:rFonts w:ascii="Times New Roman" w:hAnsi="Times New Roman" w:cs="Times New Roman"/>
          <w:sz w:val="24"/>
          <w:szCs w:val="24"/>
        </w:rPr>
        <w:t>iv</w:t>
      </w:r>
      <w:r w:rsidR="00F30FD3" w:rsidRPr="00272B81">
        <w:rPr>
          <w:rFonts w:ascii="Times New Roman" w:hAnsi="Times New Roman" w:cs="Times New Roman"/>
          <w:sz w:val="24"/>
          <w:szCs w:val="24"/>
        </w:rPr>
        <w:t>es (artemisinin, artesunate, artemether, arteether), and hydroxynaph</w:t>
      </w:r>
      <w:r w:rsidR="007B6FCD" w:rsidRPr="00272B81">
        <w:rPr>
          <w:rFonts w:ascii="Times New Roman" w:hAnsi="Times New Roman" w:cs="Times New Roman"/>
          <w:sz w:val="24"/>
          <w:szCs w:val="24"/>
        </w:rPr>
        <w:t>thoquinones (atovaquone)</w:t>
      </w:r>
      <w:r w:rsidR="00F0105C" w:rsidRPr="00272B81">
        <w:rPr>
          <w:rFonts w:ascii="Times New Roman" w:hAnsi="Times New Roman" w:cs="Times New Roman"/>
          <w:sz w:val="24"/>
          <w:szCs w:val="24"/>
        </w:rPr>
        <w:t xml:space="preserve"> </w:t>
      </w:r>
      <w:r w:rsidR="00CE19D5">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CEtwcRe0","properties":{"formattedCitation":"[7], [8], [9]","plainCitation":"[7], [8], [9]","noteIndex":0},"citationItems":[{"id":1503,"uris":["http://zotero.org/users/11007797/items/JTYUB77A"],"itemData":{"id":1503,"type":"article-journal","abstract":"Great progress has been made in recent years to reduce the high level of suffering caused by malaria worldwide. Notably, the use of insecticide-treated mosquito nets for malaria prevention and the use of artemisinin-based combination therapy (ACT) for malaria treatment have made a significant impact. Nevertheless, the development of resistance to the past and present anti-malarial drugs highlights the need for continued research to stay one step ahead. New drugs are needed, particularly those with new mechanisms of action. Here the range of anti-malarial medicines developed over the years are reviewed, beginning with the discovery of quinine in the early 1800s, through to modern day ACT and the recently-approved tafenoquine. A number of new potential anti-malarial drugs currently in development are outlined, along with a description of the hit to lead campaign from which it originated. Finally, promising novel mechanisms of action for these and future anti-malarial medicines are outlined.","container-title":"Malaria Journal","DOI":"10.1186/s12936-019-2724-z","ISSN":"1475-2875","issue":"1","journalAbbreviation":"Malar J","language":"en","license":"2019 The Author(s)","note":"publisher: BioMed Central","page":"1-21","source":"malariajournal.biomedcentral.com","title":"The past, present and future of anti-malarial medicines","volume":"18","author":[{"family":"Tse","given":"Edwin G."},{"family":"Korsik","given":"Marat"},{"family":"Todd","given":"Matthew H."}],"issued":{"date-parts":[["2019",12]]}}},{"id":1382,"uris":["http://zotero.org/users/11007797/items/IGWZJPX5"],"itemData":{"id":1382,"type":"chapter","abstract":"This chapter describes antimalarial drugs currently in use, with an emphasis on the artemisinins. It also reviews the way drug resistance develops and spreads, methods used to assess the presence and level of drug resistance, and the extent to which chloroquine and sulfadoxine/pyrimethamine (SP)—the two most widely used antimalarial drugs in the world today—have now lost efficacy.","container-title":"Saving Lives, Buying Time: Economics of Malaria Drugs in an Age of Resistance","language":"en","publisher":"National Academies Press (US)","source":"www.ncbi.nlm.nih.gov","title":"Antimalarial Drugs and Drug Resistance","URL":"https://www.ncbi.nlm.nih.gov/books/NBK215631/","author":[{"family":"Drugs","given":"Institute of Medicine (US) Committee on the Economics of Antimalarial"},{"family":"Arrow","given":"Kenneth J."},{"family":"Panosian","given":"Claire"},{"family":"Gelband","given":"Hellen"}],"accessed":{"date-parts":[["2025",7,11]]},"issued":{"date-parts":[["2004"]]}}},{"id":1383,"uris":["http://zotero.org/users/11007797/items/FDTU74RP"],"itemData":{"id":1383,"type":"article-journal","abstract":"Malaria remains one of the most common causes of illness and death in developing countries. Malaria generally has been treated with quinoline-containing antimalarials (chloroquine, quinine, mefloquine, primaquine, amodiaquine) or antifolates (sulfadoxine, pyrimethamine, proguanil). Newer drugs include the artemisinin derivatives and atovaquone. The selection of antimalarials for a given case of malaria is based on (1) the species of Plasmodium involved, (2) the severity of the illness, and (3) the geographic origin of the infection. Antimalarials also are used prophylactically, but generally only by visitors to endemic regions. Chloroquine-resistant strains of malaria now are found throughout the world; multidrug-resistant malaria is now common in Southeast Asia. Drug-resistant malaria is becoming an increasingly important public health problem. Copyright © 2000 by W.B. Saunders Company","container-title":"Seminars in Pediatric Infectious Diseases","DOI":"10.1053/pi.2000.6232","ISSN":"1045-1870","issue":"3","journalAbbreviation":"Seminars in Pediatric Infectious Diseases","page":"202-212","source":"ScienceDirect","title":"Drugs for malaria","volume":"11","author":[{"family":"Watkins","given":"Emmeline R."},{"family":"Meshnick","given":"Steven R."}],"issued":{"date-parts":[["2000",7,1]]}}}],"schema":"https://github.com/citation-style-language/schema/raw/master/csl-citation.json"} </w:instrText>
      </w:r>
      <w:r w:rsidR="00CE19D5">
        <w:rPr>
          <w:rFonts w:ascii="Times New Roman" w:hAnsi="Times New Roman" w:cs="Times New Roman"/>
          <w:sz w:val="24"/>
          <w:szCs w:val="24"/>
        </w:rPr>
        <w:fldChar w:fldCharType="separate"/>
      </w:r>
      <w:r w:rsidR="00A62EA7" w:rsidRPr="00A62EA7">
        <w:rPr>
          <w:rFonts w:ascii="Times New Roman" w:hAnsi="Times New Roman" w:cs="Times New Roman"/>
          <w:sz w:val="24"/>
        </w:rPr>
        <w:t>[7], [8], [9]</w:t>
      </w:r>
      <w:r w:rsidR="00CE19D5">
        <w:rPr>
          <w:rFonts w:ascii="Times New Roman" w:hAnsi="Times New Roman" w:cs="Times New Roman"/>
          <w:sz w:val="24"/>
          <w:szCs w:val="24"/>
        </w:rPr>
        <w:fldChar w:fldCharType="end"/>
      </w:r>
      <w:r w:rsidR="007B6FCD" w:rsidRPr="00272B81">
        <w:rPr>
          <w:rFonts w:ascii="Times New Roman" w:hAnsi="Times New Roman" w:cs="Times New Roman"/>
          <w:sz w:val="24"/>
          <w:szCs w:val="24"/>
        </w:rPr>
        <w:t>.</w:t>
      </w:r>
    </w:p>
    <w:p w14:paraId="3B5577BA" w14:textId="3A948745" w:rsidR="007B6FCD" w:rsidRPr="00272B81" w:rsidRDefault="007B6FCD"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Re</w:t>
      </w:r>
      <w:r w:rsidR="004C6C81" w:rsidRPr="00272B81">
        <w:rPr>
          <w:rFonts w:ascii="Times New Roman" w:hAnsi="Times New Roman" w:cs="Times New Roman"/>
          <w:sz w:val="24"/>
          <w:szCs w:val="24"/>
        </w:rPr>
        <w:t>cently, malaria vaccines (</w:t>
      </w:r>
      <w:r w:rsidR="008C2EA9" w:rsidRPr="00272B81">
        <w:rPr>
          <w:rFonts w:ascii="Times New Roman" w:hAnsi="Times New Roman" w:cs="Times New Roman"/>
          <w:sz w:val="24"/>
          <w:szCs w:val="24"/>
        </w:rPr>
        <w:t>RTS, S</w:t>
      </w:r>
      <w:r w:rsidR="004C6C81" w:rsidRPr="00272B81">
        <w:rPr>
          <w:rFonts w:ascii="Times New Roman" w:hAnsi="Times New Roman" w:cs="Times New Roman"/>
          <w:sz w:val="24"/>
          <w:szCs w:val="24"/>
        </w:rPr>
        <w:t>/AS01 and R21/Matrix-M) have been introduced in 12 African countries as additional preventive tools</w:t>
      </w:r>
      <w:r w:rsidR="00AA334C" w:rsidRPr="00272B81">
        <w:rPr>
          <w:rFonts w:ascii="Times New Roman" w:hAnsi="Times New Roman" w:cs="Times New Roman"/>
          <w:sz w:val="24"/>
          <w:szCs w:val="24"/>
        </w:rPr>
        <w:t xml:space="preserve"> </w:t>
      </w:r>
      <w:r w:rsidR="00AA334C"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UVyU5xju","properties":{"formattedCitation":"[10], [11], [12]","plainCitation":"[10], [11], [12]","noteIndex":0},"citationItems":[{"id":1385,"uris":["http://zotero.org/users/11007797/items/P7MHZTBB"],"itemData":{"id":1385,"type":"article-journal","abstract":"Introduction\nMass malaria vaccination, rather than vaccinating only children below age 5, has been proven to have the potential to reduce morbidity and mortality among those vaccinated, both young and old. Addressing vaccine scepticism and misinformation is crucial in African nations to build public trust in malaria prevention. Therefore, including a wider range of demographics in vaccine trials is necessary for equitable representation and achieving herd immunity against malaria.\n\nAim\nThis present article aims to identify some of the obstacles that impede malaria vaccination usage and acceptability in African Nations in combating malaria in the region as it continues to pose a significant global public health problem.\n\nMethodology\nA literature search was done on the Malaria vaccine between 2000 and 2023. Past and present articles/studies on this topic were consulted on PubMed, Google Scholar, Scopus and Web of Science using the following keywords; “Malaria,” “Vaccines,” “African Nations,” “Obstacles, Strategies,” and “Public Health.”\n\nResults\nThe recently approved RTS, S/AS01, and R21/Matrix‐M™ Malaria vaccines have the potential to prevent numerous deaths and cases of Malaria in Africa. These vaccines Malaria vaccines are cost‐effective in African areas with moderate to high plasmodium falciparum and can be delivered through routine immunization.\n\nConclusion\nTo combat malaria effectively in African Nations, African leaders need to set up a comprehensive approach that involves; prevention, healthcare access, implementation research strategies towards adoption and acceptance of malaria vaccines in Africa as well as community engagement with the religious leaders, the market women, community heads, schools, as well as students’ union towards the willingness and acceptability of the malaria vaccines among the African populations.","container-title":"Health Science Reports","DOI":"10.1002/hsr2.1797","ISSN":"2398-8835","issue":"1","journalAbbreviation":"Health Sci Rep","note":"PMID: 38186933\nPMCID: PMC10766872","page":"e1797","source":"PubMed Central","title":"Unlocking the potential of novel RTS, S/AS01, and R21/Matrix‐M™ malaria vaccines in African nations","volume":"7","author":[{"family":"Oduoye","given":"Malik Olatunde"},{"family":"Haider","given":"Muhammad Usman"},{"family":"Marsool","given":"Mohammed Dheyaa Marsool"},{"family":"Kareem","given":"Mayowa Odunayo"},{"family":"Adedayo","given":"Adenike Ebunoluwa"},{"family":"Abdulkarim","given":"Abdulkarim Surajo"},{"family":"Adegoke","given":"Abdullahi Adeyemi"},{"family":"Kaushik","given":"Ikshwaki"},{"family":"Irfan","given":"Hamza"},{"family":"Yusuf","given":"Hassan Abdullahi"},{"family":"Shah","given":"Hussain Haider"},{"family":"Karim","given":"Karim Arif"}],"issued":{"date-parts":[["2024",1,4]]}}},{"id":1387,"uris":["http://zotero.org/users/11007797/items/ASXW5E8W"],"itemData":{"id":1387,"type":"article-journal","abstract":"Malaria kills over 600 000 people annually, with most deaths occurring on the African continent. 1 The increase in a number of cases is further precipitated by the impact of climate change and the emergence of antimalarial drug resistance.2 These two factors significantly threaten effective malaria treatment and control. An effective vaccine has the potential to reduce resistant infections.2 The WHO’s recommendation of two malaria vaccines, RTS, S/AS01 in 2021 and R21/Matrix-M in 2023 is a significant breakthrough in vaccine development.3 As efforts are made to introduce these vaccines, it is important to ensure the presence of a resilient and robust pharmacovigilance (PV) system to monitor vaccine safety effectively, building on the experiences gained from the introduction of the COVID-19 vaccine. PV is key for providing timely and accurate data on vaccine safety, influencing data-driven decision-making and addressing public concerns to improve vaccine acceptance. However, PV frequently continues to be overlooked in the context of global health. In this article, we explore the importance of leveraging COVID-19 vaccine safety surveillance lessons through the Africa Centres for Disease Control and Prevention (Africa CDC) Saving Lives and Livelihoods (SLL) interventions, experiences and strategies that could be adopted to support the current malaria vaccines rollout in malaria-endemic countries.","container-title":"BMJ Global Health","DOI":"10.1136/bmjgh-2024-015445","ISSN":"2059-7908","issue":"10","journalAbbreviation":"BMJ Glob Health","language":"en","license":"This is an open access article distributed in accordance with the Creative Commons Attribution Non Commercial (CC BY-NC 4.0) license","note":"publisher: BMJ Publishing Group Ltd\nPMID: 10.1136/bmjgh-2024-015445","source":"gh.bmj.com","title":"Malaria vaccine rollout begins in Africa: the need to strengthen regulatory and safety surveillance systems in Africa","title-short":"Malaria vaccine rollout begins in Africa","URL":"https://gh.bmj.com/content/9/10/e015445","volume":"9","author":[{"family":"Duga","given":"Alemayehu Lelisa"},{"family":"Ngongo","given":"Ngashi"},{"family":"Fallah","given":"Mosoka Papa"},{"family":"Figueras","given":"Albert"},{"family":"Kilowe","given":"Carlos"},{"family":"Murtala","given":"Jibril"},{"family":"Kayumba","given":"Kizito"},{"family":"Angasa","given":"Tedi"},{"family":"Kuba","given":"Aminu"},{"family":"Kabwe","given":"Patrick Chanda"},{"family":"Dereje","given":"Nebiyu"},{"family":"Raji","given":"Tajudeen"},{"family":"Ndembi","given":"Nicaise"},{"family":"Kaseya","given":"Jean"}],"accessed":{"date-parts":[["2025",7,11]]},"issued":{"date-parts":[["2024",10,9]]}}},{"id":1390,"uris":["http://zotero.org/users/11007797/items/VCSPNVM3"],"itemData":{"id":1390,"type":"article-journal","container-title":"The Lancet Infectious Diseases","DOI":"10.1016/S1473-3099(24)00010-0","ISSN":"1473-3099, 1474-4457","issue":"5","journalAbbreviation":"The Lancet Infectious Diseases","language":"English","note":"publisher: Elsevier\nPMID: 38342103","page":"438-439","source":"www.thelancet.com","title":"R21/Matrix-M malaria vaccine: a vital tool in the arsenal against malaria, not a silver bullet","title-short":"R21/Matrix-M malaria vaccine","volume":"24","author":[{"family":"Ngou","given":"Olivia"},{"family":"Nzoumbou-Boko","given":"Romaric"},{"family":"Bakamba","given":"Pascal"},{"family":"Boum","given":"Yap"}],"issued":{"date-parts":[["2024",5,1]]}}}],"schema":"https://github.com/citation-style-language/schema/raw/master/csl-citation.json"} </w:instrText>
      </w:r>
      <w:r w:rsidR="00AA334C"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0], [11], [12]</w:t>
      </w:r>
      <w:r w:rsidR="00AA334C" w:rsidRPr="00272B81">
        <w:rPr>
          <w:rFonts w:ascii="Times New Roman" w:hAnsi="Times New Roman" w:cs="Times New Roman"/>
          <w:sz w:val="24"/>
          <w:szCs w:val="24"/>
        </w:rPr>
        <w:fldChar w:fldCharType="end"/>
      </w:r>
      <w:r w:rsidR="004C6C81" w:rsidRPr="00272B81">
        <w:rPr>
          <w:rFonts w:ascii="Times New Roman" w:hAnsi="Times New Roman" w:cs="Times New Roman"/>
          <w:sz w:val="24"/>
          <w:szCs w:val="24"/>
        </w:rPr>
        <w:t>.</w:t>
      </w:r>
    </w:p>
    <w:p w14:paraId="287C75F1" w14:textId="27C0D996" w:rsidR="004C6C81" w:rsidRPr="00272B81" w:rsidRDefault="004C6C81"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Despite these </w:t>
      </w:r>
      <w:r w:rsidR="008C2EA9" w:rsidRPr="00272B81">
        <w:rPr>
          <w:rFonts w:ascii="Times New Roman" w:hAnsi="Times New Roman" w:cs="Times New Roman"/>
          <w:sz w:val="24"/>
          <w:szCs w:val="24"/>
        </w:rPr>
        <w:t>interventions</w:t>
      </w:r>
      <w:r w:rsidRPr="00272B81">
        <w:rPr>
          <w:rFonts w:ascii="Times New Roman" w:hAnsi="Times New Roman" w:cs="Times New Roman"/>
          <w:sz w:val="24"/>
          <w:szCs w:val="24"/>
        </w:rPr>
        <w:t xml:space="preserve">, the resistance of </w:t>
      </w:r>
      <w:r w:rsidRPr="00272B81">
        <w:rPr>
          <w:rFonts w:ascii="Times New Roman" w:hAnsi="Times New Roman" w:cs="Times New Roman"/>
          <w:i/>
          <w:iCs/>
          <w:sz w:val="24"/>
          <w:szCs w:val="24"/>
        </w:rPr>
        <w:t>P.</w:t>
      </w:r>
      <w:r w:rsidR="008C2EA9" w:rsidRPr="00272B81">
        <w:rPr>
          <w:rFonts w:ascii="Times New Roman" w:hAnsi="Times New Roman" w:cs="Times New Roman"/>
          <w:i/>
          <w:iCs/>
          <w:sz w:val="24"/>
          <w:szCs w:val="24"/>
        </w:rPr>
        <w:t xml:space="preserve"> </w:t>
      </w:r>
      <w:r w:rsidRPr="00272B81">
        <w:rPr>
          <w:rFonts w:ascii="Times New Roman" w:hAnsi="Times New Roman" w:cs="Times New Roman"/>
          <w:i/>
          <w:iCs/>
          <w:sz w:val="24"/>
          <w:szCs w:val="24"/>
        </w:rPr>
        <w:t>falciparum</w:t>
      </w:r>
      <w:r w:rsidRPr="00272B81">
        <w:rPr>
          <w:rFonts w:ascii="Times New Roman" w:hAnsi="Times New Roman" w:cs="Times New Roman"/>
          <w:sz w:val="24"/>
          <w:szCs w:val="24"/>
        </w:rPr>
        <w:t xml:space="preserve"> to antimalarials remains a major concern. Resistance is primarily driven by single</w:t>
      </w:r>
      <w:r w:rsidR="003C2551">
        <w:rPr>
          <w:rFonts w:ascii="Times New Roman" w:hAnsi="Times New Roman" w:cs="Times New Roman"/>
          <w:sz w:val="24"/>
          <w:szCs w:val="24"/>
        </w:rPr>
        <w:t>-</w:t>
      </w:r>
      <w:r w:rsidRPr="00272B81">
        <w:rPr>
          <w:rFonts w:ascii="Times New Roman" w:hAnsi="Times New Roman" w:cs="Times New Roman"/>
          <w:sz w:val="24"/>
          <w:szCs w:val="24"/>
        </w:rPr>
        <w:t xml:space="preserve">nucleotide </w:t>
      </w:r>
      <w:r w:rsidR="008C2EA9" w:rsidRPr="00272B81">
        <w:rPr>
          <w:rFonts w:ascii="Times New Roman" w:hAnsi="Times New Roman" w:cs="Times New Roman"/>
          <w:sz w:val="24"/>
          <w:szCs w:val="24"/>
        </w:rPr>
        <w:t xml:space="preserve">polymorphisms </w:t>
      </w:r>
      <w:r w:rsidRPr="00272B81">
        <w:rPr>
          <w:rFonts w:ascii="Times New Roman" w:hAnsi="Times New Roman" w:cs="Times New Roman"/>
          <w:sz w:val="24"/>
          <w:szCs w:val="24"/>
        </w:rPr>
        <w:t xml:space="preserve">(SNPs) in genes such as </w:t>
      </w:r>
      <w:r w:rsidRPr="00F00DC5">
        <w:rPr>
          <w:rFonts w:ascii="Times New Roman" w:hAnsi="Times New Roman" w:cs="Times New Roman"/>
          <w:i/>
          <w:iCs/>
          <w:sz w:val="24"/>
          <w:szCs w:val="24"/>
        </w:rPr>
        <w:t>Pfdhfr</w:t>
      </w:r>
      <w:r w:rsidRPr="00272B81">
        <w:rPr>
          <w:rFonts w:ascii="Times New Roman" w:hAnsi="Times New Roman" w:cs="Times New Roman"/>
          <w:sz w:val="24"/>
          <w:szCs w:val="24"/>
        </w:rPr>
        <w:t xml:space="preserve">, </w:t>
      </w:r>
      <w:r w:rsidRPr="00F00DC5">
        <w:rPr>
          <w:rFonts w:ascii="Times New Roman" w:hAnsi="Times New Roman" w:cs="Times New Roman"/>
          <w:i/>
          <w:iCs/>
          <w:sz w:val="24"/>
          <w:szCs w:val="24"/>
        </w:rPr>
        <w:t>Pfdhps</w:t>
      </w:r>
      <w:r w:rsidRPr="00272B81">
        <w:rPr>
          <w:rFonts w:ascii="Times New Roman" w:hAnsi="Times New Roman" w:cs="Times New Roman"/>
          <w:sz w:val="24"/>
          <w:szCs w:val="24"/>
        </w:rPr>
        <w:t xml:space="preserve">, </w:t>
      </w:r>
      <w:r w:rsidRPr="00F00DC5">
        <w:rPr>
          <w:rFonts w:ascii="Times New Roman" w:hAnsi="Times New Roman" w:cs="Times New Roman"/>
          <w:i/>
          <w:iCs/>
          <w:sz w:val="24"/>
          <w:szCs w:val="24"/>
        </w:rPr>
        <w:t>Pfcrt</w:t>
      </w:r>
      <w:r w:rsidRPr="00272B81">
        <w:rPr>
          <w:rFonts w:ascii="Times New Roman" w:hAnsi="Times New Roman" w:cs="Times New Roman"/>
          <w:sz w:val="24"/>
          <w:szCs w:val="24"/>
        </w:rPr>
        <w:t xml:space="preserve">, and </w:t>
      </w:r>
      <w:r w:rsidRPr="00F00DC5">
        <w:rPr>
          <w:rFonts w:ascii="Times New Roman" w:hAnsi="Times New Roman" w:cs="Times New Roman"/>
          <w:i/>
          <w:iCs/>
          <w:sz w:val="24"/>
          <w:szCs w:val="24"/>
        </w:rPr>
        <w:t>Pfmdr1</w:t>
      </w:r>
      <w:r w:rsidR="005F4794" w:rsidRPr="00272B81">
        <w:rPr>
          <w:rFonts w:ascii="Times New Roman" w:hAnsi="Times New Roman" w:cs="Times New Roman"/>
          <w:sz w:val="24"/>
          <w:szCs w:val="24"/>
        </w:rPr>
        <w:t xml:space="preserve"> </w:t>
      </w:r>
      <w:r w:rsidR="005F4794"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8RwbUgnt","properties":{"formattedCitation":"[13], [14]","plainCitation":"[13], [14]","noteIndex":0},"citationItems":[{"id":1392,"uris":["http://zotero.org/users/11007797/items/WRX8V7QB"],"itemData":{"id":1392,"type":"article-journal","abstract":"In Rwanda, frequent mutations in the pfdhfr and pfdhps genes of Plasmodium falciparum have suggested intense sulfadoxine–pyrimethamine resistance. However, data on pfmdr1 are not available but might be important in the context of the first-line treatment with artemether–lumefantrine. During a survey among 749 children under five years of age in southern highland Rwanda, 104 P. falciparum isolates were obtained. Parasite polymorphisms associated with drug sensitivity were typed including the genes pfdhfr, pfdhps, pfmdr1, and pfcrt. Plasma concentrations of chloroquine and pyrimethamine were measured by ELISA. Treatment with artemether–lumefantrine within the preceding two weeks was stated by 12.5% of the respondents; chloroquine in plasma was detected in 17.6%, pyrimethamine in none. Isolates with pfdhfr triple and pfdhps double/triple mutations occurred in 75% and 93%, respectively; 69% of the isolates comprised pfdhfr/pfdhps quintuple or sextuple mutations associated with high-grade sulfadoxine–pyrimethamine resistance. Pfdhfr L164 was absent. The pfmdr1 pattern revealed more than 50% of the F184 polymorphism and almost 40% of the N86-F184-D1246 allele combination known to be selected in infections reappearing following artemether–lumefantrine treatment. Molecular markers demonstrate intense antifolate drug resistance of P. falciparum in southern Rwanda. The present, first-time data on pfmdr1 alleles from Rwanda reveal a pattern which might reflect a predominance of wild types for some alleles or, alternatively, substantial artemether–lumefantrine pressure on the local parasite population.","container-title":"Acta Tropica","DOI":"10.1016/j.actatropica.2011.09.009","ISSN":"0001-706X","issue":"1","journalAbbreviation":"Acta Tropica","page":"50-54","source":"ScienceDirect","title":"Molecular markers of &lt;i&gt;Plasmodium falciparum&lt;/i&gt; drug resistance in southern highland Rwanda","volume":"121","author":[{"family":"Zeile","given":"Irene"},{"family":"Gahutu","given":"Jean-Bosco"},{"family":"Shyirambere","given":"Cyprien"},{"family":"Steininger","given":"Christian"},{"family":"Musemakweri","given":"Andre"},{"family":"Sebahungu","given":"Fidèle"},{"family":"Karema","given":"Corine"},{"family":"Harms","given":"Gundel"},{"family":"Eggelte","given":"Teunis A."},{"family":"Mockenhaupt","given":"Frank P."}],"issued":{"date-parts":[["2012",1,1]]}}},{"id":1393,"uris":["http://zotero.org/users/11007797/items/RPHKH8N6"],"itemData":{"id":1393,"type":"article-journal","abstract":"Nigeria accounts for the greatest burden of malaria disease globally. Malaria control requires an effective treatment after diagnosis. The efficacy of antimalarial drugs can be assessed through the analysis of genetic changes associated with reduced drug sensitivity.","container-title":"Tropical Medicine and Health","DOI":"10.1186/s41182-025-00732-6","ISSN":"1349-4147","issue":"1","journalAbbreviation":"Tropical Medicine and Health","page":"49","source":"BioMed Central","title":"Mutational profile of pfdhfr, pfdhps, pfmdr1, pfcrt and pfk13 genes of P. falciparum associated with resistance to different antimalarial drugs in Osun state, southwestern Nigeria","volume":"53","author":[{"family":"Martín Ramírez","given":"Alexandra"},{"family":"Akindele","given":"Akeem Abiodun"},{"family":"González Mora","given":"Vicenta"},{"family":"García","given":"Luz"},{"family":"Lara","given":"Nicole"},{"family":"Torre-Capitán Matías","given":"Eva","non-dropping-particle":"de la"},{"family":"Molina de la Fuente","given":"Irene"},{"family":"Nassar","given":"Sulaiman Adebayo"},{"family":"Ta-Tang","given":"Thuy-Huong"},{"family":"Benito","given":"Agustín"},{"family":"Berzosa","given":"Pedro"}],"issued":{"date-parts":[["2025",4,8]]}}}],"schema":"https://github.com/citation-style-language/schema/raw/master/csl-citation.json"} </w:instrText>
      </w:r>
      <w:r w:rsidR="005F4794"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3], [14]</w:t>
      </w:r>
      <w:r w:rsidR="005F4794" w:rsidRPr="00272B81">
        <w:rPr>
          <w:rFonts w:ascii="Times New Roman" w:hAnsi="Times New Roman" w:cs="Times New Roman"/>
          <w:sz w:val="24"/>
          <w:szCs w:val="24"/>
        </w:rPr>
        <w:fldChar w:fldCharType="end"/>
      </w:r>
      <w:r w:rsidRPr="00272B81">
        <w:rPr>
          <w:rFonts w:ascii="Times New Roman" w:hAnsi="Times New Roman" w:cs="Times New Roman"/>
          <w:sz w:val="24"/>
          <w:szCs w:val="24"/>
        </w:rPr>
        <w:t>.</w:t>
      </w:r>
      <w:r w:rsidR="003565D1">
        <w:rPr>
          <w:rFonts w:ascii="Times New Roman" w:hAnsi="Times New Roman" w:cs="Times New Roman"/>
          <w:sz w:val="24"/>
          <w:szCs w:val="24"/>
        </w:rPr>
        <w:t xml:space="preserve"> Recent molecular surveillance studies across Africa have documented widespread and region specific mutations in these resistance markers </w:t>
      </w:r>
      <w:r w:rsidR="00996EA2">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TDmGbwF8","properties":{"formattedCitation":"[15]","plainCitation":"[15]","noteIndex":0},"citationItems":[{"id":1155,"uris":["http://zotero.org/users/11007797/items/H55DNLMG"],"itemData":{"id":1155,"type":"article-journal","language":"en","source":"Zotero","title":"Science, medicine, and the future","volume":"325","author":[{"family":"Whitty","given":"Christopher J M"},{"family":"Rowland","given":"Mark"},{"family":"Sanderson","given":"Frances"},{"family":"Mutabingwa","given":"Theonest K"}],"issued":{"date-parts":[["2002"]]}}}],"schema":"https://github.com/citation-style-language/schema/raw/master/csl-citation.json"} </w:instrText>
      </w:r>
      <w:r w:rsidR="00996EA2">
        <w:rPr>
          <w:rFonts w:ascii="Times New Roman" w:hAnsi="Times New Roman" w:cs="Times New Roman"/>
          <w:sz w:val="24"/>
          <w:szCs w:val="24"/>
        </w:rPr>
        <w:fldChar w:fldCharType="separate"/>
      </w:r>
      <w:r w:rsidR="00AF57F9" w:rsidRPr="00AF57F9">
        <w:rPr>
          <w:rFonts w:ascii="Times New Roman" w:hAnsi="Times New Roman" w:cs="Times New Roman"/>
          <w:sz w:val="24"/>
        </w:rPr>
        <w:t>[15]</w:t>
      </w:r>
      <w:r w:rsidR="00996EA2">
        <w:rPr>
          <w:rFonts w:ascii="Times New Roman" w:hAnsi="Times New Roman" w:cs="Times New Roman"/>
          <w:sz w:val="24"/>
          <w:szCs w:val="24"/>
        </w:rPr>
        <w:fldChar w:fldCharType="end"/>
      </w:r>
      <w:r w:rsidR="00996EA2">
        <w:rPr>
          <w:rFonts w:ascii="Times New Roman" w:hAnsi="Times New Roman" w:cs="Times New Roman"/>
          <w:sz w:val="24"/>
          <w:szCs w:val="24"/>
        </w:rPr>
        <w:t xml:space="preserve">, </w:t>
      </w:r>
      <w:r w:rsidR="00996EA2">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UI9JoD1e","properties":{"formattedCitation":"[14]","plainCitation":"[14]","noteIndex":0},"citationItems":[{"id":1393,"uris":["http://zotero.org/users/11007797/items/RPHKH8N6"],"itemData":{"id":1393,"type":"article-journal","abstract":"Nigeria accounts for the greatest burden of malaria disease globally. Malaria control requires an effective treatment after diagnosis. The efficacy of antimalarial drugs can be assessed through the analysis of genetic changes associated with reduced drug sensitivity.","container-title":"Tropical Medicine and Health","DOI":"10.1186/s41182-025-00732-6","ISSN":"1349-4147","issue":"1","journalAbbreviation":"Tropical Medicine and Health","page":"49","source":"BioMed Central","title":"Mutational profile of pfdhfr, pfdhps, pfmdr1, pfcrt and pfk13 genes of P. falciparum associated with resistance to different antimalarial drugs in Osun state, southwestern Nigeria","volume":"53","author":[{"family":"Martín Ramírez","given":"Alexandra"},{"family":"Akindele","given":"Akeem Abiodun"},{"family":"González Mora","given":"Vicenta"},{"family":"García","given":"Luz"},{"family":"Lara","given":"Nicole"},{"family":"Torre-Capitán Matías","given":"Eva","non-dropping-particle":"de la"},{"family":"Molina de la Fuente","given":"Irene"},{"family":"Nassar","given":"Sulaiman Adebayo"},{"family":"Ta-Tang","given":"Thuy-Huong"},{"family":"Benito","given":"Agustín"},{"family":"Berzosa","given":"Pedro"}],"issued":{"date-parts":[["2025",4,8]]}}}],"schema":"https://github.com/citation-style-language/schema/raw/master/csl-citation.json"} </w:instrText>
      </w:r>
      <w:r w:rsidR="00996EA2">
        <w:rPr>
          <w:rFonts w:ascii="Times New Roman" w:hAnsi="Times New Roman" w:cs="Times New Roman"/>
          <w:sz w:val="24"/>
          <w:szCs w:val="24"/>
        </w:rPr>
        <w:fldChar w:fldCharType="separate"/>
      </w:r>
      <w:r w:rsidR="00AF57F9" w:rsidRPr="00AF57F9">
        <w:rPr>
          <w:rFonts w:ascii="Times New Roman" w:hAnsi="Times New Roman" w:cs="Times New Roman"/>
          <w:sz w:val="24"/>
        </w:rPr>
        <w:t>[14]</w:t>
      </w:r>
      <w:r w:rsidR="00996EA2">
        <w:rPr>
          <w:rFonts w:ascii="Times New Roman" w:hAnsi="Times New Roman" w:cs="Times New Roman"/>
          <w:sz w:val="24"/>
          <w:szCs w:val="24"/>
        </w:rPr>
        <w:fldChar w:fldCharType="end"/>
      </w:r>
      <w:r w:rsidR="00AF57F9">
        <w:rPr>
          <w:rFonts w:ascii="Times New Roman" w:hAnsi="Times New Roman" w:cs="Times New Roman"/>
          <w:sz w:val="24"/>
          <w:szCs w:val="24"/>
        </w:rPr>
        <w:t xml:space="preserve"> ,</w:t>
      </w:r>
      <w:r w:rsidR="00AF57F9">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Hx9NWOzX","properties":{"formattedCitation":"[16]","plainCitation":"[16]","noteIndex":0},"citationItems":[{"id":1600,"uris":["http://zotero.org/users/11007797/items/QQMMU4J6"],"itemData":{"id":1600,"type":"article-journal","abstract":"Background: The proliferation of Plasmodium parasites resistant to antimalarial drugs poses a serious threat to human life and remains an obstacle to managing and eradicating Plasmodium falciparum. The surveillance of molecular markers has become necessary to monitor the spread of resistant haplotypes and discover emerging mutations.\nObjective: This molecular epidemiological study aimed to evaluate the prevalence of known mutations in the drug resistance genes Pfcrt, Pfmdr1, Pfdhfr and Pfdhps in the Central Region of Ghana. Design: A multi-centre cross-sectional study.\nMethods: This prospective study utilised dried blood spots from individuals with P. falciparum-infection from five districts in the Central Region of Ghana. Selective Whole Genome Amplification (sWGA) and Single Nucleotide Polymorphisms (SNPs) in P. falciparum chloroquine transporter genes (Pfcrt), P. falciparum multidrug resistance 1 (Pfmdr1), P. falciparum dihydropteroate synthase (Pfdhps) and P. falciparum dihydrofolate reductase (Pfdhfr) were analysed.\nResults: Whole genome sequencing was carried out on 522 samples. Of these, 409 (78%) samples were successfully sequenced. Six (6) of the sequenced samples were of co-infection of other parasite species with P. falciparum and excluded from the analysis. Analysis of the Pfcrt gene revealed 0.5% were CVIET (C72, V73, M74I, N75E, K76T) while the Pfcrt CVMNK (C72, V73, M74, N75, K76) wild-type haplotypes were 97% with (2.5%) (CV[M/I][N/E][K/T]) being mixed haplotypes. In the Pfmdr1 gene, monoclonal haplotypes; NFD (N86, Y184F, D1246) and YFN (N86Y, Y184F, D1246N) occurred at 44% and 9.8%, respectively, whereas mixed- haplotypes (N[Y/F]D and [N/Y] [Y/F]D) were 23.5% and 0.3%, respectively. Combined Pfdhfr/Pfdhps genes yielded about 88% Pfdhfr IRNI (N51I, C59R, S108N, I164) + Pfdhps A437G haplotypes (conferring partial resistance to Sulphadoxine-Pyrimethamine (SP)) while 9% of the parasites had Pfhdfr IRNI + Pfdhps A437G + K540E haplotypes (conferring full resistance to SP). The wild-type haplotype, Pfdhfr (N51, C59, S108, I164) and Pfdhps (S436, A437, K540, A581, A613) was not observed.\nConclusion: The findings show a low prevalence of CVIET and relatively higher rates for Pfmdr1 NFD and parasites with Pfdhfr IRNI (N51I, C59R, S108N, I164) + Pfdhps A437G haplotypes. These observations advocate for enhanced surveillance which is inimical to malaria management in an endemic area.","container-title":"Therapeutic Advances in Infectious Disease","DOI":"10.1177/20499361251319665","ISSN":"2049-9361, 2049-937X","journalAbbreviation":"Therapeutic Advances in Infection","language":"en","page":"20499361251319665","source":"DOI.org (Crossref)","title":"Profiling antimalarial drug-resistant haplotypes in &lt;i&gt;Pfcrt&lt;/i&gt; , &lt;i&gt;Pfmdr&lt;/i&gt; 1, &lt;i&gt;Pfdhps&lt;/i&gt; and &lt;i&gt;Pfdhfr&lt;/i&gt; genes in &lt;i&gt;Plasmodium falciparum&lt;/i&gt; causing malaria in the Central Region of Ghana: a multicentre cross-sectional study","title-short":"Profiling antimalarial drug-resistant haplotypes in &lt;i&gt;Pfcrt&lt;/i&gt; , &lt;i&gt;Pfmdr&lt;/i&gt; 1, &lt;i&gt;Pfdhps&lt;/i&gt; and &lt;i&gt;Pfdhfr&lt;/i&gt; genes in &lt;i&gt;Plasmodium falciparum&lt;/i&gt; causing malaria in the Central Region of Ghana","volume":"12","author":[{"family":"Dakorah","given":"Mavis Puopelle"},{"family":"Aninagyei","given":"Enoch"},{"family":"Attoh","given":"Juliana"},{"family":"Adzakpah","given":"Godwin"},{"family":"Tukwarlba","given":"Isaac"},{"family":"Acheampong","given":"Desmond Omane"}],"issued":{"date-parts":[["2025",1]]}}}],"schema":"https://github.com/citation-style-language/schema/raw/master/csl-citation.json"} </w:instrText>
      </w:r>
      <w:r w:rsidR="00AF57F9">
        <w:rPr>
          <w:rFonts w:ascii="Times New Roman" w:hAnsi="Times New Roman" w:cs="Times New Roman"/>
          <w:sz w:val="24"/>
          <w:szCs w:val="24"/>
        </w:rPr>
        <w:fldChar w:fldCharType="separate"/>
      </w:r>
      <w:r w:rsidR="00AF57F9" w:rsidRPr="00AF57F9">
        <w:rPr>
          <w:rFonts w:ascii="Times New Roman" w:hAnsi="Times New Roman" w:cs="Times New Roman"/>
          <w:sz w:val="24"/>
        </w:rPr>
        <w:t>[16]</w:t>
      </w:r>
      <w:r w:rsidR="00AF57F9">
        <w:rPr>
          <w:rFonts w:ascii="Times New Roman" w:hAnsi="Times New Roman" w:cs="Times New Roman"/>
          <w:sz w:val="24"/>
          <w:szCs w:val="24"/>
        </w:rPr>
        <w:fldChar w:fldCharType="end"/>
      </w:r>
      <w:r w:rsidR="003565D1">
        <w:rPr>
          <w:rFonts w:ascii="Times New Roman" w:hAnsi="Times New Roman" w:cs="Times New Roman"/>
          <w:sz w:val="24"/>
          <w:szCs w:val="24"/>
        </w:rPr>
        <w:t>.</w:t>
      </w:r>
      <w:r w:rsidRPr="00272B81">
        <w:rPr>
          <w:rFonts w:ascii="Times New Roman" w:hAnsi="Times New Roman" w:cs="Times New Roman"/>
          <w:sz w:val="24"/>
          <w:szCs w:val="24"/>
        </w:rPr>
        <w:t xml:space="preserve"> Artemisinin partial resistance (ART-R), characterized by delayed parasite </w:t>
      </w:r>
      <w:r w:rsidRPr="00272B81">
        <w:rPr>
          <w:rFonts w:ascii="Times New Roman" w:hAnsi="Times New Roman" w:cs="Times New Roman"/>
          <w:sz w:val="24"/>
          <w:szCs w:val="24"/>
        </w:rPr>
        <w:lastRenderedPageBreak/>
        <w:t>clearance, has now been confirmed in 21 countries. Resistance to sulfadoxine-</w:t>
      </w:r>
      <w:r w:rsidR="008C2EA9" w:rsidRPr="00272B81">
        <w:rPr>
          <w:rFonts w:ascii="Times New Roman" w:hAnsi="Times New Roman" w:cs="Times New Roman"/>
          <w:sz w:val="24"/>
          <w:szCs w:val="24"/>
        </w:rPr>
        <w:t xml:space="preserve">pyrimethamine (SP), first reported at the Thailand-Cambodia border in the 1960s, continues to spread across malaria endemic regions, with mutations in </w:t>
      </w:r>
      <w:r w:rsidR="008C2EA9" w:rsidRPr="00F00DC5">
        <w:rPr>
          <w:rFonts w:ascii="Times New Roman" w:hAnsi="Times New Roman" w:cs="Times New Roman"/>
          <w:i/>
          <w:iCs/>
          <w:sz w:val="24"/>
          <w:szCs w:val="24"/>
        </w:rPr>
        <w:t>Pfdhfr</w:t>
      </w:r>
      <w:r w:rsidR="008C2EA9" w:rsidRPr="00272B81">
        <w:rPr>
          <w:rFonts w:ascii="Times New Roman" w:hAnsi="Times New Roman" w:cs="Times New Roman"/>
          <w:sz w:val="24"/>
          <w:szCs w:val="24"/>
        </w:rPr>
        <w:t xml:space="preserve"> (</w:t>
      </w:r>
      <w:r w:rsidR="005F4794" w:rsidRPr="00272B81">
        <w:rPr>
          <w:rFonts w:ascii="Times New Roman" w:hAnsi="Times New Roman" w:cs="Times New Roman"/>
          <w:sz w:val="24"/>
          <w:szCs w:val="24"/>
        </w:rPr>
        <w:t>p</w:t>
      </w:r>
      <w:r w:rsidR="008C2EA9" w:rsidRPr="00272B81">
        <w:rPr>
          <w:rFonts w:ascii="Times New Roman" w:hAnsi="Times New Roman" w:cs="Times New Roman"/>
          <w:sz w:val="24"/>
          <w:szCs w:val="24"/>
        </w:rPr>
        <w:t xml:space="preserve">articularly at codons 51, 59, and 108) and </w:t>
      </w:r>
      <w:r w:rsidR="008C2EA9" w:rsidRPr="00F00DC5">
        <w:rPr>
          <w:rFonts w:ascii="Times New Roman" w:hAnsi="Times New Roman" w:cs="Times New Roman"/>
          <w:i/>
          <w:iCs/>
          <w:sz w:val="24"/>
          <w:szCs w:val="24"/>
        </w:rPr>
        <w:t>Pfdhps</w:t>
      </w:r>
      <w:r w:rsidR="008C2EA9" w:rsidRPr="00272B81">
        <w:rPr>
          <w:rFonts w:ascii="Times New Roman" w:hAnsi="Times New Roman" w:cs="Times New Roman"/>
          <w:sz w:val="24"/>
          <w:szCs w:val="24"/>
        </w:rPr>
        <w:t xml:space="preserve"> being major contributors</w:t>
      </w:r>
      <w:r w:rsidR="00163F91" w:rsidRPr="00272B81">
        <w:rPr>
          <w:rFonts w:ascii="Times New Roman" w:hAnsi="Times New Roman" w:cs="Times New Roman"/>
          <w:sz w:val="24"/>
          <w:szCs w:val="24"/>
        </w:rPr>
        <w:t xml:space="preserve"> </w:t>
      </w:r>
      <w:r w:rsidR="00163F91" w:rsidRPr="00272B81">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TMo9Xiac","properties":{"formattedCitation":"[17], [18]","plainCitation":"[17], [18]","noteIndex":0},"citationItems":[{"id":1396,"uris":["http://zotero.org/users/11007797/items/ZU7YTVCY"],"itemData":{"id":1396,"type":"article-journal","container-title":"International Journal of Infectious Diseases","DOI":"10.1016/j.ijid.2025.107971","ISSN":"1201-9712","issue":"0","journalAbbreviation":"International Journal of Infectious Diseases","language":"English","note":"publisher: Elsevier\nPMID: 40614930","source":"www.ijidonline.com","title":"Global assessment of partial artemisinin resistance: Multicenter trial across Kenya, Peru, and Thailand in patients with uncomplicated Plasmodium falciparum malaria","title-short":"Global assessment of partial artemisinin resistance","URL":"https://www.ijidonline.com/article/S1201-9712(25)00195-X/fulltext","volume":"0","author":[{"family":"Andagalu","given":"B."},{"family":"Smith","given":"E."},{"family":"Durand","given":"S."},{"family":"Valdivia","given":"H. O."},{"family":"Onyango","given":"I."},{"family":"Spring","given":"M."},{"family":"Pattaraporn","given":"V."},{"family":"Baldeviano","given":"G. C."},{"family":"Majid","given":"E."},{"family":"Sriwichai","given":"S."},{"family":"Cummings","given":"J."},{"family":"Tapia","given":"L."},{"family":"Akala","given":"H."},{"family":"Gosi","given":"P."},{"family":"Cabezas","given":"C."},{"family":"Juma","given":"D."},{"family":"Wongararunkochakorn","given":"S."},{"family":"Sihuincha","given":"M."},{"family":"Chaisatit","given":"C."},{"family":"Chebon","given":"L."},{"family":"Kuntawunginn","given":"W."},{"family":"Halbach","given":"A."},{"family":"Kodchakorn","given":"C."},{"family":"Thamnurak","given":"C."},{"family":"Praditpol","given":"C."},{"family":"Saingam","given":"P."},{"family":"Edgel","given":"K. A."},{"family":"Saunders","given":"D."},{"family":"Cheruiyot","given":"A."},{"family":"Chuang","given":"I."},{"family":"Milgotina","given":"E."},{"family":"Fernandes","given":"P."},{"family":"Lescano","given":"A. G."},{"family":"Boonyalai","given":"N."},{"family":"Kamau","given":"E."},{"family":"Forshey","given":"B. M."},{"family":"Cinkovich","given":"S."},{"family":"Bethell","given":"D."},{"family":"Jongsakul","given":"K."},{"family":"Fukuda","given":"M."}],"accessed":{"date-parts":[["2025",7,11]]},"issued":{"date-parts":[["2025",7,2]]}}},{"id":1399,"uris":["http://zotero.org/users/11007797/items/Y9ANUZLE"],"itemData":{"id":1399,"type":"article-journal","abstract":"Plasmodium falciparum, the causative agent of malaria, has been developing resistance to several drugs worldwide for more than five decades. Initially, resistance was against drugs such as chloroquine, pyrimethamine, sulfadoxine, mefloquine and quinine. Research studies are now reporting parasites with resistance to the most effective and novel drug used against malaria infection worldwide, namely artemisinin. For this reason, the first-line treatment strategy of artemisinin-based combination therapy is becoming unsuccessful in areas where drug resistance is highly prevalent. The increase in artemisinin-resistant P. falciparum strains has threatened international efforts to eliminate malarial infections and to reduce the disease burden. Detection of several phenotypes that display artemisinin resistance, specification of basic genetic factors, the discovery of molecular pathways, and evaluation of its clinical outcome are possible by the current series of research on genomics and transcriptomic levels in Asia and Africa. In artemisinin resistance, slow parasite clearance among malaria-infected patients and enhanced in vitro survival of parasites occurs at the early ring stage. This resistance is due to single nucleotide polymorphisms within the Kelch 13 gene of the parasite and is related to significantly upregulated resistance signalling pathways; thus, the pro-oxidant action of artemisinins can be antagonised. New strategies are required to halt the spread of artemisinin-resistant malarial parasites.","container-title":"Journal of Global Antimicrobial Resistance","DOI":"10.1016/j.jgar.2021.09.001","ISSN":"2213-7165","journalAbbreviation":"Journal of Global Antimicrobial Resistance","page":"142-149","source":"ScienceDirect","title":"New insights into the spread of resistance to artemisinin and its analogues","volume":"27","author":[{"family":"Noreen","given":"Noreen"},{"family":"Ullah","given":"Asad"},{"family":"Salman","given":"Syed Muhammad"},{"family":"Mabkhot","given":"Yahia"},{"family":"Alsayari","given":"Abdulrhman"},{"family":"Badshah","given":"Syed Lal"}],"issued":{"date-parts":[["2021",12,1]]}}}],"schema":"https://github.com/citation-style-language/schema/raw/master/csl-citation.json"} </w:instrText>
      </w:r>
      <w:r w:rsidR="00163F91" w:rsidRPr="00272B81">
        <w:rPr>
          <w:rFonts w:ascii="Times New Roman" w:hAnsi="Times New Roman" w:cs="Times New Roman"/>
          <w:sz w:val="24"/>
          <w:szCs w:val="24"/>
        </w:rPr>
        <w:fldChar w:fldCharType="separate"/>
      </w:r>
      <w:r w:rsidR="00AF57F9" w:rsidRPr="00AF57F9">
        <w:rPr>
          <w:rFonts w:ascii="Times New Roman" w:hAnsi="Times New Roman" w:cs="Times New Roman"/>
          <w:sz w:val="24"/>
        </w:rPr>
        <w:t>[17], [18]</w:t>
      </w:r>
      <w:r w:rsidR="00163F91" w:rsidRPr="00272B81">
        <w:rPr>
          <w:rFonts w:ascii="Times New Roman" w:hAnsi="Times New Roman" w:cs="Times New Roman"/>
          <w:sz w:val="24"/>
          <w:szCs w:val="24"/>
        </w:rPr>
        <w:fldChar w:fldCharType="end"/>
      </w:r>
      <w:r w:rsidR="008C2EA9" w:rsidRPr="00272B81">
        <w:rPr>
          <w:rFonts w:ascii="Times New Roman" w:hAnsi="Times New Roman" w:cs="Times New Roman"/>
          <w:sz w:val="24"/>
          <w:szCs w:val="24"/>
        </w:rPr>
        <w:t>.</w:t>
      </w:r>
      <w:r w:rsidR="00AF57F9">
        <w:rPr>
          <w:rFonts w:ascii="Times New Roman" w:hAnsi="Times New Roman" w:cs="Times New Roman"/>
          <w:sz w:val="24"/>
          <w:szCs w:val="24"/>
        </w:rPr>
        <w:t xml:space="preserve"> Recent studies from West and Central Africa have confirmed the persistence and evolution of antifolate resistance haplotypes, with varying prevalence across different geographical regions </w:t>
      </w:r>
      <w:r w:rsidR="00AF57F9">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6Oh5Fubn","properties":{"formattedCitation":"[15]","plainCitation":"[15]","noteIndex":0},"citationItems":[{"id":1155,"uris":["http://zotero.org/users/11007797/items/H55DNLMG"],"itemData":{"id":1155,"type":"article-journal","language":"en","source":"Zotero","title":"Science, medicine, and the future","volume":"325","author":[{"family":"Whitty","given":"Christopher J M"},{"family":"Rowland","given":"Mark"},{"family":"Sanderson","given":"Frances"},{"family":"Mutabingwa","given":"Theonest K"}],"issued":{"date-parts":[["2002"]]}}}],"schema":"https://github.com/citation-style-language/schema/raw/master/csl-citation.json"} </w:instrText>
      </w:r>
      <w:r w:rsidR="00AF57F9">
        <w:rPr>
          <w:rFonts w:ascii="Times New Roman" w:hAnsi="Times New Roman" w:cs="Times New Roman"/>
          <w:sz w:val="24"/>
          <w:szCs w:val="24"/>
        </w:rPr>
        <w:fldChar w:fldCharType="separate"/>
      </w:r>
      <w:r w:rsidR="00AF57F9" w:rsidRPr="00AF57F9">
        <w:rPr>
          <w:rFonts w:ascii="Times New Roman" w:hAnsi="Times New Roman" w:cs="Times New Roman"/>
          <w:sz w:val="24"/>
        </w:rPr>
        <w:t>[15]</w:t>
      </w:r>
      <w:r w:rsidR="00AF57F9">
        <w:rPr>
          <w:rFonts w:ascii="Times New Roman" w:hAnsi="Times New Roman" w:cs="Times New Roman"/>
          <w:sz w:val="24"/>
          <w:szCs w:val="24"/>
        </w:rPr>
        <w:fldChar w:fldCharType="end"/>
      </w:r>
      <w:r w:rsidR="00AF57F9">
        <w:rPr>
          <w:rFonts w:ascii="Times New Roman" w:hAnsi="Times New Roman" w:cs="Times New Roman"/>
          <w:sz w:val="24"/>
          <w:szCs w:val="24"/>
        </w:rPr>
        <w:t xml:space="preserve">, </w:t>
      </w:r>
      <w:r w:rsidR="00AF57F9">
        <w:rPr>
          <w:rFonts w:ascii="Times New Roman" w:hAnsi="Times New Roman" w:cs="Times New Roman"/>
          <w:sz w:val="24"/>
          <w:szCs w:val="24"/>
        </w:rPr>
        <w:fldChar w:fldCharType="begin"/>
      </w:r>
      <w:r w:rsidR="00AF57F9">
        <w:rPr>
          <w:rFonts w:ascii="Times New Roman" w:hAnsi="Times New Roman" w:cs="Times New Roman"/>
          <w:sz w:val="24"/>
          <w:szCs w:val="24"/>
        </w:rPr>
        <w:instrText xml:space="preserve"> ADDIN ZOTERO_ITEM CSL_CITATION {"citationID":"PJ9ESqum","properties":{"formattedCitation":"[19]","plainCitation":"[19]","noteIndex":0},"citationItems":[{"id":1602,"uris":["http://zotero.org/users/11007797/items/5KQWWLYP"],"itemData":{"id":1602,"type":"article-journal","abstract":"Background  Gabon is a malaria-threatened country with a stable and hyperendemic transmission of Plasmodium falciparum monoinfection. Malaria drug resistance is widely spread in many endemic countries around the world, including Gabon. The molecular surveillance of drug resistance to antifolates and artemisinin-based combination therapy (ACT) is one of the strategies for combating malaria. As Plasmodium parasites continue to develop resistance to currently available anti-malarial drugs, this study evaluated the frequency of the polymorphisms and genetic diver‑sity associated with this phenomenon among the parasites isolates in Gabon.\nMethods  To assess the spread of resistant haplotypes among the malaria-infected population of Libreville, single nucleotide polymorphisms linked to sulfadoxine–pyrimethamine (SP) and artemisinin drugs resistance were screened for P. falciparum dihydrofolate reductase (Pfdhfr), P. falciparum dihydropteroate synthase (Pfdhps), and P. falciparum kelch 13-propeller domain (Pfk13) point mutations.\nResults  The analysis of 70 malaria-positive patient samples screened for polymorphism showed 92.65% (n = 63) mutants vs. 7.35% (n = 5) wild parasite population in Pfdhfr, with high prevalence mutations at S­ 108N(88.24%, n = 60), ­N51I(85.29%, n =  58), ­C59R(79.41%, n = 54); however, ­I164L(2.94%, n = 2) showed low frequency mutation. No wild haplo‑type existed for Pfdhps, and there were no mutations at the ­K540E, ­A581G, and A­ 613T/S positions. However, the mutation rate at A­ 437G(93.38%, n = 62) was the highest, followed by ­S436A/F(15.38%, n = 10). A higher frequency of quadruple IRNI–SGKAA (69.84%) than quintuple IRNI–(A/F)GKAA (7.94%) mutations was observed in the Pfdhfr–Pfdhps combina‑tion. Furthermore, none of the mutations associated with ACT resistance, especially those commonly found in Africa, were observed in Pfk13.\nConclusions  High polymorphism frequencies of Pfdhfr and Pfdhps genes were observed, with alternative alanine/ phenylalanine mutation at S­ 436A/F (7.69%, n = 5) for the first time. Similar to that of other areas of the country, the patterns of multiple polymorphisms were consistent with selection owing to drug pressure. Although there was no evidence of a medication failure haplotype in the studied population, ACT drug efficacy should be regularly moni‑tored in Libreville, Gabon.","container-title":"Malaria Journal","DOI":"10.1186/s12936-023-04615-1","ISSN":"1475-2875","issue":"1","journalAbbreviation":"Malar J","language":"en","page":"183","source":"DOI.org (Crossref)","title":"Assessment of genetic polymorphisms associated with malaria antifolate resistance among the population of Libreville, Gabon","volume":"22","author":[{"family":"Dinzouna-Boutamba","given":"Sylvatrie-Danne"},{"family":"Iroungou","given":"Berthe Amélie"},{"family":"Akombi","given":"Falone Larissa"},{"family":"Yacka-Mouele","given":"Lauriane"},{"family":"Moon","given":"Zin"},{"family":"Aung","given":"Ja Moon"},{"family":"Lee","given":"Sanghyun"},{"family":"Chung","given":"Dong-Il"},{"family":"Hong","given":"Yeonchul"},{"family":"Goo","given":"Youn-Kyoung"}],"issued":{"date-parts":[["2023",6,14]]}}}],"schema":"https://github.com/citation-style-language/schema/raw/master/csl-citation.json"} </w:instrText>
      </w:r>
      <w:r w:rsidR="00AF57F9">
        <w:rPr>
          <w:rFonts w:ascii="Times New Roman" w:hAnsi="Times New Roman" w:cs="Times New Roman"/>
          <w:sz w:val="24"/>
          <w:szCs w:val="24"/>
        </w:rPr>
        <w:fldChar w:fldCharType="separate"/>
      </w:r>
      <w:r w:rsidR="00AF57F9" w:rsidRPr="00AF57F9">
        <w:rPr>
          <w:rFonts w:ascii="Times New Roman" w:hAnsi="Times New Roman" w:cs="Times New Roman"/>
          <w:sz w:val="24"/>
        </w:rPr>
        <w:t>[19]</w:t>
      </w:r>
      <w:r w:rsidR="00AF57F9">
        <w:rPr>
          <w:rFonts w:ascii="Times New Roman" w:hAnsi="Times New Roman" w:cs="Times New Roman"/>
          <w:sz w:val="24"/>
          <w:szCs w:val="24"/>
        </w:rPr>
        <w:fldChar w:fldCharType="end"/>
      </w:r>
      <w:r w:rsidR="00AF57F9">
        <w:rPr>
          <w:rFonts w:ascii="Times New Roman" w:hAnsi="Times New Roman" w:cs="Times New Roman"/>
          <w:sz w:val="24"/>
          <w:szCs w:val="24"/>
        </w:rPr>
        <w:t xml:space="preserve">. Comprehensive mapping efforts in southern Africa have </w:t>
      </w:r>
      <w:r w:rsidR="007A784A">
        <w:rPr>
          <w:rFonts w:ascii="Times New Roman" w:hAnsi="Times New Roman" w:cs="Times New Roman"/>
          <w:sz w:val="24"/>
          <w:szCs w:val="24"/>
        </w:rPr>
        <w:t>further</w:t>
      </w:r>
      <w:r w:rsidR="00AF57F9">
        <w:rPr>
          <w:rFonts w:ascii="Times New Roman" w:hAnsi="Times New Roman" w:cs="Times New Roman"/>
          <w:sz w:val="24"/>
          <w:szCs w:val="24"/>
        </w:rPr>
        <w:t xml:space="preserve"> revealed the complex mutational landscape post</w:t>
      </w:r>
      <w:r w:rsidR="007A784A">
        <w:rPr>
          <w:rFonts w:ascii="Times New Roman" w:hAnsi="Times New Roman" w:cs="Times New Roman"/>
          <w:sz w:val="24"/>
          <w:szCs w:val="24"/>
        </w:rPr>
        <w:t xml:space="preserve">-ACT implementation </w:t>
      </w:r>
      <w:r w:rsidR="007A784A">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tBk3U9Qk","properties":{"formattedCitation":"[20]","plainCitation":"[20]","noteIndex":0},"citationItems":[{"id":1604,"uris":["http://zotero.org/users/11007797/items/WWMKA6TQ"],"itemData":{"id":1604,"type":"article-journal","abstract":"Malaria continues to be a significant public health burden in many tropical and subtropical regions. Mozambique ranks among the top countries affected by malaria, where it is a leading cause of morbidity and mortality, accounting for 29% of all hospital deaths in the general population and 42% of deaths amongst children under five. This review presents a comparative analysis of data on five critical genes associated with antimalarial drug resistance: pfmdr1, pfcrt, pfk13, pfdhfr, and pfdhps, along with the copy number variation (CNV) in genes pfmdr1 and pfpm2/3. These are genes associated with parasite response to antimalarials currently used to treat uncomplicated P. falciparum malaria in Mozambique. The review synthesizes data collected from published studies conducted in Mozambique after the introduction of artemisinin-based combination therapies (ACTs) (2006) up to June 2024, highlighting the presence or absence of mutations in these genes across Mozambique. We aimed at mapping the prevalence and distribution of these molecular markers across the country in order to contribute to the development of targeted interventions to sustain the efficacy of malaria treatments in Mozambique. Four databases were used to access the articles: PubMed, Science Direct, Scopus, and Google scholar. The search strategy identified 132 studies addressing malaria and antimalarial resistance. Of these, 112 were excluded for various reasons, leaving 20 studies to be included in this review. Children and pregnant women represent the majority of target groups in studies on all types of antimalarials. Most studies (87.5%) were conducted in the provinces of Maputo and Gaza. The primary alleles reported were pfcrt CVMNK, and in the most recent data, its wild-type form was found in the majority of patients. A low prevalence of mutations in the pfk13 gene was identified reflecting the effectiveness of ACTs. In pfk13, only mutation A578S was reported in Niassa and Tete. CNVs were observed in studies carried out in the south of Mozambique, with a frequency of 1.1–5.1% for pfmdr1 and a frequency of 1.1–3.4% for pfpm2. This review indicates that molecular markers linked to malaria resistance show considerable variation across provinces in Mozambique, with most up-to-date data accessible for Maputo and Gaza. In contrast, provinces such as Zambezia and Inhambane have limited data on several genes, while Nampula lacks data on all drug resistance markers.","container-title":"International Journal of Molecular Sciences","DOI":"10.3390/ijms252413645","ISSN":"1422-0067","issue":"24","journalAbbreviation":"IJMS","language":"en","page":"13645","source":"DOI.org (Crossref)","title":"Mapping Antimalarial Drug Resistance in Mozambique: A Systematic Review of Plasmodium falciparum Genetic Markers Post-ACT Implementation","title-short":"Mapping Antimalarial Drug Resistance in Mozambique","volume":"25","author":[{"family":"Chaves","given":"Celso Raul Silambo"},{"family":"Da Silva","given":"Clemente"},{"family":"Salamandane","given":"Acácio"},{"family":"Nogueira","given":"Fatima"}],"issued":{"date-parts":[["2024",12,20]]}}}],"schema":"https://github.com/citation-style-language/schema/raw/master/csl-citation.json"} </w:instrText>
      </w:r>
      <w:r w:rsidR="007A784A">
        <w:rPr>
          <w:rFonts w:ascii="Times New Roman" w:hAnsi="Times New Roman" w:cs="Times New Roman"/>
          <w:sz w:val="24"/>
          <w:szCs w:val="24"/>
        </w:rPr>
        <w:fldChar w:fldCharType="separate"/>
      </w:r>
      <w:r w:rsidR="007A784A" w:rsidRPr="007A784A">
        <w:rPr>
          <w:rFonts w:ascii="Times New Roman" w:hAnsi="Times New Roman" w:cs="Times New Roman"/>
          <w:sz w:val="24"/>
        </w:rPr>
        <w:t>[20]</w:t>
      </w:r>
      <w:r w:rsidR="007A784A">
        <w:rPr>
          <w:rFonts w:ascii="Times New Roman" w:hAnsi="Times New Roman" w:cs="Times New Roman"/>
          <w:sz w:val="24"/>
          <w:szCs w:val="24"/>
        </w:rPr>
        <w:fldChar w:fldCharType="end"/>
      </w:r>
      <w:r w:rsidR="007A784A">
        <w:rPr>
          <w:rFonts w:ascii="Times New Roman" w:hAnsi="Times New Roman" w:cs="Times New Roman"/>
          <w:sz w:val="24"/>
          <w:szCs w:val="24"/>
        </w:rPr>
        <w:t xml:space="preserve">. </w:t>
      </w:r>
    </w:p>
    <w:p w14:paraId="72A41531" w14:textId="148AFFBD" w:rsidR="00E861D0" w:rsidRPr="00272B81" w:rsidRDefault="008C2EA9"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In Mali, there is particular concern that the widespread use of SP as part of the Seasonal Malaria Chemoprevention (SMC) and intermittent Preventive Treatment during </w:t>
      </w:r>
      <w:r w:rsidR="004D5E9A" w:rsidRPr="00272B81">
        <w:rPr>
          <w:rFonts w:ascii="Times New Roman" w:hAnsi="Times New Roman" w:cs="Times New Roman"/>
          <w:sz w:val="24"/>
          <w:szCs w:val="24"/>
        </w:rPr>
        <w:t>pregnancy</w:t>
      </w:r>
      <w:r w:rsidRPr="00272B81">
        <w:rPr>
          <w:rFonts w:ascii="Times New Roman" w:hAnsi="Times New Roman" w:cs="Times New Roman"/>
          <w:sz w:val="24"/>
          <w:szCs w:val="24"/>
        </w:rPr>
        <w:t xml:space="preserve"> (IPTp) may accele</w:t>
      </w:r>
      <w:r w:rsidR="004D5E9A" w:rsidRPr="00272B81">
        <w:rPr>
          <w:rFonts w:ascii="Times New Roman" w:hAnsi="Times New Roman" w:cs="Times New Roman"/>
          <w:sz w:val="24"/>
          <w:szCs w:val="24"/>
        </w:rPr>
        <w:t>rate the emergence and spread of resistant strains</w:t>
      </w:r>
      <w:r w:rsidR="005C02C5" w:rsidRPr="00272B81">
        <w:rPr>
          <w:rFonts w:ascii="Times New Roman" w:hAnsi="Times New Roman" w:cs="Times New Roman"/>
          <w:sz w:val="24"/>
          <w:szCs w:val="24"/>
        </w:rPr>
        <w:t xml:space="preserve"> </w:t>
      </w:r>
      <w:r w:rsidR="005C02C5"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B2xCpqbk","properties":{"formattedCitation":"[21], [22]","plainCitation":"[21], [22]","noteIndex":0},"citationItems":[{"id":1404,"uris":["http://zotero.org/users/11007797/items/RWDWSWS6"],"itemData":{"id":1404,"type":"article-journal","abstract":"Seasonal malaria chemoprevention (SMC) aims to prevent malaria in children under 5-year of age and this strategy was implemented in Mali since 2012. Mass administration of sulfadoxine-pyrimethamine plus amodiaquine (SPAQ) could potentially generate drug-resistant Plasmodium falciparum parasites after several years. In this study, we investigated the mean fraction of resistance gene markers in the drug target of sulfadoxine Pfdhps among children and adults after 5 years of SMC implementation at two rural sites in Mali. From June to December 2019 at Doneguebougou and Bancoumana, data were collected from children under 5 years of age who received SMC as well as older individuals did not receive SMC. In Doneguebougou specifically, participants were 5 years and older received an investigational malaria transmission-blocking vaccine (Pfs230D1-EPA/AS01) or a comparator vaccine, and all children received artemether-lumefantrine before vaccination. Genomic DNA was extracted from filter paper blood spots and whole blood, then nested PCR was used to amplify the Pfdhps gene. Sanger sequencing of resistance loci fragments and deconvolution of chromatograms were used to quantify Pfdhps molecular marker variants and genotypes I431V, S436F/A, A437G, K540E, A581G and A613S/T. A total of 456 children and adults were evaluated in Doneguebougou (n=202) and Bancoumana (n=254). The mean fraction of resistance markers was significantly different between smc-group versus non-smc-group in Doneguebougou, but not in Bancoumana for Pfdhps at codons 431V and 613S/T. Highest mean fraction was found with the Pfdhps single mutant 436A/F and 437G in smc-group as well as in non-smc-group at both sites. Pfdhps 540E was not found in the Doneguebougou smc-group. There was no difference in the mean fraction of Pfdhps at all codons by age category (1-4years, 5-8yrs, 9-18yrs and adults), when data from both sites were combined. The mean fraction of Pfdhps 540E and 581G were low after five years of SMC implementation, suggesting that sulfadoxine-pyrimethamine remains an effective antimalarial drug in these two sites in Mali. Otherwise, sulfadoxine resistance molecular markers in Bancoumana were as high or higher in the non-smc-group as smc-group","container-title":"Fortune Journal of Health Sciences","issue":"2","language":"en","note":"publisher: Fortune Journals","page":"479-490","source":"www.fortunejournals.com","title":"Assessing of Pfdhps Gene of Sulfadoxine after Five Years of Seasonal Malaria Chemoprevention Implementation at Two Rural Sites in Mali: The Quantitative Method","title-short":"Assessing of Pfdhps Gene of Sulfadoxine after Five Years of Seasonal Malaria Chemoprevention Implementation at Two Rural Sites in Mali","volume":"8","author":[{"family":"Maiga","given":"Hamma"},{"family":"Morrison","given":"Robert"},{"family":"Sagara","given":"Issaka"},{"family":"Hume","given":"Jennifer"},{"family":"Healy","given":"Sara"},{"family":"Assadou","given":"Mahamadoun H."},{"family":"Katile","given":"Abdoulaye"},{"family":"Zeguime","given":"Amatigue"},{"family":"Neal","given":"Jillian"},{"family":"Duffy","given":"Irfan Zaidi and Patrick E."}],"issued":{"date-parts":[["2025",6,3]]}}},{"id":1405,"uris":["http://zotero.org/users/11007797/items/QB7NEGUG"],"itemData":{"id":1405,"type":"article-journal","abstract":"Impact of the SMC on malaria morbidity, parasite resistance to antimalarial drugs, molecular and the immunity affecting the incidence of malaria in children","container-title":"Infection and Drug Resistance","DOI":"10.2147/IDR.S375197","journalAbbreviation":"IDR","language":"English","note":"publisher: Dove Press","page":"4517-4527","source":"www.dovepress.com","title":"Seasonal Malaria Chemoprevention Implementation: Effect on Malaria Incidence and Immunity in a Context of Expansion of &lt;em&gt;P. falciparum&lt;/em&gt; Resistant Genotypes with Potential Reduction of the Effectiveness in Sub-Saharan Africa","title-short":"Seasonal Malaria Chemoprevention Implementation","volume":"15","author":[{"family":"Nikiema","given":"Séni"},{"family":"Soulama","given":"Issiaka"},{"family":"Sombié","given":"Salif"},{"family":"Tchouatieu","given":"André-Marie"},{"family":"Sermé","given":"Samuel Sindie"},{"family":"Henry","given":"Noëlie Béré"},{"family":"Ouedraogo","given":"Nicolas"},{"family":"Ouaré","given":"Nathalie"},{"family":"Ily","given":"Raissa"},{"family":"Ouédraogo","given":"Oumarou"},{"family":"Zongo","given":"Dramane"},{"family":"Djigma","given":"Florencia Wendkuuni"},{"family":"Tiono","given":"Alfred B."},{"family":"Sirima","given":"Sodiomon B."},{"family":"Simporé","given":"Jacques"}],"issued":{"date-parts":[["2022",8,13]]}}}],"schema":"https://github.com/citation-style-language/schema/raw/master/csl-citation.json"} </w:instrText>
      </w:r>
      <w:r w:rsidR="005C02C5"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1], [22]</w:t>
      </w:r>
      <w:r w:rsidR="005C02C5" w:rsidRPr="00272B81">
        <w:rPr>
          <w:rFonts w:ascii="Times New Roman" w:hAnsi="Times New Roman" w:cs="Times New Roman"/>
          <w:sz w:val="24"/>
          <w:szCs w:val="24"/>
        </w:rPr>
        <w:fldChar w:fldCharType="end"/>
      </w:r>
      <w:r w:rsidR="004D5E9A" w:rsidRPr="00272B81">
        <w:rPr>
          <w:rFonts w:ascii="Times New Roman" w:hAnsi="Times New Roman" w:cs="Times New Roman"/>
          <w:sz w:val="24"/>
          <w:szCs w:val="24"/>
        </w:rPr>
        <w:t>.</w:t>
      </w:r>
      <w:r w:rsidR="007A784A">
        <w:rPr>
          <w:rFonts w:ascii="Times New Roman" w:hAnsi="Times New Roman" w:cs="Times New Roman"/>
          <w:sz w:val="24"/>
          <w:szCs w:val="24"/>
        </w:rPr>
        <w:t xml:space="preserve"> This concern is amplified by recent findings showing high prevalence of multiple drug resistance mutations in neighboring West African countries </w:t>
      </w:r>
      <w:r w:rsidR="007A784A">
        <w:rPr>
          <w:rFonts w:ascii="Times New Roman" w:hAnsi="Times New Roman" w:cs="Times New Roman"/>
          <w:sz w:val="24"/>
          <w:szCs w:val="24"/>
        </w:rPr>
        <w:fldChar w:fldCharType="begin"/>
      </w:r>
      <w:r w:rsidR="003C25DD">
        <w:rPr>
          <w:rFonts w:ascii="Times New Roman" w:hAnsi="Times New Roman" w:cs="Times New Roman"/>
          <w:sz w:val="24"/>
          <w:szCs w:val="24"/>
        </w:rPr>
        <w:instrText xml:space="preserve"> ADDIN ZOTERO_ITEM CSL_CITATION {"citationID":"y84OClkd","properties":{"formattedCitation":"[14]","plainCitation":"[14]","noteIndex":0},"citationItems":[{"id":1393,"uris":["http://zotero.org/users/11007797/items/RPHKH8N6"],"itemData":{"id":1393,"type":"article-journal","abstract":"Nigeria accounts for the greatest burden of malaria disease globally. Malaria control requires an effective treatment after diagnosis. The efficacy of antimalarial drugs can be assessed through the analysis of genetic changes associated with reduced drug sensitivity.","container-title":"Tropical Medicine and Health","DOI":"10.1186/s41182-025-00732-6","ISSN":"1349-4147","issue":"1","journalAbbreviation":"Tropical Medicine and Health","page":"49","source":"BioMed Central","title":"Mutational profile of pfdhfr, pfdhps, pfmdr1, pfcrt and pfk13 genes of P. falciparum associated with resistance to different antimalarial drugs in Osun state, southwestern Nigeria","volume":"53","author":[{"family":"Martín Ramírez","given":"Alexandra"},{"family":"Akindele","given":"Akeem Abiodun"},{"family":"González Mora","given":"Vicenta"},{"family":"García","given":"Luz"},{"family":"Lara","given":"Nicole"},{"family":"Torre-Capitán Matías","given":"Eva","non-dropping-particle":"de la"},{"family":"Molina de la Fuente","given":"Irene"},{"family":"Nassar","given":"Sulaiman Adebayo"},{"family":"Ta-Tang","given":"Thuy-Huong"},{"family":"Benito","given":"Agustín"},{"family":"Berzosa","given":"Pedro"}],"issued":{"date-parts":[["2025",4,8]]}}}],"schema":"https://github.com/citation-style-language/schema/raw/master/csl-citation.json"} </w:instrText>
      </w:r>
      <w:r w:rsidR="007A784A">
        <w:rPr>
          <w:rFonts w:ascii="Times New Roman" w:hAnsi="Times New Roman" w:cs="Times New Roman"/>
          <w:sz w:val="24"/>
          <w:szCs w:val="24"/>
        </w:rPr>
        <w:fldChar w:fldCharType="separate"/>
      </w:r>
      <w:r w:rsidR="007A784A" w:rsidRPr="00AF57F9">
        <w:rPr>
          <w:rFonts w:ascii="Times New Roman" w:hAnsi="Times New Roman" w:cs="Times New Roman"/>
          <w:sz w:val="24"/>
        </w:rPr>
        <w:t>[14]</w:t>
      </w:r>
      <w:r w:rsidR="007A784A">
        <w:rPr>
          <w:rFonts w:ascii="Times New Roman" w:hAnsi="Times New Roman" w:cs="Times New Roman"/>
          <w:sz w:val="24"/>
          <w:szCs w:val="24"/>
        </w:rPr>
        <w:fldChar w:fldCharType="end"/>
      </w:r>
      <w:r w:rsidR="007A784A">
        <w:rPr>
          <w:rFonts w:ascii="Times New Roman" w:hAnsi="Times New Roman" w:cs="Times New Roman"/>
          <w:sz w:val="24"/>
          <w:szCs w:val="24"/>
        </w:rPr>
        <w:t xml:space="preserve"> ,</w:t>
      </w:r>
      <w:r w:rsidR="007A784A">
        <w:rPr>
          <w:rFonts w:ascii="Times New Roman" w:hAnsi="Times New Roman" w:cs="Times New Roman"/>
          <w:sz w:val="24"/>
          <w:szCs w:val="24"/>
        </w:rPr>
        <w:fldChar w:fldCharType="begin"/>
      </w:r>
      <w:r w:rsidR="003C25DD">
        <w:rPr>
          <w:rFonts w:ascii="Times New Roman" w:hAnsi="Times New Roman" w:cs="Times New Roman"/>
          <w:sz w:val="24"/>
          <w:szCs w:val="24"/>
        </w:rPr>
        <w:instrText xml:space="preserve"> ADDIN ZOTERO_ITEM CSL_CITATION {"citationID":"pD4spCrB","properties":{"formattedCitation":"[16]","plainCitation":"[16]","noteIndex":0},"citationItems":[{"id":1600,"uris":["http://zotero.org/users/11007797/items/QQMMU4J6"],"itemData":{"id":1600,"type":"article-journal","abstract":"Background: The proliferation of Plasmodium parasites resistant to antimalarial drugs poses a serious threat to human life and remains an obstacle to managing and eradicating Plasmodium falciparum. The surveillance of molecular markers has become necessary to monitor the spread of resistant haplotypes and discover emerging mutations.\nObjective: This molecular epidemiological study aimed to evaluate the prevalence of known mutations in the drug resistance genes Pfcrt, Pfmdr1, Pfdhfr and Pfdhps in the Central Region of Ghana. Design: A multi-centre cross-sectional study.\nMethods: This prospective study utilised dried blood spots from individuals with P. falciparum-infection from five districts in the Central Region of Ghana. Selective Whole Genome Amplification (sWGA) and Single Nucleotide Polymorphisms (SNPs) in P. falciparum chloroquine transporter genes (Pfcrt), P. falciparum multidrug resistance 1 (Pfmdr1), P. falciparum dihydropteroate synthase (Pfdhps) and P. falciparum dihydrofolate reductase (Pfdhfr) were analysed.\nResults: Whole genome sequencing was carried out on 522 samples. Of these, 409 (78%) samples were successfully sequenced. Six (6) of the sequenced samples were of co-infection of other parasite species with P. falciparum and excluded from the analysis. Analysis of the Pfcrt gene revealed 0.5% were CVIET (C72, V73, M74I, N75E, K76T) while the Pfcrt CVMNK (C72, V73, M74, N75, K76) wild-type haplotypes were 97% with (2.5%) (CV[M/I][N/E][K/T]) being mixed haplotypes. In the Pfmdr1 gene, monoclonal haplotypes; NFD (N86, Y184F, D1246) and YFN (N86Y, Y184F, D1246N) occurred at 44% and 9.8%, respectively, whereas mixed- haplotypes (N[Y/F]D and [N/Y] [Y/F]D) were 23.5% and 0.3%, respectively. Combined Pfdhfr/Pfdhps genes yielded about 88% Pfdhfr IRNI (N51I, C59R, S108N, I164) + Pfdhps A437G haplotypes (conferring partial resistance to Sulphadoxine-Pyrimethamine (SP)) while 9% of the parasites had Pfhdfr IRNI + Pfdhps A437G + K540E haplotypes (conferring full resistance to SP). The wild-type haplotype, Pfdhfr (N51, C59, S108, I164) and Pfdhps (S436, A437, K540, A581, A613) was not observed.\nConclusion: The findings show a low prevalence of CVIET and relatively higher rates for Pfmdr1 NFD and parasites with Pfdhfr IRNI (N51I, C59R, S108N, I164) + Pfdhps A437G haplotypes. These observations advocate for enhanced surveillance which is inimical to malaria management in an endemic area.","container-title":"Therapeutic Advances in Infectious Disease","DOI":"10.1177/20499361251319665","ISSN":"2049-9361, 2049-937X","journalAbbreviation":"Therapeutic Advances in Infection","language":"en","page":"20499361251319665","source":"DOI.org (Crossref)","title":"Profiling antimalarial drug-resistant haplotypes in &lt;i&gt;Pfcrt&lt;/i&gt; , &lt;i&gt;Pfmdr&lt;/i&gt; 1, &lt;i&gt;Pfdhps&lt;/i&gt; and &lt;i&gt;Pfdhfr&lt;/i&gt; genes in &lt;i&gt;Plasmodium falciparum&lt;/i&gt; causing malaria in the Central Region of Ghana: a multicentre cross-sectional study","title-short":"Profiling antimalarial drug-resistant haplotypes in &lt;i&gt;Pfcrt&lt;/i&gt; , &lt;i&gt;Pfmdr&lt;/i&gt; 1, &lt;i&gt;Pfdhps&lt;/i&gt; and &lt;i&gt;Pfdhfr&lt;/i&gt; genes in &lt;i&gt;Plasmodium falciparum&lt;/i&gt; causing malaria in the Central Region of Ghana","volume":"12","author":[{"family":"Dakorah","given":"Mavis Puopelle"},{"family":"Aninagyei","given":"Enoch"},{"family":"Attoh","given":"Juliana"},{"family":"Adzakpah","given":"Godwin"},{"family":"Tukwarlba","given":"Isaac"},{"family":"Acheampong","given":"Desmond Omane"}],"issued":{"date-parts":[["2025",1]]}}}],"schema":"https://github.com/citation-style-language/schema/raw/master/csl-citation.json"} </w:instrText>
      </w:r>
      <w:r w:rsidR="007A784A">
        <w:rPr>
          <w:rFonts w:ascii="Times New Roman" w:hAnsi="Times New Roman" w:cs="Times New Roman"/>
          <w:sz w:val="24"/>
          <w:szCs w:val="24"/>
        </w:rPr>
        <w:fldChar w:fldCharType="separate"/>
      </w:r>
      <w:r w:rsidR="007A784A" w:rsidRPr="00AF57F9">
        <w:rPr>
          <w:rFonts w:ascii="Times New Roman" w:hAnsi="Times New Roman" w:cs="Times New Roman"/>
          <w:sz w:val="24"/>
        </w:rPr>
        <w:t>[16]</w:t>
      </w:r>
      <w:r w:rsidR="007A784A">
        <w:rPr>
          <w:rFonts w:ascii="Times New Roman" w:hAnsi="Times New Roman" w:cs="Times New Roman"/>
          <w:sz w:val="24"/>
          <w:szCs w:val="24"/>
        </w:rPr>
        <w:fldChar w:fldCharType="end"/>
      </w:r>
      <w:r w:rsidR="007A784A">
        <w:rPr>
          <w:rFonts w:ascii="Times New Roman" w:hAnsi="Times New Roman" w:cs="Times New Roman"/>
          <w:sz w:val="24"/>
          <w:szCs w:val="24"/>
        </w:rPr>
        <w:t xml:space="preserve">. </w:t>
      </w:r>
      <w:r w:rsidR="00E861D0" w:rsidRPr="00272B81">
        <w:rPr>
          <w:rFonts w:ascii="Times New Roman" w:hAnsi="Times New Roman" w:cs="Times New Roman"/>
          <w:sz w:val="24"/>
          <w:szCs w:val="24"/>
        </w:rPr>
        <w:t xml:space="preserve"> </w:t>
      </w:r>
    </w:p>
    <w:p w14:paraId="53E0FAFE" w14:textId="41148EC5" w:rsidR="00502AA7" w:rsidRPr="00272B81" w:rsidRDefault="00E861D0"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To elucidate the mechanistic basis of resistance, computational approaches like molecular modeling and docking are indispensable. These methods predict how mutations alter protein structure, stability, and drug binding affinity, providing atomistic insights into resistance mechanisms that inform drug design and policy updates</w:t>
      </w:r>
      <w:r w:rsidR="006B465C" w:rsidRPr="00272B81">
        <w:rPr>
          <w:rFonts w:ascii="Times New Roman" w:hAnsi="Times New Roman" w:cs="Times New Roman"/>
          <w:sz w:val="24"/>
          <w:szCs w:val="24"/>
        </w:rPr>
        <w:t xml:space="preserve"> </w:t>
      </w:r>
      <w:r w:rsidR="006B465C"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fvKFbFSy","properties":{"formattedCitation":"[23]","plainCitation":"[23]","noteIndex":0},"citationItems":[{"id":1407,"uris":["http://zotero.org/users/11007797/items/CZHWJQ69"],"itemData":{"id":1407,"type":"article-journal","abstract":"Seasonal Malaria Chemoprevention consisting of monthly administration of amodiaquine/sulfadoxine-pyrimethamine to children aged 3–59 months during the transmission season could promote SP-resistance. Mutations in dihydrofolate reductase (Pfdhfr) and dihydropteroate synthase (Pfdhps) genes were assessed before and after SMC adoption in Burkina Faso. A total of 769 dried blood spots were selected from studies conducted in Nanoro, Burkina Faso, between 2010 and 2020. Of those, 299 were pre-SMC (2010–2012) and 470 were post-SMC-samples. Pfdhps and Pfdhfr genes were PCR-amplified and sequenced. A systematic review/meta-analysis of published studies conducted in Burkina Faso (2009–2023) was additionally performed. In Nanoro, the prevalence of Pfdhfr triple mutations (CIRNI) rose from 43.6% pre-SMC to 89.4% post-SMC (p &lt; 0.0001). There was no mutation in Pfdhfr 164 and Pfdhps 540; Pfdhps A437G mutation increased from 63.9% (2010–2012) to 84.7% (2020) (p &lt; 0.0001). The VAGKGS haplotype was 2.8% (2020). Pfdhfr/Pfdhps quintuple mutant IRN-436A437G rose from 18.6% (2010–2012) to 58.3% (2020) (p &lt; 0.0001). Meta-analysis results from Burkina Faso showed an increase in mutations at Pfdhfr N51I, C59R, S108N, and Pfdhps A437G after SMC adoption. Post-SMC, the pyrimethamine-resistance marker prevalence increased, while the sulfadoxine-resistance marker prevalence remained stable. Detection of emerging PfdhpsVAGKGS haplotypes in 2020 underscores the importance of continuous SP-resistance monitoring.","container-title":"Scientific Reports","DOI":"10.1038/s41598-024-75369-2","ISSN":"2045-2322","issue":"1","journalAbbreviation":"Sci Rep","language":"en","license":"2024 The Author(s)","note":"publisher: Nature Publishing Group","page":"24224","source":"www.nature.com","title":"Evolution of Pfdhps and Pfdhfr mutations before and after adopting seasonal malaria chemoprevention in Nanoro, Burkina Faso","volume":"14","author":[{"family":"Bohissou","given":"Francis Emmanuel Towanou"},{"family":"Sondo","given":"Paul"},{"family":"Inoue","given":"Juliana"},{"family":"Rouamba","given":"Toussaint"},{"family":"Kaboré","given":"Berenger"},{"family":"Nassa","given":"Guétawendé Job Wilfried"},{"family":"Kambou","given":"A. Elisée Sié"},{"family":"Traoré","given":"Tiampan Edwig"},{"family":"Asua","given":"Victor"},{"family":"Borrmann","given":"Steffen"},{"family":"Tinto","given":"Halidou"},{"family":"Held","given":"Jana"}],"issued":{"date-parts":[["2024",10,16]]}}}],"schema":"https://github.com/citation-style-language/schema/raw/master/csl-citation.json"} </w:instrText>
      </w:r>
      <w:r w:rsidR="006B465C"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3]</w:t>
      </w:r>
      <w:r w:rsidR="006B465C" w:rsidRPr="00272B81">
        <w:rPr>
          <w:rFonts w:ascii="Times New Roman" w:hAnsi="Times New Roman" w:cs="Times New Roman"/>
          <w:sz w:val="24"/>
          <w:szCs w:val="24"/>
        </w:rPr>
        <w:fldChar w:fldCharType="end"/>
      </w:r>
      <w:r w:rsidR="006B465C" w:rsidRPr="00272B81">
        <w:rPr>
          <w:rFonts w:ascii="Times New Roman" w:hAnsi="Times New Roman" w:cs="Times New Roman"/>
          <w:sz w:val="24"/>
          <w:szCs w:val="24"/>
        </w:rPr>
        <w:t>,</w:t>
      </w:r>
      <w:r w:rsidR="006B465C"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sUjAarLu","properties":{"formattedCitation":"[24]","plainCitation":"[24]","noteIndex":0},"citationItems":[{"id":1409,"uris":["http://zotero.org/users/11007797/items/M9QA2YU7"],"itemData":{"id":1409,"type":"article-journal","abstract":"The investigation of hydroxyxanthone derivatives has been conducted, including molecular docking, molecular dynamics simulation MM-PBSA binding energy calculation, and pharmacokinetics prediction of the potential plasmodium falciparum dihydrofolate reductase (pfDHFR) and plasmodium falciparum dihydroorotate dehydrogenase (pfDHODH) inhibitor. The Docking result showed that compound 1,3,6,7-tetrahydroxy-5,8-bis(3-methyl-2-buten-1-yl)-9H-xanthen-9-one (X16) was found to be the best ligand with good inhibitory action against pfDHFR. Meanwhile, the pfDHODH protein was compounded 1,3,6,7-tetrahydroxy-5,8-dinitro-9H-xanthen-9-one (X14). Additionally, the hydroxyxanthone X16 complex showed more excellent stability in the molecular dynamics simulation of the pfDHFR protein than the ligand WR99210 and chloroquine. The MM-PBSA calculation showed that compound X16 had lower binding energy than ligand WR99210. However, 1,3-dihydroxy-8-(3-methyl-2-buten-1-yl)-9H-xanthen-9-one (X4), 1,3,6,7-tetrahydroxy-8-nitro-9H-xanthen-9-one (X10), 1,3,6,7-tetrahydroxy-9-oxo-9H-xanthene-8-sulfonic acid (X11), and 1,3,6,7-tetrahydroxy-5,8-dinitro-9H-xanthen-9-one (X14) complexes were shown to be more stable than chloroquine and to have the same stability when compared to the native ligand A26, according to a molecular dynamics simulation conducted in pfDHODH protein. The MM-PBSA calculation showed that compound X14 had lower binding energy than ligand A26. The hydroxyxanthones X4, X10–11, X14, and X16 fulfill Lipinski's rule parameters in terms of physicochemical and ADMET qualities and parameters related to absorption, distribution, metabolism, excretion, and toxicity tests. To sum up, hydroxyxanthones X4, X10–11, X14, and X16 have the potential to be antimalarial medications, but more in vivo and in vitro testing is needed to confirm this.","container-title":"Informatics in Medicine Unlocked","DOI":"https://doi.org/10.1016/j.imu.2024.101485","ISSN":"2352-9148","page":"101485","title":"In-silico studies of hydroxyxanthone derivatives as potential pfDHFR and pfDHODH inhibitor by molecular docking, molecular dynamics simulation, MM-PBSA calculation and pharmacokinetics prediction","volume":"47","author":[{"family":"Hastuti","given":"Lathifah Puji"},{"family":"Hermawan","given":"Faris"},{"family":"Iresha","given":"Muthia Rahayu"},{"family":"Ernawati","given":"Teni"},{"literal":"Firdayani"}],"issued":{"date-parts":[["2024"]]}}}],"schema":"https://github.com/citation-style-language/schema/raw/master/csl-citation.json"} </w:instrText>
      </w:r>
      <w:r w:rsidR="006B465C"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4]</w:t>
      </w:r>
      <w:r w:rsidR="006B465C" w:rsidRPr="00272B81">
        <w:rPr>
          <w:rFonts w:ascii="Times New Roman" w:hAnsi="Times New Roman" w:cs="Times New Roman"/>
          <w:sz w:val="24"/>
          <w:szCs w:val="24"/>
        </w:rPr>
        <w:fldChar w:fldCharType="end"/>
      </w:r>
      <w:r w:rsidR="006B465C" w:rsidRPr="00272B81">
        <w:rPr>
          <w:rFonts w:ascii="Times New Roman" w:hAnsi="Times New Roman" w:cs="Times New Roman"/>
          <w:sz w:val="24"/>
          <w:szCs w:val="24"/>
        </w:rPr>
        <w:t>,</w:t>
      </w:r>
      <w:r w:rsidR="006B465C"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IcdAr3Cr","properties":{"formattedCitation":"[25]","plainCitation":"[25]","noteIndex":0},"citationItems":[{"id":1411,"uris":["http://zotero.org/users/11007797/items/FE2UXMR6"],"itemData":{"id":1411,"type":"article-journal","abstract":"Plasmodium falciparum dihydrofolate reductase enzyme (PfDHFR) is counted as one of the attractive and validated antimalarial drug targets. However, the point mutations in the active site of wild-type PfDHFR have developed resistance against the well-known antifolates. Therefore, there is a dire need for the development of inhibitors that can inhibit both wild-type and mutant-type DHFR enzyme. In the present contribution, we have constructed the common feature pharmacophore models from the available PfDHFR. A representative hypothesis was prioritized and then employed for the screening of natural product library to search for the molecules with complementary features responsible for the inhibition. The screened candidates were processed via drug-likeness filters and molecular docking studies. The docking was carried out on the wild-type PfDHFR (3QGT); double-mutant PfDHFR (3UM5 and 1J3J) and quadruple-mutant PfDHFR (1J3K) enzymes. A total of eight common hits were obtained from the docking calculations that could be the potential inhibitors for both wild and mutant type DHFR enzymes. Eventually, the stability of these candidates with the selected proteins was evaluated via molecular dynamics simulations. Except for SPECS14, all the prioritized candidates were found to be stable throughout the simulation run. Overall, the strategy employed in the present work resulted in the retrieval of seven candidates that may show inhibitory activity against PfDHFR and could be further exploited as a scaffold to develop novel antimalarials.","container-title":"Journal of Biomolecular Structure and Dynamics","DOI":"10.1080/07391102.2018.1540362","ISSN":"0739-1102, 1538-0254","issue":"16","language":"en","note":"publisher: Informa UK Limited","page":"4181-4199","source":"Crossref","title":"Multicomplex-based pharmacophore modeling in conjunction with multi-target docking and molecular dynamics simulations for the identification of &lt;i&gt;Pf&lt;/i&gt;DHFR inhibitors","volume":"37","author":[{"family":"Manhas","given":"Anu"},{"family":"Lone","given":"Mohsin Y."},{"family":"Jha","given":"Prakash C."}],"issued":{"date-parts":[["2019",11,2]]}}}],"schema":"https://github.com/citation-style-language/schema/raw/master/csl-citation.json"} </w:instrText>
      </w:r>
      <w:r w:rsidR="006B465C"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5]</w:t>
      </w:r>
      <w:r w:rsidR="006B465C" w:rsidRPr="00272B81">
        <w:rPr>
          <w:rFonts w:ascii="Times New Roman" w:hAnsi="Times New Roman" w:cs="Times New Roman"/>
          <w:sz w:val="24"/>
          <w:szCs w:val="24"/>
        </w:rPr>
        <w:fldChar w:fldCharType="end"/>
      </w:r>
      <w:r w:rsidR="006E178B" w:rsidRPr="00272B81">
        <w:rPr>
          <w:rFonts w:ascii="Times New Roman" w:hAnsi="Times New Roman" w:cs="Times New Roman"/>
          <w:sz w:val="24"/>
          <w:szCs w:val="24"/>
        </w:rPr>
        <w:t xml:space="preserve">, </w:t>
      </w:r>
      <w:r w:rsidR="006E178B"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oKibSzSC","properties":{"formattedCitation":"[26]","plainCitation":"[26]","noteIndex":0},"citationItems":[{"id":1511,"uris":["http://zotero.org/users/11007797/items/U39HAGAS"],"itemData":{"id":1511,"type":"article-journal","abstract":"Malaria continues to be a global health threat, with approximately 247 million cases worldwide. Despite therapeutic interventions being available, patient compliance is a problem due to the length of treatment. Moreover, drug-resistant strains have emerged over the years, necessitating urgent identification of novel and more potent treatments. Given that traditional drug discovery often requires a great deal of time and resources, most drug discovery efforts now use computational methods. In silico techniques such as quantitative structure-activity relationship (QSAR), docking, and molecular dynamics (MD) can be used to study protein-ligand interactions and determine the potency and safety profile of a set of candidate compounds to help prioritize those tested using assays and animal models. This paper provides an overview of antimalarial drug discovery and the application of computational methods in identifying candidate inhibitors and elucidating their potential mechanisms of action. We conclude with the continued challenges and future perspectives in the field of antimalarial drug discovery.","container-title":"International Journal of Molecular Sciences","DOI":"10.3390/ijms24119289","ISSN":"1422-0067","issue":"11","language":"en","license":"http://creativecommons.org/licenses/by/3.0/","note":"publisher: Multidisciplinary Digital Publishing Institute","page":"9289","source":"www.mdpi.com","title":"Roles of Virtual Screening and Molecular Dynamics Simulations in Discovering and Understanding Antimalarial Drugs","volume":"24","author":[{"family":"Duay","given":"Searle S."},{"family":"Yap","given":"Rianne Casey Y."},{"family":"Gaitano","given":"Arturo L."},{"family":"Santos","given":"June Alexis A."},{"family":"Macalino","given":"Stephani Joy Y."}],"issued":{"date-parts":[["2023",1]]}}}],"schema":"https://github.com/citation-style-language/schema/raw/master/csl-citation.json"} </w:instrText>
      </w:r>
      <w:r w:rsidR="006E178B"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6]</w:t>
      </w:r>
      <w:r w:rsidR="006E178B" w:rsidRPr="00272B81">
        <w:rPr>
          <w:rFonts w:ascii="Times New Roman" w:hAnsi="Times New Roman" w:cs="Times New Roman"/>
          <w:sz w:val="24"/>
          <w:szCs w:val="24"/>
        </w:rPr>
        <w:fldChar w:fldCharType="end"/>
      </w:r>
      <w:r w:rsidRPr="00272B81">
        <w:rPr>
          <w:rFonts w:ascii="Times New Roman" w:hAnsi="Times New Roman" w:cs="Times New Roman"/>
          <w:sz w:val="24"/>
          <w:szCs w:val="24"/>
        </w:rPr>
        <w:t>. Given the urgent need for novel antimalarials, we further extend this approach by incorporating virtual screening of African natural product databases, a promising yet underutilized resource for drug discover</w:t>
      </w:r>
      <w:r w:rsidR="000927C0" w:rsidRPr="00272B81">
        <w:rPr>
          <w:rFonts w:ascii="Times New Roman" w:hAnsi="Times New Roman" w:cs="Times New Roman"/>
          <w:sz w:val="24"/>
          <w:szCs w:val="24"/>
        </w:rPr>
        <w:t xml:space="preserve">y against resistant strains </w:t>
      </w:r>
      <w:r w:rsidR="00917E9E"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UfjW8rmp","properties":{"formattedCitation":"[27]","plainCitation":"[27]","noteIndex":0},"citationItems":[{"id":1412,"uris":["http://zotero.org/users/11007797/items/9YAIPGQT"],"itemData":{"id":1412,"type":"article-journal","abstract":"Despite the substantial global health and economic burden of apicomplexan parasites in humans and livestock, treatment options remain limited. Natural products have long played an important role in combating these diseases, offering diverse chemical structures and bioactive compounds. This review summarises past and present natural-product-based therapies for six economically significant apicomplexans and explores the potential of revisiting natural products as a source of next-generation treatments.","container-title":"npj Antimicrobials and Resistance","DOI":"10.1038/s44259-025-00119-x","ISSN":"2731-8745","issue":"1","journalAbbreviation":"npj Antimicrob Resist","language":"en","license":"2025 The Author(s)","note":"publisher: Nature Publishing Group","page":"51","source":"www.nature.com","title":"A review of natural products as a source of next-generation drugs against apicomplexan parasites","volume":"3","author":[{"family":"Mao","given":"Emma Y."},{"family":"Page","given":"Stephen W."},{"family":"Sleebs","given":"Brad E."},{"family":"Gancheva","given":"Maria R."},{"family":"Wilson","given":"Danny W."}],"issued":{"date-parts":[["2025",6,6]]}}}],"schema":"https://github.com/citation-style-language/schema/raw/master/csl-citation.json"} </w:instrText>
      </w:r>
      <w:r w:rsidR="00917E9E"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7]</w:t>
      </w:r>
      <w:r w:rsidR="00917E9E" w:rsidRPr="00272B81">
        <w:rPr>
          <w:rFonts w:ascii="Times New Roman" w:hAnsi="Times New Roman" w:cs="Times New Roman"/>
          <w:sz w:val="24"/>
          <w:szCs w:val="24"/>
        </w:rPr>
        <w:fldChar w:fldCharType="end"/>
      </w:r>
      <w:r w:rsidR="00917E9E" w:rsidRPr="00272B81">
        <w:rPr>
          <w:rFonts w:ascii="Times New Roman" w:hAnsi="Times New Roman" w:cs="Times New Roman"/>
          <w:sz w:val="24"/>
          <w:szCs w:val="24"/>
        </w:rPr>
        <w:t>,</w:t>
      </w:r>
      <w:r w:rsidR="006E178B"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ZRAk67vJ","properties":{"formattedCitation":"[28]","plainCitation":"[28]","noteIndex":0},"citationItems":[{"id":1513,"uris":["http://zotero.org/users/11007797/items/NQV4UVFP"],"itemData":{"id":1513,"type":"article-journal","abstract":"Malaria is a predominant infectious disease, with a global footprint, but especially severe in developing countries in the African subcontinent. In recent years, drug-resistant malaria has become an alarming factor, and hence the requirement of new ...","container-title":"Bioinformation","DOI":"10.6026/97320630013154","issue":"5","language":"en","note":"PMID: 28690382","page":"154","source":"pmc.ncbi.nlm.nih.gov","title":"QSAR based predictive modeling for anti-malarial molecules","volume":"13","author":[{"family":"Bharti","given":"Deepak R."},{"family":"Lynn","given":"Andrew M."}],"issued":{"date-parts":[["2017",5,31]]}}}],"schema":"https://github.com/citation-style-language/schema/raw/master/csl-citation.json"} </w:instrText>
      </w:r>
      <w:r w:rsidR="006E178B"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8]</w:t>
      </w:r>
      <w:r w:rsidR="006E178B" w:rsidRPr="00272B81">
        <w:rPr>
          <w:rFonts w:ascii="Times New Roman" w:hAnsi="Times New Roman" w:cs="Times New Roman"/>
          <w:sz w:val="24"/>
          <w:szCs w:val="24"/>
        </w:rPr>
        <w:fldChar w:fldCharType="end"/>
      </w:r>
      <w:r w:rsidR="000927C0" w:rsidRPr="00272B81">
        <w:rPr>
          <w:rFonts w:ascii="Times New Roman" w:hAnsi="Times New Roman" w:cs="Times New Roman"/>
          <w:sz w:val="24"/>
          <w:szCs w:val="24"/>
        </w:rPr>
        <w:t>. Thus, in this study, we aim to : (i) identify resistance associated mutations from recurrent and reinfection cases collected from three sentinel site in Mali (Dioro, Missira, and Sélingu</w:t>
      </w:r>
      <w:r w:rsidR="0051737A">
        <w:rPr>
          <w:rFonts w:ascii="Times New Roman" w:hAnsi="Times New Roman" w:cs="Times New Roman"/>
          <w:sz w:val="24"/>
          <w:szCs w:val="24"/>
        </w:rPr>
        <w:t>é</w:t>
      </w:r>
      <w:r w:rsidR="000927C0" w:rsidRPr="00272B81">
        <w:rPr>
          <w:rFonts w:ascii="Times New Roman" w:hAnsi="Times New Roman" w:cs="Times New Roman"/>
          <w:sz w:val="24"/>
          <w:szCs w:val="24"/>
        </w:rPr>
        <w:t xml:space="preserve">); (ii) characterize their effects on the structure and function of the PfDHFR protein; and (iii) perform virtual screening of African natural compound libraries to identify potential inhibitors effective against mutant </w:t>
      </w:r>
      <w:r w:rsidR="000927C0" w:rsidRPr="00F00DC5">
        <w:rPr>
          <w:rFonts w:ascii="Times New Roman" w:hAnsi="Times New Roman" w:cs="Times New Roman"/>
          <w:i/>
          <w:iCs/>
          <w:sz w:val="24"/>
          <w:szCs w:val="24"/>
        </w:rPr>
        <w:t>Pf</w:t>
      </w:r>
      <w:r w:rsidR="000927C0" w:rsidRPr="00272B81">
        <w:rPr>
          <w:rFonts w:ascii="Times New Roman" w:hAnsi="Times New Roman" w:cs="Times New Roman"/>
          <w:sz w:val="24"/>
          <w:szCs w:val="24"/>
        </w:rPr>
        <w:t>DHFR variants, providing crucial data for malaria treatment policy and drug development in the region.</w:t>
      </w:r>
      <w:r w:rsidRPr="00272B81">
        <w:rPr>
          <w:rFonts w:ascii="Times New Roman" w:hAnsi="Times New Roman" w:cs="Times New Roman"/>
          <w:sz w:val="24"/>
          <w:szCs w:val="24"/>
        </w:rPr>
        <w:t xml:space="preserve"> </w:t>
      </w:r>
    </w:p>
    <w:p w14:paraId="54D8556E" w14:textId="6E3A0A69" w:rsidR="00502AA7" w:rsidRPr="00272B81" w:rsidRDefault="00502AA7" w:rsidP="00B2109E">
      <w:pPr>
        <w:pStyle w:val="Titre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Methods</w:t>
      </w:r>
    </w:p>
    <w:p w14:paraId="03FB87CD" w14:textId="489E11F7" w:rsidR="00502AA7" w:rsidRPr="00272B81" w:rsidRDefault="009370AC"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Genomic DNA sequences of the </w:t>
      </w:r>
      <w:r w:rsidRPr="00272B81">
        <w:rPr>
          <w:rFonts w:ascii="Times New Roman" w:hAnsi="Times New Roman" w:cs="Times New Roman"/>
          <w:i/>
          <w:iCs/>
          <w:sz w:val="24"/>
          <w:szCs w:val="24"/>
        </w:rPr>
        <w:t>Plasmodium falciparum</w:t>
      </w:r>
      <w:r w:rsidRPr="00272B81">
        <w:rPr>
          <w:rFonts w:ascii="Times New Roman" w:hAnsi="Times New Roman" w:cs="Times New Roman"/>
          <w:sz w:val="24"/>
          <w:szCs w:val="24"/>
        </w:rPr>
        <w:t xml:space="preserve"> dihydrofolate reductase (</w:t>
      </w:r>
      <w:r w:rsidRPr="0077779C">
        <w:rPr>
          <w:rFonts w:ascii="Times New Roman" w:hAnsi="Times New Roman" w:cs="Times New Roman"/>
          <w:i/>
          <w:iCs/>
          <w:sz w:val="24"/>
          <w:szCs w:val="24"/>
        </w:rPr>
        <w:t>Pf</w:t>
      </w:r>
      <w:r w:rsidRPr="00272B81">
        <w:rPr>
          <w:rFonts w:ascii="Times New Roman" w:hAnsi="Times New Roman" w:cs="Times New Roman"/>
          <w:sz w:val="24"/>
          <w:szCs w:val="24"/>
        </w:rPr>
        <w:t xml:space="preserve">DHFR) gene were generated, trimmed, and imported into Geneious </w:t>
      </w:r>
      <w:r w:rsidR="00594E63" w:rsidRPr="00272B81">
        <w:rPr>
          <w:rFonts w:ascii="Times New Roman" w:hAnsi="Times New Roman" w:cs="Times New Roman"/>
          <w:sz w:val="24"/>
          <w:szCs w:val="24"/>
        </w:rPr>
        <w:t>Prime (</w:t>
      </w:r>
      <w:r w:rsidRPr="00272B81">
        <w:rPr>
          <w:rFonts w:ascii="Times New Roman" w:hAnsi="Times New Roman" w:cs="Times New Roman"/>
          <w:sz w:val="24"/>
          <w:szCs w:val="24"/>
        </w:rPr>
        <w:t>version 2020.0.5)</w:t>
      </w:r>
      <w:r w:rsidR="003C25DD">
        <w:rPr>
          <w:rFonts w:ascii="Times New Roman" w:hAnsi="Times New Roman" w:cs="Times New Roman"/>
          <w:sz w:val="24"/>
          <w:szCs w:val="24"/>
        </w:rPr>
        <w:t xml:space="preserve"> </w:t>
      </w:r>
      <w:r w:rsidR="003C25DD">
        <w:rPr>
          <w:rFonts w:ascii="Times New Roman" w:hAnsi="Times New Roman" w:cs="Times New Roman"/>
          <w:sz w:val="24"/>
          <w:szCs w:val="24"/>
        </w:rPr>
        <w:fldChar w:fldCharType="begin"/>
      </w:r>
      <w:r w:rsidR="003C25DD">
        <w:rPr>
          <w:rFonts w:ascii="Times New Roman" w:hAnsi="Times New Roman" w:cs="Times New Roman"/>
          <w:sz w:val="24"/>
          <w:szCs w:val="24"/>
        </w:rPr>
        <w:instrText xml:space="preserve"> ADDIN ZOTERO_ITEM CSL_CITATION {"citationID":"vFK7PKvU","properties":{"formattedCitation":"[29]","plainCitation":"[29]","noteIndex":0},"citationItems":[{"id":1608,"uris":["http://zotero.org/users/11007797/items/HSU365VR"],"itemData":{"id":1608,"type":"article-journal","abstract":"Summary: The two main functions of bioinformatics are the organization and analysis of biological data using computational resources. Geneious Basic has been designed to be an easyto-use and ﬂ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ﬁc requirements for the discovery, analysis and visualization of biological data.","container-title":"Bioinformatics","DOI":"10.1093/bioinformatics/bts199","ISSN":"1367-4811, 1367-4803","issue":"12","language":"en","license":"http://creativecommons.org/licenses/by-nc/3.0","page":"1647-1649","source":"DOI.org (Crossref)","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 </w:instrText>
      </w:r>
      <w:r w:rsidR="003C25DD">
        <w:rPr>
          <w:rFonts w:ascii="Times New Roman" w:hAnsi="Times New Roman" w:cs="Times New Roman"/>
          <w:sz w:val="24"/>
          <w:szCs w:val="24"/>
        </w:rPr>
        <w:fldChar w:fldCharType="separate"/>
      </w:r>
      <w:r w:rsidR="003C25DD" w:rsidRPr="003C25DD">
        <w:rPr>
          <w:rFonts w:ascii="Times New Roman" w:hAnsi="Times New Roman" w:cs="Times New Roman"/>
          <w:sz w:val="24"/>
        </w:rPr>
        <w:t>[29]</w:t>
      </w:r>
      <w:r w:rsidR="003C25DD">
        <w:rPr>
          <w:rFonts w:ascii="Times New Roman" w:hAnsi="Times New Roman" w:cs="Times New Roman"/>
          <w:sz w:val="24"/>
          <w:szCs w:val="24"/>
        </w:rPr>
        <w:fldChar w:fldCharType="end"/>
      </w:r>
      <w:r w:rsidRPr="00272B81">
        <w:rPr>
          <w:rFonts w:ascii="Times New Roman" w:hAnsi="Times New Roman" w:cs="Times New Roman"/>
          <w:sz w:val="24"/>
          <w:szCs w:val="24"/>
        </w:rPr>
        <w:t xml:space="preserve">. Sequences were aligned to the </w:t>
      </w:r>
      <w:r w:rsidRPr="00F00DC5">
        <w:rPr>
          <w:rFonts w:ascii="Times New Roman" w:hAnsi="Times New Roman" w:cs="Times New Roman"/>
          <w:i/>
          <w:iCs/>
          <w:sz w:val="24"/>
          <w:szCs w:val="24"/>
        </w:rPr>
        <w:t>Pf</w:t>
      </w:r>
      <w:r w:rsidRPr="00272B81">
        <w:rPr>
          <w:rFonts w:ascii="Times New Roman" w:hAnsi="Times New Roman" w:cs="Times New Roman"/>
          <w:sz w:val="24"/>
          <w:szCs w:val="24"/>
        </w:rPr>
        <w:t>DHFR reference sequence (NCIBI accession: NC_004318.2)</w:t>
      </w:r>
      <w:r w:rsidR="00594E63" w:rsidRPr="00272B81">
        <w:rPr>
          <w:rFonts w:ascii="Times New Roman" w:hAnsi="Times New Roman" w:cs="Times New Roman"/>
          <w:sz w:val="24"/>
          <w:szCs w:val="24"/>
        </w:rPr>
        <w:t xml:space="preserve"> using </w:t>
      </w:r>
      <w:r w:rsidR="004745E9" w:rsidRPr="00272B81">
        <w:rPr>
          <w:rFonts w:ascii="Times New Roman" w:hAnsi="Times New Roman" w:cs="Times New Roman"/>
          <w:sz w:val="24"/>
          <w:szCs w:val="24"/>
        </w:rPr>
        <w:t>the</w:t>
      </w:r>
      <w:r w:rsidR="00594E63" w:rsidRPr="00272B81">
        <w:rPr>
          <w:rFonts w:ascii="Times New Roman" w:hAnsi="Times New Roman" w:cs="Times New Roman"/>
          <w:sz w:val="24"/>
          <w:szCs w:val="24"/>
        </w:rPr>
        <w:t xml:space="preserve"> “Map to Reference” function</w:t>
      </w:r>
      <w:r w:rsidR="004745E9" w:rsidRPr="00272B81">
        <w:rPr>
          <w:rFonts w:ascii="Times New Roman" w:hAnsi="Times New Roman" w:cs="Times New Roman"/>
          <w:sz w:val="24"/>
          <w:szCs w:val="24"/>
        </w:rPr>
        <w:t>. Variant calling was performed to identi</w:t>
      </w:r>
      <w:r w:rsidR="00D313F9">
        <w:rPr>
          <w:rFonts w:ascii="Times New Roman" w:hAnsi="Times New Roman" w:cs="Times New Roman"/>
          <w:sz w:val="24"/>
          <w:szCs w:val="24"/>
        </w:rPr>
        <w:t>f</w:t>
      </w:r>
      <w:r w:rsidR="004745E9" w:rsidRPr="00272B81">
        <w:rPr>
          <w:rFonts w:ascii="Times New Roman" w:hAnsi="Times New Roman" w:cs="Times New Roman"/>
          <w:sz w:val="24"/>
          <w:szCs w:val="24"/>
        </w:rPr>
        <w:t>y single</w:t>
      </w:r>
      <w:r w:rsidR="00D313F9">
        <w:rPr>
          <w:rFonts w:ascii="Times New Roman" w:hAnsi="Times New Roman" w:cs="Times New Roman"/>
          <w:sz w:val="24"/>
          <w:szCs w:val="24"/>
        </w:rPr>
        <w:t>-</w:t>
      </w:r>
      <w:r w:rsidR="004745E9" w:rsidRPr="00272B81">
        <w:rPr>
          <w:rFonts w:ascii="Times New Roman" w:hAnsi="Times New Roman" w:cs="Times New Roman"/>
          <w:sz w:val="24"/>
          <w:szCs w:val="24"/>
        </w:rPr>
        <w:t xml:space="preserve">nucleotide polymorphisms (SNPs), and identified mutations were analyzed based on the physicochemical </w:t>
      </w:r>
      <w:r w:rsidR="004745E9" w:rsidRPr="00272B81">
        <w:rPr>
          <w:rFonts w:ascii="Times New Roman" w:hAnsi="Times New Roman" w:cs="Times New Roman"/>
          <w:sz w:val="24"/>
          <w:szCs w:val="24"/>
        </w:rPr>
        <w:lastRenderedPageBreak/>
        <w:t>properties of the substituted amino acids, with emphasis on steric and electrostatic effects to assess their potential structural impact.</w:t>
      </w:r>
    </w:p>
    <w:p w14:paraId="6EFC374B" w14:textId="6B6FD6FD" w:rsidR="004745E9" w:rsidRPr="00272B81" w:rsidRDefault="004745E9"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Protein </w:t>
      </w:r>
      <w:r w:rsidR="00FD5CCA" w:rsidRPr="00272B81">
        <w:rPr>
          <w:rFonts w:ascii="Times New Roman" w:hAnsi="Times New Roman" w:cs="Times New Roman"/>
          <w:sz w:val="24"/>
          <w:szCs w:val="24"/>
        </w:rPr>
        <w:t>models</w:t>
      </w:r>
      <w:r w:rsidRPr="00272B81">
        <w:rPr>
          <w:rFonts w:ascii="Times New Roman" w:hAnsi="Times New Roman" w:cs="Times New Roman"/>
          <w:sz w:val="24"/>
          <w:szCs w:val="24"/>
        </w:rPr>
        <w:t xml:space="preserve"> of the mutant </w:t>
      </w:r>
      <w:r w:rsidRPr="00F00DC5">
        <w:rPr>
          <w:rFonts w:ascii="Times New Roman" w:hAnsi="Times New Roman" w:cs="Times New Roman"/>
          <w:i/>
          <w:iCs/>
          <w:sz w:val="24"/>
          <w:szCs w:val="24"/>
        </w:rPr>
        <w:t>Pf</w:t>
      </w:r>
      <w:r w:rsidR="00FD5CCA" w:rsidRPr="00272B81">
        <w:rPr>
          <w:rFonts w:ascii="Times New Roman" w:hAnsi="Times New Roman" w:cs="Times New Roman"/>
          <w:sz w:val="24"/>
          <w:szCs w:val="24"/>
        </w:rPr>
        <w:t>DHFR variants were generated using the PR</w:t>
      </w:r>
      <w:r w:rsidR="000F0E6D">
        <w:rPr>
          <w:rFonts w:ascii="Times New Roman" w:hAnsi="Times New Roman" w:cs="Times New Roman"/>
          <w:sz w:val="24"/>
          <w:szCs w:val="24"/>
        </w:rPr>
        <w:t>I</w:t>
      </w:r>
      <w:r w:rsidR="00FD5CCA" w:rsidRPr="00272B81">
        <w:rPr>
          <w:rFonts w:ascii="Times New Roman" w:hAnsi="Times New Roman" w:cs="Times New Roman"/>
          <w:sz w:val="24"/>
          <w:szCs w:val="24"/>
        </w:rPr>
        <w:t>MO (Protein Interactive Modeling) server</w:t>
      </w:r>
      <w:r w:rsidR="000F0E6D">
        <w:rPr>
          <w:rFonts w:ascii="Times New Roman" w:hAnsi="Times New Roman" w:cs="Times New Roman"/>
          <w:sz w:val="24"/>
          <w:szCs w:val="24"/>
        </w:rPr>
        <w:t xml:space="preserve"> </w:t>
      </w:r>
      <w:r w:rsidR="000F0E6D">
        <w:rPr>
          <w:rFonts w:ascii="Times New Roman" w:hAnsi="Times New Roman" w:cs="Times New Roman"/>
          <w:sz w:val="24"/>
          <w:szCs w:val="24"/>
        </w:rPr>
        <w:fldChar w:fldCharType="begin"/>
      </w:r>
      <w:r w:rsidR="000F0E6D">
        <w:rPr>
          <w:rFonts w:ascii="Times New Roman" w:hAnsi="Times New Roman" w:cs="Times New Roman"/>
          <w:sz w:val="24"/>
          <w:szCs w:val="24"/>
        </w:rPr>
        <w:instrText xml:space="preserve"> ADDIN ZOTERO_ITEM CSL_CITATION {"citationID":"2FcC3qsc","properties":{"formattedCitation":"[30]","plainCitation":"[30]","noteIndex":0},"citationItems":[{"id":1619,"uris":["http://zotero.org/users/11007797/items/DRETQREN"],"itemData":{"id":1619,"type":"article-journal","container-title":"PLOS ONE","DOI":"10.1371/journal.pone.0166698","ISSN":"1932-6203","issue":"11","journalAbbreviation":"PLoS ONE","language":"en","page":"e0166698","source":"DOI.org (Crossref)","title":"PRIMO: An Interactive Homology Modeling Pipeline","title-short":"PRIMO","volume":"11","author":[{"family":"Hatherley","given":"Rowan"},{"family":"Brown","given":"David K."},{"family":"Glenister","given":"Michael"},{"family":"Tastan Bishop","given":"Özlem"}],"editor":[{"family":"Tosatto","given":"Silvio C E"}],"issued":{"date-parts":[["2016",11,17]]}}}],"schema":"https://github.com/citation-style-language/schema/raw/master/csl-citation.json"} </w:instrText>
      </w:r>
      <w:r w:rsidR="000F0E6D">
        <w:rPr>
          <w:rFonts w:ascii="Times New Roman" w:hAnsi="Times New Roman" w:cs="Times New Roman"/>
          <w:sz w:val="24"/>
          <w:szCs w:val="24"/>
        </w:rPr>
        <w:fldChar w:fldCharType="separate"/>
      </w:r>
      <w:r w:rsidR="000F0E6D" w:rsidRPr="000F0E6D">
        <w:rPr>
          <w:rFonts w:ascii="Times New Roman" w:hAnsi="Times New Roman" w:cs="Times New Roman"/>
          <w:sz w:val="24"/>
        </w:rPr>
        <w:t>[30]</w:t>
      </w:r>
      <w:r w:rsidR="000F0E6D">
        <w:rPr>
          <w:rFonts w:ascii="Times New Roman" w:hAnsi="Times New Roman" w:cs="Times New Roman"/>
          <w:sz w:val="24"/>
          <w:szCs w:val="24"/>
        </w:rPr>
        <w:fldChar w:fldCharType="end"/>
      </w:r>
      <w:r w:rsidR="00FD5CCA" w:rsidRPr="00272B81">
        <w:rPr>
          <w:rFonts w:ascii="Times New Roman" w:hAnsi="Times New Roman" w:cs="Times New Roman"/>
          <w:sz w:val="24"/>
          <w:szCs w:val="24"/>
        </w:rPr>
        <w:t xml:space="preserve">, employing the crystal structure with PDB ID 3DGA as a template for homology modeling. The modeling workflow included template identification, sequence alignment, and model building using MODELLER, </w:t>
      </w:r>
      <w:r w:rsidR="007655FB" w:rsidRPr="00272B81">
        <w:rPr>
          <w:rFonts w:ascii="Times New Roman" w:hAnsi="Times New Roman" w:cs="Times New Roman"/>
          <w:sz w:val="24"/>
          <w:szCs w:val="24"/>
        </w:rPr>
        <w:t>resulting</w:t>
      </w:r>
      <w:r w:rsidR="00FD5CCA" w:rsidRPr="00272B81">
        <w:rPr>
          <w:rFonts w:ascii="Times New Roman" w:hAnsi="Times New Roman" w:cs="Times New Roman"/>
          <w:sz w:val="24"/>
          <w:szCs w:val="24"/>
        </w:rPr>
        <w:t xml:space="preserve"> structural models were visualized and analyzed in UCSF Chimera (version 1.15) to evaluate conformational changes, hydrogen bonding patterns, and steric clashes introduced by the mutations</w:t>
      </w:r>
      <w:r w:rsidR="000806F6">
        <w:rPr>
          <w:rFonts w:ascii="Times New Roman" w:hAnsi="Times New Roman" w:cs="Times New Roman"/>
          <w:sz w:val="24"/>
          <w:szCs w:val="24"/>
        </w:rPr>
        <w:t xml:space="preserve"> </w:t>
      </w:r>
      <w:r w:rsidR="000F0E6D">
        <w:rPr>
          <w:rFonts w:ascii="Times New Roman" w:hAnsi="Times New Roman" w:cs="Times New Roman"/>
          <w:sz w:val="24"/>
          <w:szCs w:val="24"/>
        </w:rPr>
        <w:fldChar w:fldCharType="begin"/>
      </w:r>
      <w:r w:rsidR="000F0E6D">
        <w:rPr>
          <w:rFonts w:ascii="Times New Roman" w:hAnsi="Times New Roman" w:cs="Times New Roman"/>
          <w:sz w:val="24"/>
          <w:szCs w:val="24"/>
        </w:rPr>
        <w:instrText xml:space="preserve"> ADDIN ZOTERO_ITEM CSL_CITATION {"citationID":"VqZMVy57","properties":{"formattedCitation":"[31]","plainCitation":"[31]","noteIndex":0},"citationItems":[{"id":1618,"uris":["http://zotero.org/users/11007797/items/WZHH9RUC"],"itemData":{"id":1618,"type":"article-journal","container-title":"Journal of Molecular Biology","DOI":"10.1006/jmbi.1993.1626","ISSN":"00222836","issue":"3","journalAbbreviation":"Journal of Molecular Biology","language":"en","license":"https://www.elsevier.com/tdm/userlicense/1.0/","page":"779-815","source":"DOI.org (Crossref)","title":"Comparative Protein Modelling by Satisfaction of Spatial Restraints","volume":"234","author":[{"family":"Šali","given":"Andrej"},{"family":"Blundell","given":"Tom L."}],"issued":{"date-parts":[["1993",12]]}}}],"schema":"https://github.com/citation-style-language/schema/raw/master/csl-citation.json"} </w:instrText>
      </w:r>
      <w:r w:rsidR="000F0E6D">
        <w:rPr>
          <w:rFonts w:ascii="Times New Roman" w:hAnsi="Times New Roman" w:cs="Times New Roman"/>
          <w:sz w:val="24"/>
          <w:szCs w:val="24"/>
        </w:rPr>
        <w:fldChar w:fldCharType="separate"/>
      </w:r>
      <w:r w:rsidR="000F0E6D" w:rsidRPr="000F0E6D">
        <w:rPr>
          <w:rFonts w:ascii="Times New Roman" w:hAnsi="Times New Roman" w:cs="Times New Roman"/>
          <w:sz w:val="24"/>
        </w:rPr>
        <w:t>[31]</w:t>
      </w:r>
      <w:r w:rsidR="000F0E6D">
        <w:rPr>
          <w:rFonts w:ascii="Times New Roman" w:hAnsi="Times New Roman" w:cs="Times New Roman"/>
          <w:sz w:val="24"/>
          <w:szCs w:val="24"/>
        </w:rPr>
        <w:fldChar w:fldCharType="end"/>
      </w:r>
      <w:r w:rsidR="000806F6">
        <w:rPr>
          <w:rFonts w:ascii="Times New Roman" w:hAnsi="Times New Roman" w:cs="Times New Roman"/>
          <w:sz w:val="24"/>
          <w:szCs w:val="24"/>
        </w:rPr>
        <w:t>,</w:t>
      </w:r>
      <w:r w:rsidR="000806F6">
        <w:rPr>
          <w:rFonts w:ascii="Times New Roman" w:hAnsi="Times New Roman" w:cs="Times New Roman"/>
          <w:sz w:val="24"/>
          <w:szCs w:val="24"/>
        </w:rPr>
        <w:fldChar w:fldCharType="begin"/>
      </w:r>
      <w:r w:rsidR="000F0E6D">
        <w:rPr>
          <w:rFonts w:ascii="Times New Roman" w:hAnsi="Times New Roman" w:cs="Times New Roman"/>
          <w:sz w:val="24"/>
          <w:szCs w:val="24"/>
        </w:rPr>
        <w:instrText xml:space="preserve"> ADDIN ZOTERO_ITEM CSL_CITATION {"citationID":"o0VPuf71","properties":{"formattedCitation":"[32]","plainCitation":"[32]","noteIndex":0},"citationItems":[{"id":1616,"uris":["http://zotero.org/users/11007797/items/Z6B2IGAH"],"itemData":{"id":1616,"type":"article-journal","abstract":"Abstract\n            \n              The design, implementation, and capabilities of an extensible visualization system, UCSF Chimera, are discussed. Chimera is segmented into a\n              core\n              that provides basic services and visualization, and\n              extensions\n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n              http://www.cgl.ucsf.edu/chimera/\n              . © 2004 Wiley Periodicals, Inc. J Comput Chem 25: 1605–1612, 2004","container-title":"Journal of Computational Chemistry","DOI":"10.1002/jcc.20084","ISSN":"0192-8651, 1096-987X","issue":"13","journalAbbreviation":"J Comput Chem","language":"en","license":"http://onlinelibrary.wiley.com/termsAndConditions#vor","page":"1605-1612","source":"DOI.org (Crossref)","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0806F6">
        <w:rPr>
          <w:rFonts w:ascii="Times New Roman" w:hAnsi="Times New Roman" w:cs="Times New Roman"/>
          <w:sz w:val="24"/>
          <w:szCs w:val="24"/>
        </w:rPr>
        <w:fldChar w:fldCharType="separate"/>
      </w:r>
      <w:r w:rsidR="000F0E6D" w:rsidRPr="000F0E6D">
        <w:rPr>
          <w:rFonts w:ascii="Times New Roman" w:hAnsi="Times New Roman" w:cs="Times New Roman"/>
          <w:sz w:val="24"/>
        </w:rPr>
        <w:t>[32]</w:t>
      </w:r>
      <w:r w:rsidR="000806F6">
        <w:rPr>
          <w:rFonts w:ascii="Times New Roman" w:hAnsi="Times New Roman" w:cs="Times New Roman"/>
          <w:sz w:val="24"/>
          <w:szCs w:val="24"/>
        </w:rPr>
        <w:fldChar w:fldCharType="end"/>
      </w:r>
      <w:r w:rsidR="00FD5CCA" w:rsidRPr="00272B81">
        <w:rPr>
          <w:rFonts w:ascii="Times New Roman" w:hAnsi="Times New Roman" w:cs="Times New Roman"/>
          <w:sz w:val="24"/>
          <w:szCs w:val="24"/>
        </w:rPr>
        <w:t>.</w:t>
      </w:r>
    </w:p>
    <w:p w14:paraId="20D122E8" w14:textId="14542301" w:rsidR="004745E9" w:rsidRDefault="00F04AAE" w:rsidP="00DC7E74">
      <w:pPr>
        <w:spacing w:line="360" w:lineRule="auto"/>
        <w:jc w:val="both"/>
        <w:rPr>
          <w:rFonts w:ascii="Times New Roman" w:hAnsi="Times New Roman" w:cs="Times New Roman"/>
          <w:sz w:val="24"/>
          <w:szCs w:val="24"/>
        </w:rPr>
      </w:pPr>
      <w:r>
        <w:rPr>
          <w:noProof/>
        </w:rPr>
        <w:drawing>
          <wp:anchor distT="0" distB="0" distL="114300" distR="114300" simplePos="0" relativeHeight="251664384" behindDoc="1" locked="0" layoutInCell="1" allowOverlap="1" wp14:anchorId="36C519EA" wp14:editId="78560364">
            <wp:simplePos x="0" y="0"/>
            <wp:positionH relativeFrom="column">
              <wp:posOffset>-210185</wp:posOffset>
            </wp:positionH>
            <wp:positionV relativeFrom="page">
              <wp:posOffset>6619875</wp:posOffset>
            </wp:positionV>
            <wp:extent cx="6381750" cy="2139315"/>
            <wp:effectExtent l="0" t="0" r="0" b="0"/>
            <wp:wrapTight wrapText="bothSides">
              <wp:wrapPolygon edited="0">
                <wp:start x="0" y="0"/>
                <wp:lineTo x="0" y="21350"/>
                <wp:lineTo x="21536" y="21350"/>
                <wp:lineTo x="21536" y="0"/>
                <wp:lineTo x="0" y="0"/>
              </wp:wrapPolygon>
            </wp:wrapTight>
            <wp:docPr id="808534849"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3340" t="16881" r="2107" b="26783"/>
                    <a:stretch>
                      <a:fillRect/>
                    </a:stretch>
                  </pic:blipFill>
                  <pic:spPr bwMode="auto">
                    <a:xfrm>
                      <a:off x="0" y="0"/>
                      <a:ext cx="6381750" cy="2139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D5CCA" w:rsidRPr="00272B81">
        <w:rPr>
          <w:rFonts w:ascii="Times New Roman" w:hAnsi="Times New Roman" w:cs="Times New Roman"/>
          <w:sz w:val="24"/>
          <w:szCs w:val="24"/>
        </w:rPr>
        <w:t>For molecular docking studies</w:t>
      </w:r>
      <w:r w:rsidR="007655FB" w:rsidRPr="00272B81">
        <w:rPr>
          <w:rFonts w:ascii="Times New Roman" w:hAnsi="Times New Roman" w:cs="Times New Roman"/>
          <w:sz w:val="24"/>
          <w:szCs w:val="24"/>
        </w:rPr>
        <w:t xml:space="preserve">, </w:t>
      </w:r>
      <w:r w:rsidR="00FD5CCA" w:rsidRPr="00272B81">
        <w:rPr>
          <w:rFonts w:ascii="Times New Roman" w:hAnsi="Times New Roman" w:cs="Times New Roman"/>
          <w:sz w:val="24"/>
          <w:szCs w:val="24"/>
        </w:rPr>
        <w:t>ligand str</w:t>
      </w:r>
      <w:r w:rsidR="007655FB" w:rsidRPr="00272B81">
        <w:rPr>
          <w:rFonts w:ascii="Times New Roman" w:hAnsi="Times New Roman" w:cs="Times New Roman"/>
          <w:sz w:val="24"/>
          <w:szCs w:val="24"/>
        </w:rPr>
        <w:t xml:space="preserve">uctures were sourced from the South African Natural </w:t>
      </w:r>
      <w:r w:rsidR="003E4800" w:rsidRPr="00272B81">
        <w:rPr>
          <w:rFonts w:ascii="Times New Roman" w:hAnsi="Times New Roman" w:cs="Times New Roman"/>
          <w:sz w:val="24"/>
          <w:szCs w:val="24"/>
        </w:rPr>
        <w:t>Compounds</w:t>
      </w:r>
      <w:r w:rsidR="007655FB" w:rsidRPr="00272B81">
        <w:rPr>
          <w:rFonts w:ascii="Times New Roman" w:hAnsi="Times New Roman" w:cs="Times New Roman"/>
          <w:sz w:val="24"/>
          <w:szCs w:val="24"/>
        </w:rPr>
        <w:t xml:space="preserve"> Database (SANCDB) and AfroDB</w:t>
      </w:r>
      <w:r w:rsidR="000F0E6D">
        <w:rPr>
          <w:rFonts w:ascii="Times New Roman" w:hAnsi="Times New Roman" w:cs="Times New Roman"/>
          <w:sz w:val="24"/>
          <w:szCs w:val="24"/>
        </w:rPr>
        <w:t xml:space="preserve"> </w:t>
      </w:r>
      <w:r w:rsidR="000F0E6D">
        <w:rPr>
          <w:rFonts w:ascii="Times New Roman" w:hAnsi="Times New Roman" w:cs="Times New Roman"/>
          <w:sz w:val="24"/>
          <w:szCs w:val="24"/>
        </w:rPr>
        <w:fldChar w:fldCharType="begin"/>
      </w:r>
      <w:r w:rsidR="000F0E6D">
        <w:rPr>
          <w:rFonts w:ascii="Times New Roman" w:hAnsi="Times New Roman" w:cs="Times New Roman"/>
          <w:sz w:val="24"/>
          <w:szCs w:val="24"/>
        </w:rPr>
        <w:instrText xml:space="preserve"> ADDIN ZOTERO_ITEM CSL_CITATION {"citationID":"TrLltnJX","properties":{"formattedCitation":"[33]","plainCitation":"[33]","noteIndex":0},"citationItems":[{"id":993,"uris":["http://zotero.org/users/11007797/items/9DJMREPS"],"itemData":{"id":993,"type":"article-journal","abstract":"Background:  South African Natural Compounds Database (SANCDB; https://sancdb.rubi.ru.ac.za/) is the sole and a fully referenced database of natural chemical compounds of South African biodiversity. It is freely available, and since its inception in 2015, the database has become an important resource to several studies. Its content has been: used as training data for machine learning models; incorporated to larger databases; and utilized in drug discovery studies for hit identifications. Description:  Here, we report the updated version of SANCDB. The new version includes 412 additional compounds that have been reported since 2015, giving a total of 1012 compounds in the database. Further, although natural products (NPs) are an important source of unique scaffolds, they have a major drawback due to their complex structure resulting in low synthetic feasibility in the laboratory. With this in mind, SANCDB is, now, updated to provide direct links to commercially available analogs from two major chemical databases namely Mcule and MolPort. To our knowledge, this feature is not available in other NP databases. Additionally, for easier access to information by users, the database and website interface were updated. The compounds are now downloadable in many different chemical formats. Conclusions:  The drug discovery process relies heavily on NPs due to their unique chemical organization. This has inspired the establishment of numerous NP chemical databases. With the emergence of newer chemoinformatic technologies, existing chemical databases require constant updates to facilitate information accessibility and integration by users. Besides increasing the NPs compound content, the updated SANCDB allows users to access the individual compounds (if available) or their analogs from commercial databases seamlessly.","container-title":"Journal of Cheminformatics","DOI":"10.1186/s13321-021-00514-2","ISSN":"1758-2946","issue":"1","journalAbbreviation":"J Cheminform","language":"en","page":"37","source":"DOI.org (Crossref)","title":"SANCDB: an update on South African natural compounds and their readily available analogs","title-short":"SANCDB","volume":"13","author":[{"family":"Diallo","given":"Bakary N’tji"},{"family":"Glenister","given":"Michael"},{"family":"Musyoka","given":"Thommas M."},{"family":"Lobb","given":"Kevin"},{"family":"Tastan Bishop","given":"Özlem"}],"issued":{"date-parts":[["2021",12]]}}}],"schema":"https://github.com/citation-style-language/schema/raw/master/csl-citation.json"} </w:instrText>
      </w:r>
      <w:r w:rsidR="000F0E6D">
        <w:rPr>
          <w:rFonts w:ascii="Times New Roman" w:hAnsi="Times New Roman" w:cs="Times New Roman"/>
          <w:sz w:val="24"/>
          <w:szCs w:val="24"/>
        </w:rPr>
        <w:fldChar w:fldCharType="separate"/>
      </w:r>
      <w:r w:rsidR="000F0E6D" w:rsidRPr="000F0E6D">
        <w:rPr>
          <w:rFonts w:ascii="Times New Roman" w:hAnsi="Times New Roman" w:cs="Times New Roman"/>
          <w:sz w:val="24"/>
        </w:rPr>
        <w:t>[33]</w:t>
      </w:r>
      <w:r w:rsidR="000F0E6D">
        <w:rPr>
          <w:rFonts w:ascii="Times New Roman" w:hAnsi="Times New Roman" w:cs="Times New Roman"/>
          <w:sz w:val="24"/>
          <w:szCs w:val="24"/>
        </w:rPr>
        <w:fldChar w:fldCharType="end"/>
      </w:r>
      <w:r w:rsidR="000F0E6D">
        <w:rPr>
          <w:rFonts w:ascii="Times New Roman" w:hAnsi="Times New Roman" w:cs="Times New Roman"/>
          <w:sz w:val="24"/>
          <w:szCs w:val="24"/>
        </w:rPr>
        <w:t xml:space="preserve">, </w:t>
      </w:r>
      <w:r w:rsidR="00C13E0B">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gubwGNuI","properties":{"formattedCitation":"[34]","plainCitation":"[34]","noteIndex":0},"citationItems":[{"id":988,"uris":["http://zotero.org/users/11007797/items/U65U3HCU"],"itemData":{"id":988,"type":"article-journal","abstract":"Computer-aided drug design (CADD) often involves virtual screening (VS) of large compound datasets and the availability of such is vital for drug discovery protocols. We assess the bioactivity and ‘‘drug-likeness’’ of a relatively small but structurally diverse dataset (containing .1,000 compounds) from African medicinal plants, which have been tested and proven a wide range of biological activities. The geographical regions of collection of the medicinal plants cover the entire continent of Africa, based on data from literature sources and information from traditional healers. For each isolated compound, the three dimensional (3D) structure has been used to calculate physico-chemical properties used in the prediction of oral bioavailability on the basis of Lipinski’s ‘‘Rule of Five’’. A comparative analysis has been carried out with the ‘‘drug-like’’, ‘‘lead-like’’, and ‘‘fragment-like’’ subsets, as well as with the Dictionary of Natural Products. A diversity analysis has been carried out in comparison with the ChemBridge diverse database. Furthermore, descriptors related to absorption, distribution, metabolism, excretion and toxicity (ADMET) have been used to predict the pharmacokinetic profile of the compounds within the dataset. Our results prove that drug discovery, beginning with natural products from the African flora, could be highly promising. The 3D structures are available and could be useful for virtual screening and natural product lead generation programs.","container-title":"PLoS ONE","DOI":"10.1371/journal.pone.0078085","ISSN":"1932-6203","issue":"10","journalAbbreviation":"PLoS ONE","language":"en","page":"e78085","source":"DOI.org (Crossref)","title":"AfroDb: A Select Highly Potent and Diverse Natural Product Library from African Medicinal Plants","title-short":"AfroDb","volume":"8","author":[{"family":"Ntie-Kang","given":"Fidele"},{"family":"Zofou","given":"Denis"},{"family":"Babiaka","given":"Smith B."},{"family":"Meudom","given":"Rolande"},{"family":"Scharfe","given":"Michael"},{"family":"Lifongo","given":"Lydia L."},{"family":"Mbah","given":"James A."},{"family":"Mbaze","given":"Luc Meva’a"},{"family":"Sippl","given":"Wolfgang"},{"family":"Efange","given":"Simon M. N."}],"editor":[{"family":"Barchi","given":"Joseph J."}],"issued":{"date-parts":[["2013",10,30]]}}}],"schema":"https://github.com/citation-style-language/schema/raw/master/csl-citation.json"} </w:instrText>
      </w:r>
      <w:r w:rsidR="00C13E0B">
        <w:rPr>
          <w:rFonts w:ascii="Times New Roman" w:hAnsi="Times New Roman" w:cs="Times New Roman"/>
          <w:sz w:val="24"/>
          <w:szCs w:val="24"/>
        </w:rPr>
        <w:fldChar w:fldCharType="separate"/>
      </w:r>
      <w:r w:rsidR="00C13E0B" w:rsidRPr="00C13E0B">
        <w:rPr>
          <w:rFonts w:ascii="Times New Roman" w:hAnsi="Times New Roman" w:cs="Times New Roman"/>
          <w:sz w:val="24"/>
        </w:rPr>
        <w:t>[34]</w:t>
      </w:r>
      <w:r w:rsidR="00C13E0B">
        <w:rPr>
          <w:rFonts w:ascii="Times New Roman" w:hAnsi="Times New Roman" w:cs="Times New Roman"/>
          <w:sz w:val="24"/>
          <w:szCs w:val="24"/>
        </w:rPr>
        <w:fldChar w:fldCharType="end"/>
      </w:r>
      <w:r w:rsidR="007655FB" w:rsidRPr="00272B81">
        <w:rPr>
          <w:rFonts w:ascii="Times New Roman" w:hAnsi="Times New Roman" w:cs="Times New Roman"/>
          <w:sz w:val="24"/>
          <w:szCs w:val="24"/>
        </w:rPr>
        <w:t>. Compounds were energy-minimized and converted to PDPQT format. Protein Structure, including both the wild type and the mutant forms, w</w:t>
      </w:r>
      <w:r w:rsidR="00D313F9">
        <w:rPr>
          <w:rFonts w:ascii="Times New Roman" w:hAnsi="Times New Roman" w:cs="Times New Roman"/>
          <w:sz w:val="24"/>
          <w:szCs w:val="24"/>
        </w:rPr>
        <w:t>as</w:t>
      </w:r>
      <w:r w:rsidR="007655FB" w:rsidRPr="00272B81">
        <w:rPr>
          <w:rFonts w:ascii="Times New Roman" w:hAnsi="Times New Roman" w:cs="Times New Roman"/>
          <w:sz w:val="24"/>
          <w:szCs w:val="24"/>
        </w:rPr>
        <w:t xml:space="preserve"> prepared using AutoDock MGL Tools version 1.5.7</w:t>
      </w:r>
      <w:r w:rsidR="008C30E1">
        <w:rPr>
          <w:rFonts w:ascii="Times New Roman" w:hAnsi="Times New Roman" w:cs="Times New Roman"/>
          <w:sz w:val="24"/>
          <w:szCs w:val="24"/>
        </w:rPr>
        <w:t xml:space="preserve"> </w:t>
      </w:r>
      <w:r w:rsidR="008C30E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7QiIDjtU","properties":{"formattedCitation":"[35]","plainCitation":"[35]","noteIndex":0},"citationItems":[{"id":1615,"uris":["http://zotero.org/users/11007797/items/WXI998KL"],"itemData":{"id":1615,"type":"article-journal","abstract":"We describe the testing and release of AutoDock4 and the accompanying graphical user interface AutoDockTools. AutoDock4 incorporates limited flexibility in the receptor. Several tests are reported here, including a redocking experiment with 188 diverse ligand-protein complexes and a cross-docking experiment using flexible sidechains in 87 HIV protease complexes. We also report its utility in analysis of covalently-bound ligands, using both a grid-based docking method and a modification of the flexible sidechain technique.","container-title":"Journal of Computational Chemistry","DOI":"10.1002/jcc.21256","ISSN":"0192-8651, 1096-987X","issue":"16","journalAbbreviation":"J Comput Chem","language":"en","license":"http://onlinelibrary.wiley.com/termsAndConditions#vor","page":"2785-2791","source":"DOI.org (Crossref)","title":"AutoDock4 and AutoDockTools4: Automated docking with selective receptor flexibility","title-short":"AutoDock4 and AutoDockTools4","volume":"30","author":[{"family":"Morris","given":"Garrett M."},{"family":"Huey","given":"Ruth"},{"family":"Lindstrom","given":"William"},{"family":"Sanner","given":"Michel F."},{"family":"Belew","given":"Richard K."},{"family":"Goodsell","given":"David S."},{"family":"Olson","given":"Arthur J."}],"issued":{"date-parts":[["2009",12]]}}}],"schema":"https://github.com/citation-style-language/schema/raw/master/csl-citation.json"} </w:instrText>
      </w:r>
      <w:r w:rsidR="008C30E1">
        <w:rPr>
          <w:rFonts w:ascii="Times New Roman" w:hAnsi="Times New Roman" w:cs="Times New Roman"/>
          <w:sz w:val="24"/>
          <w:szCs w:val="24"/>
        </w:rPr>
        <w:fldChar w:fldCharType="separate"/>
      </w:r>
      <w:r w:rsidR="00C13E0B" w:rsidRPr="00C13E0B">
        <w:rPr>
          <w:rFonts w:ascii="Times New Roman" w:hAnsi="Times New Roman" w:cs="Times New Roman"/>
          <w:sz w:val="24"/>
        </w:rPr>
        <w:t>[35]</w:t>
      </w:r>
      <w:r w:rsidR="008C30E1">
        <w:rPr>
          <w:rFonts w:ascii="Times New Roman" w:hAnsi="Times New Roman" w:cs="Times New Roman"/>
          <w:sz w:val="24"/>
          <w:szCs w:val="24"/>
        </w:rPr>
        <w:fldChar w:fldCharType="end"/>
      </w:r>
      <w:r w:rsidR="007655FB" w:rsidRPr="00272B81">
        <w:rPr>
          <w:rFonts w:ascii="Times New Roman" w:hAnsi="Times New Roman" w:cs="Times New Roman"/>
          <w:sz w:val="24"/>
          <w:szCs w:val="24"/>
        </w:rPr>
        <w:t xml:space="preserve">, which included adding polar hydrogens, calculating Gasteiger </w:t>
      </w:r>
      <w:r w:rsidR="00D21782" w:rsidRPr="00272B81">
        <w:rPr>
          <w:rFonts w:ascii="Times New Roman" w:hAnsi="Times New Roman" w:cs="Times New Roman"/>
          <w:sz w:val="24"/>
          <w:szCs w:val="24"/>
        </w:rPr>
        <w:t>charges</w:t>
      </w:r>
      <w:r w:rsidR="007655FB" w:rsidRPr="00272B81">
        <w:rPr>
          <w:rFonts w:ascii="Times New Roman" w:hAnsi="Times New Roman" w:cs="Times New Roman"/>
          <w:sz w:val="24"/>
          <w:szCs w:val="24"/>
        </w:rPr>
        <w:t xml:space="preserve">, and defining </w:t>
      </w:r>
      <w:r w:rsidR="00D21782" w:rsidRPr="00272B81">
        <w:rPr>
          <w:rFonts w:ascii="Times New Roman" w:hAnsi="Times New Roman" w:cs="Times New Roman"/>
          <w:sz w:val="24"/>
          <w:szCs w:val="24"/>
        </w:rPr>
        <w:t>rotatable</w:t>
      </w:r>
      <w:r w:rsidR="007655FB" w:rsidRPr="00272B81">
        <w:rPr>
          <w:rFonts w:ascii="Times New Roman" w:hAnsi="Times New Roman" w:cs="Times New Roman"/>
          <w:sz w:val="24"/>
          <w:szCs w:val="24"/>
        </w:rPr>
        <w:t xml:space="preserve"> bonds where applicable. Docking simulations were conducted with </w:t>
      </w:r>
      <w:r w:rsidR="00D21782" w:rsidRPr="00272B81">
        <w:rPr>
          <w:rFonts w:ascii="Times New Roman" w:hAnsi="Times New Roman" w:cs="Times New Roman"/>
          <w:sz w:val="24"/>
          <w:szCs w:val="24"/>
        </w:rPr>
        <w:t>AutoDock</w:t>
      </w:r>
      <w:r w:rsidR="007655FB" w:rsidRPr="00272B81">
        <w:rPr>
          <w:rFonts w:ascii="Times New Roman" w:hAnsi="Times New Roman" w:cs="Times New Roman"/>
          <w:sz w:val="24"/>
          <w:szCs w:val="24"/>
        </w:rPr>
        <w:t xml:space="preserve"> Vina</w:t>
      </w:r>
      <w:r w:rsidR="003C25DD">
        <w:rPr>
          <w:rFonts w:ascii="Times New Roman" w:hAnsi="Times New Roman" w:cs="Times New Roman"/>
          <w:sz w:val="24"/>
          <w:szCs w:val="24"/>
        </w:rPr>
        <w:t xml:space="preserve"> </w:t>
      </w:r>
      <w:r w:rsidR="003C25DD">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uNKqQGzF","properties":{"formattedCitation":"[36]","plainCitation":"[36]","noteIndex":0},"citationItems":[{"id":1611,"uris":["http://zotero.org/users/11007797/items/9AJ5FMSM"],"itemData":{"id":1611,"type":"article-journal","abstract":"AutoDock Vina, a new program for molecular docking and virtual screening, is presented. AutoDock Vina achieves an approximately two orders of magnitude speed-up compared to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container-title":"Journal of Computational Chemistry","DOI":"10.1002/jcc.21334","ISSN":"0192-8651, 1096-987X","issue":"2","journalAbbreviation":"J Comput Chem","language":"en","license":"http://onlinelibrary.wiley.com/termsAndConditions#vor","page":"455-461","source":"DOI.org (Crossref)","title":"AutoDock Vina: Improving the speed and accuracy of docking with a new scoring function, efficient optimization, and multithreading","title-short":"AutoDock Vina","volume":"31","author":[{"family":"Trott","given":"Oleg"},{"family":"Olson","given":"Arthur J."}],"issued":{"date-parts":[["2010",1,30]]}}}],"schema":"https://github.com/citation-style-language/schema/raw/master/csl-citation.json"} </w:instrText>
      </w:r>
      <w:r w:rsidR="003C25DD">
        <w:rPr>
          <w:rFonts w:ascii="Times New Roman" w:hAnsi="Times New Roman" w:cs="Times New Roman"/>
          <w:sz w:val="24"/>
          <w:szCs w:val="24"/>
        </w:rPr>
        <w:fldChar w:fldCharType="separate"/>
      </w:r>
      <w:r w:rsidR="00C13E0B" w:rsidRPr="00C13E0B">
        <w:rPr>
          <w:rFonts w:ascii="Times New Roman" w:hAnsi="Times New Roman" w:cs="Times New Roman"/>
          <w:sz w:val="24"/>
        </w:rPr>
        <w:t>[36]</w:t>
      </w:r>
      <w:r w:rsidR="003C25DD">
        <w:rPr>
          <w:rFonts w:ascii="Times New Roman" w:hAnsi="Times New Roman" w:cs="Times New Roman"/>
          <w:sz w:val="24"/>
          <w:szCs w:val="24"/>
        </w:rPr>
        <w:fldChar w:fldCharType="end"/>
      </w:r>
      <w:r w:rsidR="007655FB" w:rsidRPr="00272B81">
        <w:rPr>
          <w:rFonts w:ascii="Times New Roman" w:hAnsi="Times New Roman" w:cs="Times New Roman"/>
          <w:sz w:val="24"/>
          <w:szCs w:val="24"/>
        </w:rPr>
        <w:t>, defining the binding site using a grid box centered at coordinate (33.220</w:t>
      </w:r>
      <w:r w:rsidR="00D21782" w:rsidRPr="00272B81">
        <w:rPr>
          <w:rFonts w:ascii="Times New Roman" w:hAnsi="Times New Roman" w:cs="Times New Roman"/>
          <w:sz w:val="24"/>
          <w:szCs w:val="24"/>
        </w:rPr>
        <w:t>, -0.907, 58.357) Å and dimension of 40×40×40 Å to fully encompass the active site. Docking parameters included an exhaustiveness value of 8 to ensure comprehensive conformational sampling, generation of up to 9 binding modes per ligand (</w:t>
      </w:r>
      <w:proofErr w:type="spellStart"/>
      <w:r w:rsidR="002C4B59" w:rsidRPr="00272B81">
        <w:rPr>
          <w:rFonts w:ascii="Times New Roman" w:hAnsi="Times New Roman" w:cs="Times New Roman"/>
          <w:sz w:val="24"/>
          <w:szCs w:val="24"/>
        </w:rPr>
        <w:t>n</w:t>
      </w:r>
      <w:r w:rsidR="00D21782" w:rsidRPr="00272B81">
        <w:rPr>
          <w:rFonts w:ascii="Times New Roman" w:hAnsi="Times New Roman" w:cs="Times New Roman"/>
          <w:sz w:val="24"/>
          <w:szCs w:val="24"/>
        </w:rPr>
        <w:t>um_modes</w:t>
      </w:r>
      <w:proofErr w:type="spellEnd"/>
      <w:r w:rsidR="00D21782" w:rsidRPr="00272B81">
        <w:rPr>
          <w:rFonts w:ascii="Times New Roman" w:hAnsi="Times New Roman" w:cs="Times New Roman"/>
          <w:sz w:val="24"/>
          <w:szCs w:val="24"/>
        </w:rPr>
        <w:t>), and an</w:t>
      </w:r>
      <w:r w:rsidR="003E4800" w:rsidRPr="00272B81">
        <w:rPr>
          <w:rFonts w:ascii="Times New Roman" w:hAnsi="Times New Roman" w:cs="Times New Roman"/>
          <w:sz w:val="24"/>
          <w:szCs w:val="24"/>
        </w:rPr>
        <w:t xml:space="preserve"> </w:t>
      </w:r>
      <w:r w:rsidR="00D21782" w:rsidRPr="00272B81">
        <w:rPr>
          <w:rFonts w:ascii="Times New Roman" w:hAnsi="Times New Roman" w:cs="Times New Roman"/>
          <w:sz w:val="24"/>
          <w:szCs w:val="24"/>
        </w:rPr>
        <w:t>en</w:t>
      </w:r>
      <w:r w:rsidR="00D313F9">
        <w:rPr>
          <w:rFonts w:ascii="Times New Roman" w:hAnsi="Times New Roman" w:cs="Times New Roman"/>
          <w:sz w:val="24"/>
          <w:szCs w:val="24"/>
        </w:rPr>
        <w:t>e</w:t>
      </w:r>
      <w:r w:rsidR="00D21782" w:rsidRPr="00272B81">
        <w:rPr>
          <w:rFonts w:ascii="Times New Roman" w:hAnsi="Times New Roman" w:cs="Times New Roman"/>
          <w:sz w:val="24"/>
          <w:szCs w:val="24"/>
        </w:rPr>
        <w:t>rgy</w:t>
      </w:r>
      <w:r w:rsidR="00D313F9">
        <w:rPr>
          <w:rFonts w:ascii="Times New Roman" w:hAnsi="Times New Roman" w:cs="Times New Roman"/>
          <w:sz w:val="24"/>
          <w:szCs w:val="24"/>
        </w:rPr>
        <w:t xml:space="preserve"> </w:t>
      </w:r>
      <w:r w:rsidR="00D21782" w:rsidRPr="00272B81">
        <w:rPr>
          <w:rFonts w:ascii="Times New Roman" w:hAnsi="Times New Roman" w:cs="Times New Roman"/>
          <w:sz w:val="24"/>
          <w:szCs w:val="24"/>
        </w:rPr>
        <w:t>range</w:t>
      </w:r>
      <w:r w:rsidR="00014CEA" w:rsidRPr="00272B81">
        <w:rPr>
          <w:rFonts w:ascii="Times New Roman" w:hAnsi="Times New Roman" w:cs="Times New Roman"/>
          <w:sz w:val="24"/>
          <w:szCs w:val="24"/>
        </w:rPr>
        <w:t xml:space="preserve"> of 3 Kcal/mol to capture relevant low</w:t>
      </w:r>
      <w:r w:rsidR="00D313F9">
        <w:rPr>
          <w:rFonts w:ascii="Times New Roman" w:hAnsi="Times New Roman" w:cs="Times New Roman"/>
          <w:sz w:val="24"/>
          <w:szCs w:val="24"/>
        </w:rPr>
        <w:t>-</w:t>
      </w:r>
      <w:r w:rsidR="00014CEA" w:rsidRPr="00272B81">
        <w:rPr>
          <w:rFonts w:ascii="Times New Roman" w:hAnsi="Times New Roman" w:cs="Times New Roman"/>
          <w:sz w:val="24"/>
          <w:szCs w:val="24"/>
        </w:rPr>
        <w:t>energy alternative poses. Predicted binding affinities and binding modes were analyzed to characterize potential</w:t>
      </w:r>
      <w:r w:rsidR="003A29FE" w:rsidRPr="00272B81">
        <w:rPr>
          <w:rFonts w:ascii="Times New Roman" w:hAnsi="Times New Roman" w:cs="Times New Roman"/>
          <w:sz w:val="24"/>
          <w:szCs w:val="24"/>
        </w:rPr>
        <w:t xml:space="preserve"> protein-ligand</w:t>
      </w:r>
      <w:r w:rsidR="00014CEA" w:rsidRPr="00272B81">
        <w:rPr>
          <w:rFonts w:ascii="Times New Roman" w:hAnsi="Times New Roman" w:cs="Times New Roman"/>
          <w:sz w:val="24"/>
          <w:szCs w:val="24"/>
        </w:rPr>
        <w:t xml:space="preserve"> interactions and to support prioritization of candidate compounds for further study.</w:t>
      </w:r>
    </w:p>
    <w:p w14:paraId="611ECC31" w14:textId="6611DDBF" w:rsidR="00DC17B8" w:rsidRPr="00BF5BD8" w:rsidRDefault="00BF5BD8" w:rsidP="00881B7B">
      <w:pPr>
        <w:spacing w:line="360" w:lineRule="auto"/>
        <w:jc w:val="center"/>
        <w:rPr>
          <w:rFonts w:ascii="Times New Roman" w:hAnsi="Times New Roman" w:cs="Times New Roman"/>
          <w:b/>
          <w:bCs/>
          <w:sz w:val="24"/>
          <w:szCs w:val="24"/>
        </w:rPr>
      </w:pPr>
      <w:r w:rsidRPr="00272B81">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272B81">
        <w:rPr>
          <w:rFonts w:ascii="Times New Roman" w:hAnsi="Times New Roman" w:cs="Times New Roman"/>
          <w:b/>
          <w:bCs/>
          <w:sz w:val="24"/>
          <w:szCs w:val="24"/>
        </w:rPr>
        <w:t>1.</w:t>
      </w:r>
      <w:r>
        <w:rPr>
          <w:rFonts w:ascii="Times New Roman" w:hAnsi="Times New Roman" w:cs="Times New Roman"/>
          <w:b/>
          <w:bCs/>
          <w:sz w:val="24"/>
          <w:szCs w:val="24"/>
        </w:rPr>
        <w:t xml:space="preserve"> </w:t>
      </w:r>
      <w:r w:rsidR="00F04AAE" w:rsidRPr="00BF5BD8">
        <w:rPr>
          <w:rFonts w:ascii="Times New Roman" w:hAnsi="Times New Roman" w:cs="Times New Roman"/>
          <w:b/>
          <w:bCs/>
          <w:sz w:val="24"/>
          <w:szCs w:val="24"/>
        </w:rPr>
        <w:t>Methodology workflow</w:t>
      </w:r>
    </w:p>
    <w:p w14:paraId="753DA3F8" w14:textId="36F63615" w:rsidR="00502AA7" w:rsidRPr="00272B81" w:rsidRDefault="00502AA7" w:rsidP="00B2109E">
      <w:pPr>
        <w:pStyle w:val="Titre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lastRenderedPageBreak/>
        <w:t>Results</w:t>
      </w:r>
    </w:p>
    <w:p w14:paraId="240CFE3B" w14:textId="3D10884B" w:rsidR="0059238F" w:rsidRPr="00272B81" w:rsidRDefault="00547F4F"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 xml:space="preserve">3.1 </w:t>
      </w:r>
      <w:r w:rsidR="002C0EEA" w:rsidRPr="00272B81">
        <w:rPr>
          <w:rFonts w:ascii="Times New Roman" w:hAnsi="Times New Roman" w:cs="Times New Roman"/>
          <w:b/>
          <w:bCs/>
          <w:sz w:val="24"/>
          <w:szCs w:val="24"/>
        </w:rPr>
        <w:t>Identification</w:t>
      </w:r>
      <w:r w:rsidR="0059238F" w:rsidRPr="00272B81">
        <w:rPr>
          <w:rFonts w:ascii="Times New Roman" w:hAnsi="Times New Roman" w:cs="Times New Roman"/>
          <w:b/>
          <w:bCs/>
          <w:sz w:val="24"/>
          <w:szCs w:val="24"/>
        </w:rPr>
        <w:t xml:space="preserve"> of SNPs on the </w:t>
      </w:r>
      <w:r w:rsidR="0059238F" w:rsidRPr="00F00DC5">
        <w:rPr>
          <w:rFonts w:ascii="Times New Roman" w:hAnsi="Times New Roman" w:cs="Times New Roman"/>
          <w:b/>
          <w:bCs/>
          <w:i/>
          <w:iCs/>
          <w:sz w:val="24"/>
          <w:szCs w:val="24"/>
        </w:rPr>
        <w:t>Pfdhfr</w:t>
      </w:r>
      <w:r w:rsidR="0059238F" w:rsidRPr="00272B81">
        <w:rPr>
          <w:rFonts w:ascii="Times New Roman" w:hAnsi="Times New Roman" w:cs="Times New Roman"/>
          <w:b/>
          <w:bCs/>
          <w:sz w:val="24"/>
          <w:szCs w:val="24"/>
        </w:rPr>
        <w:t xml:space="preserve"> gene</w:t>
      </w:r>
    </w:p>
    <w:p w14:paraId="59536130" w14:textId="6C0AB5BF" w:rsidR="0059238F" w:rsidRPr="00272B81" w:rsidRDefault="0059238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Out of the 47 sequences, 38 were of good quality and nine (09) were not usable. Among the exploitable sequences, 22 carried the triple mutation (N51I, C59R, and S108N); eight (08) carried a single mutation</w:t>
      </w:r>
      <w:r w:rsidR="002C0EEA" w:rsidRPr="00272B81">
        <w:rPr>
          <w:rFonts w:ascii="Times New Roman" w:hAnsi="Times New Roman" w:cs="Times New Roman"/>
          <w:sz w:val="24"/>
          <w:szCs w:val="24"/>
        </w:rPr>
        <w:t>, four (04) carried the double mutation (N51I/C59R or C59R/S108N), and four were wild type. Among the 22 samples with the triple mutation, only two (02) sequences covered position 164 of the Pfdhfr gene and were wild type (S164).</w:t>
      </w:r>
      <w:r w:rsidR="0010570C" w:rsidRPr="00272B81">
        <w:rPr>
          <w:rFonts w:ascii="Times New Roman" w:hAnsi="Times New Roman" w:cs="Times New Roman"/>
          <w:sz w:val="24"/>
          <w:szCs w:val="24"/>
        </w:rPr>
        <w:t xml:space="preserve"> We were able to identify variants at codons 51, 59, and 108, all of which are non-synonymous mutations, meaning that the nucleotide changes lead to an amino acid (AA) substitution. These missense mutations are, respectively, for each codon: N51I, C59R, and S108N, where the letters N, I, R, and S are the symbols of the amino acids involved (N= Asparagine, I = Isoleucine, C = Cysteine, R = Arginine, and S = Serine). Non-synonymous sub</w:t>
      </w:r>
      <w:r w:rsidR="008005BA" w:rsidRPr="00272B81">
        <w:rPr>
          <w:rFonts w:ascii="Times New Roman" w:hAnsi="Times New Roman" w:cs="Times New Roman"/>
          <w:sz w:val="24"/>
          <w:szCs w:val="24"/>
        </w:rPr>
        <w:t>stitutions were identified at codons 51, 59, and 108, resulting in amino acids changes N51I, C59R, and S108N, respectively.</w:t>
      </w:r>
    </w:p>
    <w:p w14:paraId="0CD8D1E0" w14:textId="74417B58" w:rsidR="0059238F" w:rsidRPr="00272B81" w:rsidRDefault="0059238F" w:rsidP="00B2109E">
      <w:pPr>
        <w:pStyle w:val="Lgende"/>
        <w:keepNext/>
        <w:jc w:val="both"/>
        <w:rPr>
          <w:rFonts w:ascii="Times New Roman" w:hAnsi="Times New Roman" w:cs="Times New Roman"/>
          <w:i w:val="0"/>
          <w:iCs w:val="0"/>
          <w:color w:val="auto"/>
          <w:sz w:val="24"/>
          <w:szCs w:val="24"/>
        </w:rPr>
      </w:pPr>
      <w:bookmarkStart w:id="1" w:name="_Toc56972114"/>
      <w:r w:rsidRPr="00272B81">
        <w:rPr>
          <w:rFonts w:ascii="Times New Roman" w:hAnsi="Times New Roman" w:cs="Times New Roman"/>
          <w:b/>
          <w:bCs/>
          <w:i w:val="0"/>
          <w:iCs w:val="0"/>
          <w:color w:val="auto"/>
          <w:sz w:val="24"/>
          <w:szCs w:val="24"/>
        </w:rPr>
        <w:t>Table</w:t>
      </w:r>
      <w:r w:rsidR="00C92A7C" w:rsidRPr="00272B81">
        <w:rPr>
          <w:rFonts w:ascii="Times New Roman" w:hAnsi="Times New Roman" w:cs="Times New Roman"/>
          <w:b/>
          <w:bCs/>
          <w:i w:val="0"/>
          <w:iCs w:val="0"/>
          <w:color w:val="auto"/>
          <w:sz w:val="24"/>
          <w:szCs w:val="24"/>
        </w:rPr>
        <w:t xml:space="preserve"> 1.</w:t>
      </w:r>
      <w:r w:rsidRPr="00272B81">
        <w:rPr>
          <w:rFonts w:ascii="Times New Roman" w:hAnsi="Times New Roman" w:cs="Times New Roman"/>
          <w:i w:val="0"/>
          <w:iCs w:val="0"/>
          <w:color w:val="auto"/>
          <w:sz w:val="24"/>
          <w:szCs w:val="24"/>
        </w:rPr>
        <w:t xml:space="preserve"> </w:t>
      </w:r>
      <w:r w:rsidRPr="00F00DC5">
        <w:rPr>
          <w:rFonts w:ascii="Times New Roman" w:hAnsi="Times New Roman" w:cs="Times New Roman"/>
          <w:b/>
          <w:bCs/>
          <w:i w:val="0"/>
          <w:iCs w:val="0"/>
          <w:color w:val="auto"/>
          <w:sz w:val="24"/>
          <w:szCs w:val="24"/>
        </w:rPr>
        <w:t>N</w:t>
      </w:r>
      <w:r w:rsidR="00547F4F" w:rsidRPr="00F00DC5">
        <w:rPr>
          <w:rFonts w:ascii="Times New Roman" w:hAnsi="Times New Roman" w:cs="Times New Roman"/>
          <w:b/>
          <w:bCs/>
          <w:i w:val="0"/>
          <w:iCs w:val="0"/>
          <w:color w:val="auto"/>
          <w:sz w:val="24"/>
          <w:szCs w:val="24"/>
        </w:rPr>
        <w:t>u</w:t>
      </w:r>
      <w:r w:rsidRPr="00F00DC5">
        <w:rPr>
          <w:rFonts w:ascii="Times New Roman" w:hAnsi="Times New Roman" w:cs="Times New Roman"/>
          <w:b/>
          <w:bCs/>
          <w:i w:val="0"/>
          <w:iCs w:val="0"/>
          <w:color w:val="auto"/>
          <w:sz w:val="24"/>
          <w:szCs w:val="24"/>
        </w:rPr>
        <w:t>mb</w:t>
      </w:r>
      <w:r w:rsidR="00547F4F" w:rsidRPr="00F00DC5">
        <w:rPr>
          <w:rFonts w:ascii="Times New Roman" w:hAnsi="Times New Roman" w:cs="Times New Roman"/>
          <w:b/>
          <w:bCs/>
          <w:i w:val="0"/>
          <w:iCs w:val="0"/>
          <w:color w:val="auto"/>
          <w:sz w:val="24"/>
          <w:szCs w:val="24"/>
        </w:rPr>
        <w:t>e</w:t>
      </w:r>
      <w:r w:rsidRPr="00F00DC5">
        <w:rPr>
          <w:rFonts w:ascii="Times New Roman" w:hAnsi="Times New Roman" w:cs="Times New Roman"/>
          <w:b/>
          <w:bCs/>
          <w:i w:val="0"/>
          <w:iCs w:val="0"/>
          <w:color w:val="auto"/>
          <w:sz w:val="24"/>
          <w:szCs w:val="24"/>
        </w:rPr>
        <w:t xml:space="preserve">r </w:t>
      </w:r>
      <w:r w:rsidR="00547F4F" w:rsidRPr="00F00DC5">
        <w:rPr>
          <w:rFonts w:ascii="Times New Roman" w:hAnsi="Times New Roman" w:cs="Times New Roman"/>
          <w:b/>
          <w:bCs/>
          <w:i w:val="0"/>
          <w:iCs w:val="0"/>
          <w:color w:val="auto"/>
          <w:sz w:val="24"/>
          <w:szCs w:val="24"/>
        </w:rPr>
        <w:t>and</w:t>
      </w:r>
      <w:r w:rsidRPr="00F00DC5">
        <w:rPr>
          <w:rFonts w:ascii="Times New Roman" w:hAnsi="Times New Roman" w:cs="Times New Roman"/>
          <w:b/>
          <w:bCs/>
          <w:i w:val="0"/>
          <w:iCs w:val="0"/>
          <w:color w:val="auto"/>
          <w:sz w:val="24"/>
          <w:szCs w:val="24"/>
        </w:rPr>
        <w:t xml:space="preserve"> fr</w:t>
      </w:r>
      <w:r w:rsidR="00547F4F" w:rsidRPr="00F00DC5">
        <w:rPr>
          <w:rFonts w:ascii="Times New Roman" w:hAnsi="Times New Roman" w:cs="Times New Roman"/>
          <w:b/>
          <w:bCs/>
          <w:i w:val="0"/>
          <w:iCs w:val="0"/>
          <w:color w:val="auto"/>
          <w:sz w:val="24"/>
          <w:szCs w:val="24"/>
        </w:rPr>
        <w:t>e</w:t>
      </w:r>
      <w:r w:rsidRPr="00F00DC5">
        <w:rPr>
          <w:rFonts w:ascii="Times New Roman" w:hAnsi="Times New Roman" w:cs="Times New Roman"/>
          <w:b/>
          <w:bCs/>
          <w:i w:val="0"/>
          <w:iCs w:val="0"/>
          <w:color w:val="auto"/>
          <w:sz w:val="24"/>
          <w:szCs w:val="24"/>
        </w:rPr>
        <w:t>quenc</w:t>
      </w:r>
      <w:r w:rsidR="00547F4F" w:rsidRPr="00F00DC5">
        <w:rPr>
          <w:rFonts w:ascii="Times New Roman" w:hAnsi="Times New Roman" w:cs="Times New Roman"/>
          <w:b/>
          <w:bCs/>
          <w:i w:val="0"/>
          <w:iCs w:val="0"/>
          <w:color w:val="auto"/>
          <w:sz w:val="24"/>
          <w:szCs w:val="24"/>
        </w:rPr>
        <w:t>y</w:t>
      </w:r>
      <w:r w:rsidRPr="00F00DC5">
        <w:rPr>
          <w:rFonts w:ascii="Times New Roman" w:hAnsi="Times New Roman" w:cs="Times New Roman"/>
          <w:b/>
          <w:bCs/>
          <w:i w:val="0"/>
          <w:iCs w:val="0"/>
          <w:color w:val="auto"/>
          <w:sz w:val="24"/>
          <w:szCs w:val="24"/>
        </w:rPr>
        <w:t xml:space="preserve"> </w:t>
      </w:r>
      <w:r w:rsidR="00547F4F" w:rsidRPr="00F00DC5">
        <w:rPr>
          <w:rFonts w:ascii="Times New Roman" w:hAnsi="Times New Roman" w:cs="Times New Roman"/>
          <w:b/>
          <w:bCs/>
          <w:i w:val="0"/>
          <w:iCs w:val="0"/>
          <w:color w:val="auto"/>
          <w:sz w:val="24"/>
          <w:szCs w:val="24"/>
        </w:rPr>
        <w:t>of</w:t>
      </w:r>
      <w:r w:rsidRPr="00F00DC5">
        <w:rPr>
          <w:rFonts w:ascii="Times New Roman" w:hAnsi="Times New Roman" w:cs="Times New Roman"/>
          <w:b/>
          <w:bCs/>
          <w:i w:val="0"/>
          <w:iCs w:val="0"/>
          <w:color w:val="auto"/>
          <w:sz w:val="24"/>
          <w:szCs w:val="24"/>
        </w:rPr>
        <w:t xml:space="preserve"> SNPs identifi</w:t>
      </w:r>
      <w:r w:rsidR="00547F4F" w:rsidRPr="00F00DC5">
        <w:rPr>
          <w:rFonts w:ascii="Times New Roman" w:hAnsi="Times New Roman" w:cs="Times New Roman"/>
          <w:b/>
          <w:bCs/>
          <w:i w:val="0"/>
          <w:iCs w:val="0"/>
          <w:color w:val="auto"/>
          <w:sz w:val="24"/>
          <w:szCs w:val="24"/>
        </w:rPr>
        <w:t>ed</w:t>
      </w:r>
      <w:r w:rsidRPr="00F00DC5">
        <w:rPr>
          <w:rFonts w:ascii="Times New Roman" w:hAnsi="Times New Roman" w:cs="Times New Roman"/>
          <w:b/>
          <w:bCs/>
          <w:i w:val="0"/>
          <w:iCs w:val="0"/>
          <w:color w:val="auto"/>
          <w:sz w:val="24"/>
          <w:szCs w:val="24"/>
        </w:rPr>
        <w:t xml:space="preserve"> </w:t>
      </w:r>
      <w:r w:rsidR="00547F4F" w:rsidRPr="00F00DC5">
        <w:rPr>
          <w:rFonts w:ascii="Times New Roman" w:hAnsi="Times New Roman" w:cs="Times New Roman"/>
          <w:b/>
          <w:bCs/>
          <w:i w:val="0"/>
          <w:iCs w:val="0"/>
          <w:color w:val="auto"/>
          <w:sz w:val="24"/>
          <w:szCs w:val="24"/>
        </w:rPr>
        <w:t>on the</w:t>
      </w:r>
      <w:r w:rsidRPr="00F00DC5">
        <w:rPr>
          <w:rFonts w:ascii="Times New Roman" w:hAnsi="Times New Roman" w:cs="Times New Roman"/>
          <w:b/>
          <w:bCs/>
          <w:i w:val="0"/>
          <w:iCs w:val="0"/>
          <w:color w:val="auto"/>
          <w:sz w:val="24"/>
          <w:szCs w:val="24"/>
        </w:rPr>
        <w:t xml:space="preserve"> Pfdhfr</w:t>
      </w:r>
      <w:bookmarkEnd w:id="1"/>
      <w:r w:rsidR="00547F4F" w:rsidRPr="00F00DC5">
        <w:rPr>
          <w:rFonts w:ascii="Times New Roman" w:hAnsi="Times New Roman" w:cs="Times New Roman"/>
          <w:b/>
          <w:bCs/>
          <w:i w:val="0"/>
          <w:iCs w:val="0"/>
          <w:color w:val="auto"/>
          <w:sz w:val="24"/>
          <w:szCs w:val="24"/>
        </w:rPr>
        <w:t xml:space="preserve"> gene</w:t>
      </w:r>
    </w:p>
    <w:tbl>
      <w:tblPr>
        <w:tblStyle w:val="Tableausimple2"/>
        <w:tblpPr w:leftFromText="180" w:rightFromText="180" w:vertAnchor="text" w:horzAnchor="margin" w:tblpY="-45"/>
        <w:tblW w:w="9543" w:type="dxa"/>
        <w:tblLook w:val="04A0" w:firstRow="1" w:lastRow="0" w:firstColumn="1" w:lastColumn="0" w:noHBand="0" w:noVBand="1"/>
      </w:tblPr>
      <w:tblGrid>
        <w:gridCol w:w="1839"/>
        <w:gridCol w:w="1486"/>
        <w:gridCol w:w="1350"/>
        <w:gridCol w:w="1530"/>
        <w:gridCol w:w="990"/>
        <w:gridCol w:w="1427"/>
        <w:gridCol w:w="921"/>
      </w:tblGrid>
      <w:tr w:rsidR="00355267" w:rsidRPr="00272B81" w14:paraId="4E77D4B2" w14:textId="77777777" w:rsidTr="005C3B70">
        <w:trPr>
          <w:cnfStyle w:val="100000000000" w:firstRow="1" w:lastRow="0" w:firstColumn="0" w:lastColumn="0" w:oddVBand="0" w:evenVBand="0" w:oddHBand="0"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1839" w:type="dxa"/>
          </w:tcPr>
          <w:p w14:paraId="4CF799D2" w14:textId="77777777" w:rsidR="00355267" w:rsidRPr="00272B81" w:rsidRDefault="00355267" w:rsidP="00B2109E">
            <w:pPr>
              <w:pStyle w:val="Style3"/>
              <w:jc w:val="both"/>
              <w:rPr>
                <w:rFonts w:ascii="Times New Roman" w:hAnsi="Times New Roman" w:cs="Times New Roman"/>
                <w:b w:val="0"/>
                <w:bCs w:val="0"/>
                <w:szCs w:val="24"/>
              </w:rPr>
            </w:pPr>
            <w:r w:rsidRPr="00272B81">
              <w:rPr>
                <w:rFonts w:ascii="Times New Roman" w:hAnsi="Times New Roman" w:cs="Times New Roman"/>
                <w:szCs w:val="24"/>
              </w:rPr>
              <w:t>SNPs</w:t>
            </w:r>
          </w:p>
        </w:tc>
        <w:tc>
          <w:tcPr>
            <w:tcW w:w="1486" w:type="dxa"/>
          </w:tcPr>
          <w:p w14:paraId="51D4F3B7" w14:textId="3D94015C"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N51I, C59R, &amp; S108N</w:t>
            </w:r>
          </w:p>
        </w:tc>
        <w:tc>
          <w:tcPr>
            <w:tcW w:w="1350" w:type="dxa"/>
          </w:tcPr>
          <w:p w14:paraId="719698EE" w14:textId="084B3B83"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51I,59R or 108N</w:t>
            </w:r>
          </w:p>
        </w:tc>
        <w:tc>
          <w:tcPr>
            <w:tcW w:w="1530" w:type="dxa"/>
          </w:tcPr>
          <w:p w14:paraId="3975E06B" w14:textId="55D2E8EC"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51I/59R or 59R/108N</w:t>
            </w:r>
          </w:p>
        </w:tc>
        <w:tc>
          <w:tcPr>
            <w:tcW w:w="990" w:type="dxa"/>
          </w:tcPr>
          <w:p w14:paraId="7A2F2962" w14:textId="3A51A1A4"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 xml:space="preserve">Wild Type </w:t>
            </w:r>
          </w:p>
        </w:tc>
        <w:tc>
          <w:tcPr>
            <w:tcW w:w="1427" w:type="dxa"/>
          </w:tcPr>
          <w:p w14:paraId="7E537D7F" w14:textId="46513973"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Non exploitable</w:t>
            </w:r>
          </w:p>
        </w:tc>
        <w:tc>
          <w:tcPr>
            <w:tcW w:w="921" w:type="dxa"/>
          </w:tcPr>
          <w:p w14:paraId="64027CBA" w14:textId="77777777"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Total</w:t>
            </w:r>
          </w:p>
        </w:tc>
      </w:tr>
      <w:tr w:rsidR="00355267" w:rsidRPr="00272B81" w14:paraId="0BEA39B0" w14:textId="77777777" w:rsidTr="005C3B70">
        <w:trPr>
          <w:cnfStyle w:val="000000100000" w:firstRow="0" w:lastRow="0" w:firstColumn="0" w:lastColumn="0" w:oddVBand="0" w:evenVBand="0" w:oddHBand="1" w:evenHBand="0" w:firstRowFirstColumn="0" w:firstRowLastColumn="0" w:lastRowFirstColumn="0" w:lastRowLastColumn="0"/>
          <w:trHeight w:val="1270"/>
        </w:trPr>
        <w:tc>
          <w:tcPr>
            <w:cnfStyle w:val="001000000000" w:firstRow="0" w:lastRow="0" w:firstColumn="1" w:lastColumn="0" w:oddVBand="0" w:evenVBand="0" w:oddHBand="0" w:evenHBand="0" w:firstRowFirstColumn="0" w:firstRowLastColumn="0" w:lastRowFirstColumn="0" w:lastRowLastColumn="0"/>
            <w:tcW w:w="1839" w:type="dxa"/>
          </w:tcPr>
          <w:p w14:paraId="6627846F" w14:textId="7EDA0251" w:rsidR="00355267" w:rsidRPr="00272B81" w:rsidRDefault="00355267" w:rsidP="00B2109E">
            <w:pPr>
              <w:pStyle w:val="Style3"/>
              <w:jc w:val="both"/>
              <w:rPr>
                <w:rFonts w:ascii="Times New Roman" w:hAnsi="Times New Roman" w:cs="Times New Roman"/>
                <w:b w:val="0"/>
                <w:bCs w:val="0"/>
                <w:szCs w:val="24"/>
                <w:shd w:val="clear" w:color="auto" w:fill="D9E2F3" w:themeFill="accent1" w:themeFillTint="33"/>
              </w:rPr>
            </w:pPr>
            <w:r w:rsidRPr="00272B81">
              <w:rPr>
                <w:rFonts w:ascii="Times New Roman" w:hAnsi="Times New Roman" w:cs="Times New Roman"/>
                <w:szCs w:val="24"/>
                <w:shd w:val="clear" w:color="auto" w:fill="D9E2F3" w:themeFill="accent1" w:themeFillTint="33"/>
              </w:rPr>
              <w:t xml:space="preserve">Number </w:t>
            </w:r>
          </w:p>
          <w:p w14:paraId="15107303" w14:textId="45FBCF99" w:rsidR="00355267" w:rsidRPr="00272B81" w:rsidRDefault="00355267" w:rsidP="00B2109E">
            <w:pPr>
              <w:pStyle w:val="Style3"/>
              <w:jc w:val="both"/>
              <w:rPr>
                <w:rFonts w:ascii="Times New Roman" w:hAnsi="Times New Roman" w:cs="Times New Roman"/>
                <w:b w:val="0"/>
                <w:bCs w:val="0"/>
                <w:szCs w:val="24"/>
              </w:rPr>
            </w:pPr>
            <w:r w:rsidRPr="00272B81">
              <w:rPr>
                <w:rFonts w:ascii="Times New Roman" w:hAnsi="Times New Roman" w:cs="Times New Roman"/>
                <w:szCs w:val="24"/>
                <w:shd w:val="clear" w:color="auto" w:fill="D9E2F3" w:themeFill="accent1" w:themeFillTint="33"/>
              </w:rPr>
              <w:t>Frequency (%</w:t>
            </w:r>
            <w:r w:rsidRPr="00272B81">
              <w:rPr>
                <w:rFonts w:ascii="Times New Roman" w:hAnsi="Times New Roman" w:cs="Times New Roman"/>
                <w:szCs w:val="24"/>
              </w:rPr>
              <w:t>)</w:t>
            </w:r>
          </w:p>
        </w:tc>
        <w:tc>
          <w:tcPr>
            <w:tcW w:w="1486" w:type="dxa"/>
          </w:tcPr>
          <w:p w14:paraId="33190804"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 xml:space="preserve">22 </w:t>
            </w:r>
          </w:p>
          <w:p w14:paraId="625557B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6,81</w:t>
            </w:r>
          </w:p>
        </w:tc>
        <w:tc>
          <w:tcPr>
            <w:tcW w:w="1350" w:type="dxa"/>
          </w:tcPr>
          <w:p w14:paraId="7F12241F"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w:t>
            </w:r>
          </w:p>
          <w:p w14:paraId="7600BF01"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7,02</w:t>
            </w:r>
          </w:p>
        </w:tc>
        <w:tc>
          <w:tcPr>
            <w:tcW w:w="1530" w:type="dxa"/>
          </w:tcPr>
          <w:p w14:paraId="15AC9269"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w:t>
            </w:r>
          </w:p>
          <w:p w14:paraId="1879822A"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51</w:t>
            </w:r>
          </w:p>
        </w:tc>
        <w:tc>
          <w:tcPr>
            <w:tcW w:w="990" w:type="dxa"/>
          </w:tcPr>
          <w:p w14:paraId="08834BB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w:t>
            </w:r>
          </w:p>
          <w:p w14:paraId="2FFB9540"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51</w:t>
            </w:r>
          </w:p>
        </w:tc>
        <w:tc>
          <w:tcPr>
            <w:tcW w:w="1427" w:type="dxa"/>
          </w:tcPr>
          <w:p w14:paraId="61998AD2" w14:textId="1D506080"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9</w:t>
            </w:r>
          </w:p>
          <w:p w14:paraId="5A6F7A9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9,15</w:t>
            </w:r>
          </w:p>
        </w:tc>
        <w:tc>
          <w:tcPr>
            <w:tcW w:w="921" w:type="dxa"/>
          </w:tcPr>
          <w:p w14:paraId="01BE1C8B"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7</w:t>
            </w:r>
          </w:p>
          <w:p w14:paraId="7559AA61"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00</w:t>
            </w:r>
          </w:p>
        </w:tc>
      </w:tr>
    </w:tbl>
    <w:p w14:paraId="2975DED4" w14:textId="60108E0D" w:rsidR="00C92A7C" w:rsidRPr="00272B81" w:rsidRDefault="00C92A7C" w:rsidP="00C92A7C">
      <w:pPr>
        <w:jc w:val="both"/>
        <w:rPr>
          <w:rFonts w:ascii="Times New Roman" w:hAnsi="Times New Roman" w:cs="Times New Roman"/>
        </w:rPr>
      </w:pPr>
    </w:p>
    <w:p w14:paraId="1BCD8CDD" w14:textId="1E95015B" w:rsidR="00834F41" w:rsidRPr="00365E84" w:rsidRDefault="00834F41" w:rsidP="00365E84">
      <w:pPr>
        <w:spacing w:line="276" w:lineRule="auto"/>
        <w:jc w:val="both"/>
        <w:rPr>
          <w:rFonts w:ascii="Times New Roman" w:hAnsi="Times New Roman" w:cs="Times New Roman"/>
          <w:sz w:val="24"/>
          <w:szCs w:val="24"/>
        </w:rPr>
      </w:pPr>
      <w:r w:rsidRPr="00707E9C">
        <w:rPr>
          <w:rFonts w:ascii="Times New Roman" w:hAnsi="Times New Roman" w:cs="Times New Roman"/>
          <w:b/>
          <w:bCs/>
          <w:sz w:val="24"/>
          <w:szCs w:val="24"/>
        </w:rPr>
        <w:t>Table I</w:t>
      </w:r>
      <w:r w:rsidRPr="00365E84">
        <w:rPr>
          <w:rFonts w:ascii="Times New Roman" w:hAnsi="Times New Roman" w:cs="Times New Roman"/>
          <w:sz w:val="24"/>
          <w:szCs w:val="24"/>
        </w:rPr>
        <w:t xml:space="preserve"> summarizes the distribution of single nucleotide polymorphisms (SNPs) identified in the </w:t>
      </w:r>
      <w:r w:rsidRPr="00F00DC5">
        <w:rPr>
          <w:rFonts w:ascii="Times New Roman" w:hAnsi="Times New Roman" w:cs="Times New Roman"/>
          <w:i/>
          <w:iCs/>
          <w:sz w:val="24"/>
          <w:szCs w:val="24"/>
        </w:rPr>
        <w:t>Pfdhfr</w:t>
      </w:r>
      <w:r w:rsidRPr="00365E84">
        <w:rPr>
          <w:rFonts w:ascii="Times New Roman" w:hAnsi="Times New Roman" w:cs="Times New Roman"/>
          <w:sz w:val="24"/>
          <w:szCs w:val="24"/>
        </w:rPr>
        <w:t xml:space="preserve"> gene across 47 analyzed sequences. Of these, 38 were exploitable while 9 (19.15%) were not. Among the exploitable sequences, the majority, 22 (46.81%), carried the triple mutation N51I, C59R, and S108N</w:t>
      </w:r>
      <w:r w:rsidR="00C92A7C" w:rsidRPr="00365E84">
        <w:rPr>
          <w:rFonts w:ascii="Times New Roman" w:hAnsi="Times New Roman" w:cs="Times New Roman"/>
          <w:sz w:val="24"/>
          <w:szCs w:val="24"/>
        </w:rPr>
        <w:t>. In</w:t>
      </w:r>
      <w:r w:rsidRPr="00365E84">
        <w:rPr>
          <w:rFonts w:ascii="Times New Roman" w:hAnsi="Times New Roman" w:cs="Times New Roman"/>
          <w:sz w:val="24"/>
          <w:szCs w:val="24"/>
        </w:rPr>
        <w:t xml:space="preserve"> addition, 8 sequences (17.02%) harbored a single mutation (N51I, C59R or S108N), and 4 sequences (8.51%) exhibited a double mutation N51I/C59R or C59R/S108N), and 4 sequences (8.51%) were</w:t>
      </w:r>
      <w:r w:rsidR="00C92A7C" w:rsidRPr="00365E84">
        <w:rPr>
          <w:rFonts w:ascii="Times New Roman" w:hAnsi="Times New Roman" w:cs="Times New Roman"/>
          <w:sz w:val="24"/>
          <w:szCs w:val="24"/>
        </w:rPr>
        <w:t xml:space="preserve"> of the wild-type genotype.</w:t>
      </w:r>
    </w:p>
    <w:p w14:paraId="61CBBA75" w14:textId="7E9200DA" w:rsidR="00B2109E" w:rsidRPr="00272B81" w:rsidRDefault="00B23673" w:rsidP="00B2109E">
      <w:pPr>
        <w:jc w:val="both"/>
        <w:rPr>
          <w:rFonts w:ascii="Times New Roman" w:hAnsi="Times New Roman" w:cs="Times New Roman"/>
          <w:b/>
          <w:bCs/>
          <w:sz w:val="24"/>
          <w:szCs w:val="24"/>
        </w:rPr>
      </w:pPr>
      <w:r w:rsidRPr="00272B81">
        <w:rPr>
          <w:rFonts w:ascii="Times New Roman" w:hAnsi="Times New Roman" w:cs="Times New Roman"/>
          <w:b/>
          <w:bCs/>
          <w:sz w:val="24"/>
          <w:szCs w:val="24"/>
        </w:rPr>
        <w:t>3.2 Structural comparison</w:t>
      </w:r>
    </w:p>
    <w:p w14:paraId="19B27FF3" w14:textId="1B1F9A5B" w:rsidR="000400E9" w:rsidRPr="00D40D4F" w:rsidRDefault="005F1C34" w:rsidP="00B2109E">
      <w:pPr>
        <w:spacing w:line="276" w:lineRule="auto"/>
        <w:jc w:val="both"/>
        <w:rPr>
          <w:rFonts w:ascii="Times New Roman" w:hAnsi="Times New Roman" w:cs="Times New Roman"/>
          <w:sz w:val="24"/>
          <w:szCs w:val="24"/>
        </w:rPr>
      </w:pPr>
      <w:r w:rsidRPr="00707E9C">
        <w:rPr>
          <w:rFonts w:ascii="Times New Roman" w:hAnsi="Times New Roman" w:cs="Times New Roman"/>
          <w:b/>
          <w:bCs/>
          <w:sz w:val="24"/>
          <w:szCs w:val="24"/>
        </w:rPr>
        <w:t>Fig</w:t>
      </w:r>
      <w:r w:rsidR="009013CF" w:rsidRPr="00707E9C">
        <w:rPr>
          <w:rFonts w:ascii="Times New Roman" w:hAnsi="Times New Roman" w:cs="Times New Roman"/>
          <w:b/>
          <w:bCs/>
          <w:sz w:val="24"/>
          <w:szCs w:val="24"/>
        </w:rPr>
        <w:t xml:space="preserve">. </w:t>
      </w:r>
      <w:r w:rsidR="00BF5BD8" w:rsidRPr="00707E9C">
        <w:rPr>
          <w:rFonts w:ascii="Times New Roman" w:hAnsi="Times New Roman" w:cs="Times New Roman"/>
          <w:b/>
          <w:bCs/>
          <w:sz w:val="24"/>
          <w:szCs w:val="24"/>
        </w:rPr>
        <w:t>2</w:t>
      </w:r>
      <w:r w:rsidR="00871EF0" w:rsidRPr="00272B81">
        <w:rPr>
          <w:rFonts w:ascii="Times New Roman" w:hAnsi="Times New Roman" w:cs="Times New Roman"/>
          <w:sz w:val="24"/>
          <w:szCs w:val="24"/>
        </w:rPr>
        <w:t xml:space="preserve"> below </w:t>
      </w:r>
      <w:r w:rsidR="00037DBF" w:rsidRPr="00272B81">
        <w:rPr>
          <w:rFonts w:ascii="Times New Roman" w:hAnsi="Times New Roman" w:cs="Times New Roman"/>
          <w:sz w:val="24"/>
          <w:szCs w:val="24"/>
        </w:rPr>
        <w:t xml:space="preserve">represents </w:t>
      </w:r>
      <w:r>
        <w:rPr>
          <w:rFonts w:ascii="Times New Roman" w:hAnsi="Times New Roman" w:cs="Times New Roman"/>
          <w:sz w:val="24"/>
          <w:szCs w:val="24"/>
        </w:rPr>
        <w:t xml:space="preserve">superimposition of </w:t>
      </w:r>
      <w:r w:rsidR="00037DBF" w:rsidRPr="00272B81">
        <w:rPr>
          <w:rFonts w:ascii="Times New Roman" w:hAnsi="Times New Roman" w:cs="Times New Roman"/>
          <w:sz w:val="24"/>
          <w:szCs w:val="24"/>
        </w:rPr>
        <w:t>the structural combined impact of</w:t>
      </w:r>
      <w:r w:rsidR="00871EF0" w:rsidRPr="00272B81">
        <w:rPr>
          <w:rFonts w:ascii="Times New Roman" w:hAnsi="Times New Roman" w:cs="Times New Roman"/>
          <w:sz w:val="24"/>
          <w:szCs w:val="24"/>
        </w:rPr>
        <w:t xml:space="preserve"> the three</w:t>
      </w:r>
      <w:r w:rsidR="00037DBF" w:rsidRPr="00272B81">
        <w:rPr>
          <w:rFonts w:ascii="Times New Roman" w:hAnsi="Times New Roman" w:cs="Times New Roman"/>
          <w:sz w:val="24"/>
          <w:szCs w:val="24"/>
        </w:rPr>
        <w:t xml:space="preserve"> resistance</w:t>
      </w:r>
      <w:r w:rsidR="00871EF0" w:rsidRPr="00272B81">
        <w:rPr>
          <w:rFonts w:ascii="Times New Roman" w:hAnsi="Times New Roman" w:cs="Times New Roman"/>
          <w:sz w:val="24"/>
          <w:szCs w:val="24"/>
        </w:rPr>
        <w:t xml:space="preserve"> mutations</w:t>
      </w:r>
      <w:r w:rsidR="00037DBF" w:rsidRPr="00272B81">
        <w:rPr>
          <w:rFonts w:ascii="Times New Roman" w:hAnsi="Times New Roman" w:cs="Times New Roman"/>
          <w:sz w:val="24"/>
          <w:szCs w:val="24"/>
        </w:rPr>
        <w:t xml:space="preserve"> (N51I, C59R, and S108N)</w:t>
      </w:r>
      <w:r w:rsidR="00871EF0" w:rsidRPr="00272B81">
        <w:rPr>
          <w:rFonts w:ascii="Times New Roman" w:hAnsi="Times New Roman" w:cs="Times New Roman"/>
          <w:sz w:val="24"/>
          <w:szCs w:val="24"/>
        </w:rPr>
        <w:t xml:space="preserve"> </w:t>
      </w:r>
      <w:r w:rsidR="00037DBF" w:rsidRPr="00272B81">
        <w:rPr>
          <w:rFonts w:ascii="Times New Roman" w:hAnsi="Times New Roman" w:cs="Times New Roman"/>
          <w:sz w:val="24"/>
          <w:szCs w:val="24"/>
        </w:rPr>
        <w:t>identified in</w:t>
      </w:r>
      <w:r w:rsidR="00871EF0" w:rsidRPr="00272B81">
        <w:rPr>
          <w:rFonts w:ascii="Times New Roman" w:hAnsi="Times New Roman" w:cs="Times New Roman"/>
          <w:sz w:val="24"/>
          <w:szCs w:val="24"/>
        </w:rPr>
        <w:t xml:space="preserve"> twenty-two (22) </w:t>
      </w:r>
      <w:r w:rsidR="00037DBF" w:rsidRPr="00272B81">
        <w:rPr>
          <w:rFonts w:ascii="Times New Roman" w:hAnsi="Times New Roman" w:cs="Times New Roman"/>
          <w:sz w:val="24"/>
          <w:szCs w:val="24"/>
        </w:rPr>
        <w:t>clinical isolates</w:t>
      </w:r>
      <w:r w:rsidR="00871EF0" w:rsidRPr="00272B81">
        <w:rPr>
          <w:rFonts w:ascii="Times New Roman" w:hAnsi="Times New Roman" w:cs="Times New Roman"/>
          <w:sz w:val="24"/>
          <w:szCs w:val="24"/>
        </w:rPr>
        <w:t xml:space="preserve"> from the Dioro, Missira and Sélingu</w:t>
      </w:r>
      <w:r w:rsidR="0051737A">
        <w:rPr>
          <w:rFonts w:ascii="Times New Roman" w:hAnsi="Times New Roman" w:cs="Times New Roman"/>
          <w:sz w:val="24"/>
          <w:szCs w:val="24"/>
        </w:rPr>
        <w:t>é</w:t>
      </w:r>
      <w:r w:rsidR="00871EF0" w:rsidRPr="00272B81">
        <w:rPr>
          <w:rFonts w:ascii="Times New Roman" w:hAnsi="Times New Roman" w:cs="Times New Roman"/>
          <w:sz w:val="24"/>
          <w:szCs w:val="24"/>
        </w:rPr>
        <w:t xml:space="preserve"> sites.</w:t>
      </w:r>
    </w:p>
    <w:p w14:paraId="3971FA99" w14:textId="7900818D" w:rsidR="00E66979" w:rsidRPr="009013CF" w:rsidRDefault="00E66979" w:rsidP="00B2109E">
      <w:pPr>
        <w:spacing w:line="276" w:lineRule="auto"/>
        <w:jc w:val="both"/>
        <w:rPr>
          <w:rFonts w:ascii="Times New Roman" w:hAnsi="Times New Roman" w:cs="Times New Roman"/>
          <w:b/>
          <w:bCs/>
          <w:sz w:val="24"/>
          <w:szCs w:val="24"/>
        </w:rPr>
      </w:pPr>
      <w:r w:rsidRPr="00E66979">
        <w:rPr>
          <w:rFonts w:ascii="Times New Roman" w:hAnsi="Times New Roman" w:cs="Times New Roman"/>
          <w:noProof/>
          <w:sz w:val="24"/>
          <w:szCs w:val="24"/>
        </w:rPr>
        <w:lastRenderedPageBreak/>
        <mc:AlternateContent>
          <mc:Choice Requires="wpg">
            <w:drawing>
              <wp:anchor distT="0" distB="0" distL="114300" distR="114300" simplePos="0" relativeHeight="251663360" behindDoc="0" locked="0" layoutInCell="1" allowOverlap="1" wp14:anchorId="0D31180F" wp14:editId="41FC29DB">
                <wp:simplePos x="0" y="0"/>
                <wp:positionH relativeFrom="margin">
                  <wp:align>center</wp:align>
                </wp:positionH>
                <wp:positionV relativeFrom="paragraph">
                  <wp:posOffset>162852</wp:posOffset>
                </wp:positionV>
                <wp:extent cx="6128385" cy="3665220"/>
                <wp:effectExtent l="0" t="0" r="5715" b="0"/>
                <wp:wrapThrough wrapText="bothSides">
                  <wp:wrapPolygon edited="0">
                    <wp:start x="0" y="0"/>
                    <wp:lineTo x="0" y="21443"/>
                    <wp:lineTo x="21553" y="21443"/>
                    <wp:lineTo x="21553" y="0"/>
                    <wp:lineTo x="0" y="0"/>
                  </wp:wrapPolygon>
                </wp:wrapThrough>
                <wp:docPr id="1169596593" name="Groupe 25"/>
                <wp:cNvGraphicFramePr/>
                <a:graphic xmlns:a="http://schemas.openxmlformats.org/drawingml/2006/main">
                  <a:graphicData uri="http://schemas.microsoft.com/office/word/2010/wordprocessingGroup">
                    <wpg:wgp>
                      <wpg:cNvGrpSpPr/>
                      <wpg:grpSpPr>
                        <a:xfrm>
                          <a:off x="0" y="0"/>
                          <a:ext cx="6128385" cy="3665220"/>
                          <a:chOff x="0" y="0"/>
                          <a:chExt cx="8769928" cy="4898714"/>
                        </a:xfrm>
                      </wpg:grpSpPr>
                      <pic:pic xmlns:pic="http://schemas.openxmlformats.org/drawingml/2006/picture">
                        <pic:nvPicPr>
                          <pic:cNvPr id="1354400393" name="Image 1354400393"/>
                          <pic:cNvPicPr>
                            <a:picLocks noChangeAspect="1"/>
                          </pic:cNvPicPr>
                        </pic:nvPicPr>
                        <pic:blipFill>
                          <a:blip r:embed="rId9"/>
                          <a:srcRect l="1790" r="9830"/>
                          <a:stretch>
                            <a:fillRect/>
                          </a:stretch>
                        </pic:blipFill>
                        <pic:spPr>
                          <a:xfrm>
                            <a:off x="0" y="0"/>
                            <a:ext cx="8769928" cy="4898714"/>
                          </a:xfrm>
                          <a:prstGeom prst="rect">
                            <a:avLst/>
                          </a:prstGeom>
                        </pic:spPr>
                      </pic:pic>
                      <wps:wsp>
                        <wps:cNvPr id="672137901" name="Connecteur droit avec flèche 672137901"/>
                        <wps:cNvCnPr>
                          <a:cxnSpLocks/>
                        </wps:cNvCnPr>
                        <wps:spPr>
                          <a:xfrm flipH="1">
                            <a:off x="5438415" y="1081614"/>
                            <a:ext cx="1523413" cy="1367743"/>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858184872" name="Zone de texte 34"/>
                        <wps:cNvSpPr txBox="1"/>
                        <wps:spPr>
                          <a:xfrm>
                            <a:off x="7025038" y="793843"/>
                            <a:ext cx="849764" cy="410912"/>
                          </a:xfrm>
                          <a:prstGeom prst="rect">
                            <a:avLst/>
                          </a:prstGeom>
                          <a:solidFill>
                            <a:schemeClr val="lt1"/>
                          </a:solidFill>
                          <a:ln w="6350">
                            <a:noFill/>
                          </a:ln>
                        </wps:spPr>
                        <wps:txbx>
                          <w:txbxContent>
                            <w:p w14:paraId="69C2D358"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108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6552568" name="Zone de texte 35"/>
                        <wps:cNvSpPr txBox="1"/>
                        <wps:spPr>
                          <a:xfrm>
                            <a:off x="7025038" y="3269031"/>
                            <a:ext cx="861553" cy="386829"/>
                          </a:xfrm>
                          <a:prstGeom prst="rect">
                            <a:avLst/>
                          </a:prstGeom>
                          <a:solidFill>
                            <a:schemeClr val="lt1"/>
                          </a:solidFill>
                          <a:ln w="6350">
                            <a:noFill/>
                          </a:ln>
                        </wps:spPr>
                        <wps:txbx>
                          <w:txbxContent>
                            <w:p w14:paraId="23AF0212"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S10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5457311" name="Connecteur droit avec flèche 515457311"/>
                        <wps:cNvCnPr>
                          <a:cxnSpLocks/>
                        </wps:cNvCnPr>
                        <wps:spPr>
                          <a:xfrm flipH="1" flipV="1">
                            <a:off x="5659200" y="2578828"/>
                            <a:ext cx="1365839" cy="689322"/>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023497320" name="Connecteur droit avec flèche 1023497320"/>
                        <wps:cNvCnPr/>
                        <wps:spPr>
                          <a:xfrm flipH="1" flipV="1">
                            <a:off x="5083491" y="3268150"/>
                            <a:ext cx="127000" cy="508635"/>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42282563" name="Zone de texte 36"/>
                        <wps:cNvSpPr txBox="1"/>
                        <wps:spPr>
                          <a:xfrm>
                            <a:off x="4797971" y="3759286"/>
                            <a:ext cx="660163" cy="380731"/>
                          </a:xfrm>
                          <a:prstGeom prst="rect">
                            <a:avLst/>
                          </a:prstGeom>
                          <a:solidFill>
                            <a:schemeClr val="lt1"/>
                          </a:solidFill>
                          <a:ln w="6350">
                            <a:noFill/>
                          </a:ln>
                        </wps:spPr>
                        <wps:txbx>
                          <w:txbxContent>
                            <w:p w14:paraId="7485D34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9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0822569" name="Zone de texte 37"/>
                        <wps:cNvSpPr txBox="1"/>
                        <wps:spPr>
                          <a:xfrm>
                            <a:off x="3900007" y="3027539"/>
                            <a:ext cx="791153" cy="482945"/>
                          </a:xfrm>
                          <a:prstGeom prst="rect">
                            <a:avLst/>
                          </a:prstGeom>
                          <a:solidFill>
                            <a:schemeClr val="lt1"/>
                          </a:solidFill>
                          <a:ln w="6350">
                            <a:noFill/>
                          </a:ln>
                        </wps:spPr>
                        <wps:txbx>
                          <w:txbxContent>
                            <w:p w14:paraId="06EF535A"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C5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57842666" name="Zone de texte 39"/>
                        <wps:cNvSpPr txBox="1"/>
                        <wps:spPr>
                          <a:xfrm>
                            <a:off x="3501569" y="4182162"/>
                            <a:ext cx="652682" cy="348157"/>
                          </a:xfrm>
                          <a:prstGeom prst="rect">
                            <a:avLst/>
                          </a:prstGeom>
                          <a:solidFill>
                            <a:schemeClr val="lt1"/>
                          </a:solidFill>
                          <a:ln w="6350">
                            <a:noFill/>
                          </a:ln>
                        </wps:spPr>
                        <wps:txbx>
                          <w:txbxContent>
                            <w:p w14:paraId="66CEDA2E" w14:textId="77777777" w:rsidR="00E66979" w:rsidRPr="00E66979" w:rsidRDefault="00E66979" w:rsidP="00E66979">
                              <w:pPr>
                                <w:spacing w:line="256" w:lineRule="auto"/>
                                <w:jc w:val="both"/>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N5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52965679" name="Zone de texte 38"/>
                        <wps:cNvSpPr txBox="1"/>
                        <wps:spPr>
                          <a:xfrm>
                            <a:off x="658711" y="4140018"/>
                            <a:ext cx="671536" cy="463568"/>
                          </a:xfrm>
                          <a:prstGeom prst="rect">
                            <a:avLst/>
                          </a:prstGeom>
                          <a:solidFill>
                            <a:schemeClr val="lt1"/>
                          </a:solidFill>
                          <a:ln w="6350">
                            <a:noFill/>
                          </a:ln>
                        </wps:spPr>
                        <wps:txbx>
                          <w:txbxContent>
                            <w:p w14:paraId="7683AFE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1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2657870" name="Connecteur droit avec flèche 432657870"/>
                        <wps:cNvCnPr>
                          <a:cxnSpLocks/>
                        </wps:cNvCnPr>
                        <wps:spPr>
                          <a:xfrm flipH="1" flipV="1">
                            <a:off x="2915063" y="3519326"/>
                            <a:ext cx="705269" cy="641765"/>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09383537" name="Connecteur droit avec flèche 109383537"/>
                        <wps:cNvCnPr>
                          <a:cxnSpLocks/>
                        </wps:cNvCnPr>
                        <wps:spPr>
                          <a:xfrm flipV="1">
                            <a:off x="4384964" y="2449357"/>
                            <a:ext cx="378042" cy="554990"/>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678098183" name="Connecteur droit avec flèche 1678098183"/>
                        <wps:cNvCnPr>
                          <a:cxnSpLocks/>
                        </wps:cNvCnPr>
                        <wps:spPr>
                          <a:xfrm flipV="1">
                            <a:off x="1191570" y="3519326"/>
                            <a:ext cx="1588325" cy="742428"/>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31180F" id="Groupe 25" o:spid="_x0000_s1026" style="position:absolute;left:0;text-align:left;margin-left:0;margin-top:12.8pt;width:482.55pt;height:288.6pt;z-index:251663360;mso-position-horizontal:center;mso-position-horizontal-relative:margin;mso-width-relative:margin;mso-height-relative:margin" coordsize="87699,48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354400393" o:spid="_x0000_s1027" type="#_x0000_t75" style="position:absolute;width:87699;height:48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">
                  <v:imagedata r:id="rId10" o:title="" cropleft="1173f" cropright="6442f"/>
                </v:shape>
                <v:shapetype id="_x0000_t32" coordsize="21600,21600" o:spt="32" o:oned="t" path="m,l21600,21600e" filled="f">
                  <v:path arrowok="t" fillok="f" o:connecttype="none"/>
                  <o:lock v:ext="edit" shapetype="t"/>
                </v:shapetype>
                <v:shape id="Connecteur droit avec flèche 672137901" o:spid="_x0000_s1028" type="#_x0000_t32" style="position:absolute;left:54384;top:10816;width:15234;height:136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" strokecolor="#823b0b [1605]" strokeweight="2.25pt">
                  <v:stroke endarrow="block" joinstyle="miter"/>
                  <o:lock v:ext="edit" shapetype="f"/>
                </v:shape>
                <v:shapetype id="_x0000_t202" coordsize="21600,21600" o:spt="202" path="m,l,21600r21600,l21600,xe">
                  <v:stroke joinstyle="miter"/>
                  <v:path gradientshapeok="t" o:connecttype="rect"/>
                </v:shapetype>
                <v:shape id="Zone de texte 34" o:spid="_x0000_s1029" type="#_x0000_t202" style="position:absolute;left:70250;top:7938;width:8498;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" fillcolor="white [3201]" stroked="f" strokeweight=".5pt">
                  <v:textbox>
                    <w:txbxContent>
                      <w:p w14:paraId="69C2D358"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108N</w:t>
                        </w:r>
                      </w:p>
                    </w:txbxContent>
                  </v:textbox>
                </v:shape>
                <v:shape id="Zone de texte 35" o:spid="_x0000_s1030" type="#_x0000_t202" style="position:absolute;left:70250;top:32690;width:8615;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" fillcolor="white [3201]" stroked="f" strokeweight=".5pt">
                  <v:textbox>
                    <w:txbxContent>
                      <w:p w14:paraId="23AF0212"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S108</w:t>
                        </w:r>
                      </w:p>
                    </w:txbxContent>
                  </v:textbox>
                </v:shape>
                <v:shape id="Connecteur droit avec flèche 515457311" o:spid="_x0000_s1031" type="#_x0000_t32" style="position:absolute;left:56592;top:25788;width:13658;height:68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" strokecolor="#823b0b [1605]" strokeweight="2.25pt">
                  <v:stroke endarrow="block" joinstyle="miter"/>
                  <o:lock v:ext="edit" shapetype="f"/>
                </v:shape>
                <v:shape id="Connecteur droit avec flèche 1023497320" o:spid="_x0000_s1032" type="#_x0000_t32" style="position:absolute;left:50834;top:32681;width:1270;height:50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" strokecolor="#823b0b [1605]" strokeweight="2.25pt">
                  <v:stroke endarrow="block" joinstyle="miter"/>
                </v:shape>
                <v:shape id="Zone de texte 36" o:spid="_x0000_s1033" type="#_x0000_t202" style="position:absolute;left:47979;top:37592;width:6602;height:3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" fillcolor="white [3201]" stroked="f" strokeweight=".5pt">
                  <v:textbox>
                    <w:txbxContent>
                      <w:p w14:paraId="7485D34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9R</w:t>
                        </w:r>
                      </w:p>
                    </w:txbxContent>
                  </v:textbox>
                </v:shape>
                <v:shape id="Zone de texte 37" o:spid="_x0000_s1034" type="#_x0000_t202" style="position:absolute;left:39000;top:30275;width:7911;height:4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" fillcolor="white [3201]" stroked="f" strokeweight=".5pt">
                  <v:textbox>
                    <w:txbxContent>
                      <w:p w14:paraId="06EF535A"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C59</w:t>
                        </w:r>
                      </w:p>
                    </w:txbxContent>
                  </v:textbox>
                </v:shape>
                <v:shape id="Zone de texte 39" o:spid="_x0000_s1035" type="#_x0000_t202" style="position:absolute;left:35015;top:41821;width:6527;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" fillcolor="white [3201]" stroked="f" strokeweight=".5pt">
                  <v:textbox>
                    <w:txbxContent>
                      <w:p w14:paraId="66CEDA2E" w14:textId="77777777" w:rsidR="00E66979" w:rsidRPr="00E66979" w:rsidRDefault="00E66979" w:rsidP="00E66979">
                        <w:pPr>
                          <w:spacing w:line="256" w:lineRule="auto"/>
                          <w:jc w:val="both"/>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N51</w:t>
                        </w:r>
                      </w:p>
                    </w:txbxContent>
                  </v:textbox>
                </v:shape>
                <v:shape id="Zone de texte 38" o:spid="_x0000_s1036" type="#_x0000_t202" style="position:absolute;left:6587;top:41400;width:6715;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" fillcolor="white [3201]" stroked="f" strokeweight=".5pt">
                  <v:textbox>
                    <w:txbxContent>
                      <w:p w14:paraId="7683AFE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1I</w:t>
                        </w:r>
                      </w:p>
                    </w:txbxContent>
                  </v:textbox>
                </v:shape>
                <v:shape id="Connecteur droit avec flèche 432657870" o:spid="_x0000_s1037" type="#_x0000_t32" style="position:absolute;left:29150;top:35193;width:7053;height:64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" strokecolor="#823b0b [1605]" strokeweight="2.25pt">
                  <v:stroke endarrow="block" joinstyle="miter"/>
                  <o:lock v:ext="edit" shapetype="f"/>
                </v:shape>
                <v:shape id="Connecteur droit avec flèche 109383537" o:spid="_x0000_s1038" type="#_x0000_t32" style="position:absolute;left:43849;top:24493;width:3781;height:5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" strokecolor="#823b0b [1605]" strokeweight="2.25pt">
                  <v:stroke endarrow="block" joinstyle="miter"/>
                  <o:lock v:ext="edit" shapetype="f"/>
                </v:shape>
                <v:shape id="Connecteur droit avec flèche 1678098183" o:spid="_x0000_s1039" type="#_x0000_t32" style="position:absolute;left:11915;top:35193;width:15883;height:74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" strokecolor="#823b0b [1605]" strokeweight="2.25pt">
                  <v:stroke endarrow="block" joinstyle="miter"/>
                  <o:lock v:ext="edit" shapetype="f"/>
                </v:shape>
                <w10:wrap type="through" anchorx="margin"/>
              </v:group>
            </w:pict>
          </mc:Fallback>
        </mc:AlternateContent>
      </w:r>
      <w:r w:rsidR="00DC7E74" w:rsidRPr="00272B81">
        <w:rPr>
          <w:rFonts w:ascii="Times New Roman" w:hAnsi="Times New Roman" w:cs="Times New Roman"/>
          <w:b/>
          <w:bCs/>
          <w:sz w:val="24"/>
          <w:szCs w:val="24"/>
        </w:rPr>
        <w:t>Fig</w:t>
      </w:r>
      <w:r w:rsidR="009013CF">
        <w:rPr>
          <w:rFonts w:ascii="Times New Roman" w:hAnsi="Times New Roman" w:cs="Times New Roman"/>
          <w:b/>
          <w:bCs/>
          <w:sz w:val="24"/>
          <w:szCs w:val="24"/>
        </w:rPr>
        <w:t xml:space="preserve">. </w:t>
      </w:r>
      <w:r w:rsidR="00BF5BD8">
        <w:rPr>
          <w:rFonts w:ascii="Times New Roman" w:hAnsi="Times New Roman" w:cs="Times New Roman"/>
          <w:b/>
          <w:bCs/>
          <w:sz w:val="24"/>
          <w:szCs w:val="24"/>
        </w:rPr>
        <w:t>2</w:t>
      </w:r>
      <w:r w:rsidR="00DC7E74" w:rsidRPr="00272B81">
        <w:rPr>
          <w:rFonts w:ascii="Times New Roman" w:hAnsi="Times New Roman" w:cs="Times New Roman"/>
          <w:b/>
          <w:bCs/>
          <w:sz w:val="24"/>
          <w:szCs w:val="24"/>
        </w:rPr>
        <w:t>.</w:t>
      </w:r>
      <w:r w:rsidR="00DC7E74" w:rsidRPr="00272B81">
        <w:rPr>
          <w:rFonts w:ascii="Times New Roman" w:hAnsi="Times New Roman" w:cs="Times New Roman"/>
          <w:sz w:val="24"/>
          <w:szCs w:val="24"/>
        </w:rPr>
        <w:t xml:space="preserve"> </w:t>
      </w:r>
      <w:r w:rsidR="00DC7E74" w:rsidRPr="00F00DC5">
        <w:rPr>
          <w:rFonts w:ascii="Times New Roman" w:hAnsi="Times New Roman" w:cs="Times New Roman"/>
          <w:b/>
          <w:bCs/>
          <w:sz w:val="24"/>
          <w:szCs w:val="24"/>
        </w:rPr>
        <w:t xml:space="preserve">Structural superposition of wild-type </w:t>
      </w:r>
      <w:r w:rsidR="00DC7E74" w:rsidRPr="000A75F3">
        <w:rPr>
          <w:rFonts w:ascii="Times New Roman" w:hAnsi="Times New Roman" w:cs="Times New Roman"/>
          <w:b/>
          <w:bCs/>
          <w:i/>
          <w:iCs/>
          <w:sz w:val="24"/>
          <w:szCs w:val="24"/>
        </w:rPr>
        <w:t>Pf</w:t>
      </w:r>
      <w:r w:rsidR="00DC7E74" w:rsidRPr="00F00DC5">
        <w:rPr>
          <w:rFonts w:ascii="Times New Roman" w:hAnsi="Times New Roman" w:cs="Times New Roman"/>
          <w:b/>
          <w:bCs/>
          <w:sz w:val="24"/>
          <w:szCs w:val="24"/>
        </w:rPr>
        <w:t>DHFR (brown) and triple mutant (cyan).</w:t>
      </w:r>
    </w:p>
    <w:p w14:paraId="319F370D" w14:textId="0E1C6EB3" w:rsidR="00B2109E" w:rsidRPr="00365E84" w:rsidRDefault="00037DBF" w:rsidP="00B2109E">
      <w:pPr>
        <w:spacing w:line="276" w:lineRule="auto"/>
        <w:jc w:val="both"/>
        <w:rPr>
          <w:rFonts w:ascii="Times New Roman" w:hAnsi="Times New Roman" w:cs="Times New Roman"/>
          <w:sz w:val="24"/>
          <w:szCs w:val="24"/>
        </w:rPr>
      </w:pPr>
      <w:r w:rsidRPr="00365E84">
        <w:rPr>
          <w:rFonts w:ascii="Times New Roman" w:hAnsi="Times New Roman" w:cs="Times New Roman"/>
          <w:sz w:val="24"/>
          <w:szCs w:val="24"/>
        </w:rPr>
        <w:t>Belong the structural analysis, the N51I substitution is positioned di</w:t>
      </w:r>
      <w:r w:rsidR="00882AE9" w:rsidRPr="00365E84">
        <w:rPr>
          <w:rFonts w:ascii="Times New Roman" w:hAnsi="Times New Roman" w:cs="Times New Roman"/>
          <w:sz w:val="24"/>
          <w:szCs w:val="24"/>
        </w:rPr>
        <w:t>stally from the active site and may contribute to allosteric effects, while C59R and S108N are located closer to the ligand binding pocket. The S108N mutation directly alters ligand binding within the active site, whereas C59 creates steric hindrance that restricts access to antifolate antimalarials. Together, these mutations significantly reduce both ligand accessibility and binding affinity.</w:t>
      </w:r>
    </w:p>
    <w:p w14:paraId="7B1309C9" w14:textId="51A9EA65" w:rsidR="003A1073" w:rsidRPr="00272B81" w:rsidRDefault="003A1073"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3.</w:t>
      </w:r>
      <w:r w:rsidR="00B23673" w:rsidRPr="00272B81">
        <w:rPr>
          <w:rFonts w:ascii="Times New Roman" w:hAnsi="Times New Roman" w:cs="Times New Roman"/>
          <w:b/>
          <w:bCs/>
          <w:sz w:val="24"/>
          <w:szCs w:val="24"/>
        </w:rPr>
        <w:t>3</w:t>
      </w:r>
      <w:r w:rsidRPr="00272B81">
        <w:rPr>
          <w:rFonts w:ascii="Times New Roman" w:hAnsi="Times New Roman" w:cs="Times New Roman"/>
          <w:b/>
          <w:bCs/>
          <w:sz w:val="24"/>
          <w:szCs w:val="24"/>
        </w:rPr>
        <w:t xml:space="preserve"> Virtual screening</w:t>
      </w:r>
    </w:p>
    <w:p w14:paraId="5F704030" w14:textId="34E500BA" w:rsidR="003A1073" w:rsidRPr="00272B81" w:rsidRDefault="005F1C34" w:rsidP="00B2109E">
      <w:pPr>
        <w:spacing w:line="360" w:lineRule="auto"/>
        <w:jc w:val="both"/>
        <w:rPr>
          <w:rFonts w:ascii="Times New Roman" w:hAnsi="Times New Roman" w:cs="Times New Roman"/>
          <w:sz w:val="24"/>
          <w:szCs w:val="24"/>
        </w:rPr>
      </w:pPr>
      <w:r w:rsidRPr="00707E9C">
        <w:rPr>
          <w:rFonts w:ascii="Times New Roman" w:hAnsi="Times New Roman" w:cs="Times New Roman"/>
          <w:b/>
          <w:bCs/>
          <w:sz w:val="24"/>
          <w:szCs w:val="24"/>
        </w:rPr>
        <w:t>F</w:t>
      </w:r>
      <w:r w:rsidR="00547F4F" w:rsidRPr="00707E9C">
        <w:rPr>
          <w:rFonts w:ascii="Times New Roman" w:hAnsi="Times New Roman" w:cs="Times New Roman"/>
          <w:b/>
          <w:bCs/>
          <w:sz w:val="24"/>
          <w:szCs w:val="24"/>
        </w:rPr>
        <w:t>ig</w:t>
      </w:r>
      <w:r w:rsidR="009013CF" w:rsidRPr="00707E9C">
        <w:rPr>
          <w:rFonts w:ascii="Times New Roman" w:hAnsi="Times New Roman" w:cs="Times New Roman"/>
          <w:b/>
          <w:bCs/>
          <w:sz w:val="24"/>
          <w:szCs w:val="24"/>
        </w:rPr>
        <w:t>.</w:t>
      </w:r>
      <w:r w:rsidR="00547F4F" w:rsidRPr="00707E9C">
        <w:rPr>
          <w:rFonts w:ascii="Times New Roman" w:hAnsi="Times New Roman" w:cs="Times New Roman"/>
          <w:b/>
          <w:bCs/>
          <w:sz w:val="24"/>
          <w:szCs w:val="24"/>
        </w:rPr>
        <w:t xml:space="preserve"> </w:t>
      </w:r>
      <w:r w:rsidR="00BF5BD8" w:rsidRPr="00707E9C">
        <w:rPr>
          <w:rFonts w:ascii="Times New Roman" w:hAnsi="Times New Roman" w:cs="Times New Roman"/>
          <w:b/>
          <w:bCs/>
          <w:sz w:val="24"/>
          <w:szCs w:val="24"/>
        </w:rPr>
        <w:t>3</w:t>
      </w:r>
      <w:r w:rsidR="00547F4F" w:rsidRPr="00272B81">
        <w:rPr>
          <w:rFonts w:ascii="Times New Roman" w:hAnsi="Times New Roman" w:cs="Times New Roman"/>
          <w:sz w:val="24"/>
          <w:szCs w:val="24"/>
        </w:rPr>
        <w:t xml:space="preserve"> below shows the distribution of binding affinities of </w:t>
      </w:r>
      <w:r w:rsidR="003A1073" w:rsidRPr="00272B81">
        <w:rPr>
          <w:rFonts w:ascii="Times New Roman" w:hAnsi="Times New Roman" w:cs="Times New Roman"/>
          <w:sz w:val="24"/>
          <w:szCs w:val="24"/>
        </w:rPr>
        <w:t xml:space="preserve">the compounds from SANCDB and AfroDB with the </w:t>
      </w:r>
      <w:r w:rsidR="003A1073" w:rsidRPr="0077779C">
        <w:rPr>
          <w:rFonts w:ascii="Times New Roman" w:hAnsi="Times New Roman" w:cs="Times New Roman"/>
          <w:i/>
          <w:iCs/>
          <w:sz w:val="24"/>
          <w:szCs w:val="24"/>
        </w:rPr>
        <w:t>Pf</w:t>
      </w:r>
      <w:r w:rsidR="003A1073" w:rsidRPr="00272B81">
        <w:rPr>
          <w:rFonts w:ascii="Times New Roman" w:hAnsi="Times New Roman" w:cs="Times New Roman"/>
          <w:sz w:val="24"/>
          <w:szCs w:val="24"/>
        </w:rPr>
        <w:t>DHFR protein.</w:t>
      </w:r>
    </w:p>
    <w:p w14:paraId="75B6B454" w14:textId="2EFDF36C" w:rsidR="00502AA7" w:rsidRPr="00272B81" w:rsidRDefault="00547F4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lastRenderedPageBreak/>
        <w:t xml:space="preserve"> </w:t>
      </w:r>
      <w:r w:rsidR="00C6779C" w:rsidRPr="00272B81">
        <w:rPr>
          <w:rFonts w:ascii="Times New Roman" w:hAnsi="Times New Roman" w:cs="Times New Roman"/>
          <w:noProof/>
          <w:sz w:val="24"/>
          <w:szCs w:val="24"/>
        </w:rPr>
        <w:drawing>
          <wp:inline distT="0" distB="0" distL="0" distR="0" wp14:anchorId="4C7C7704" wp14:editId="73469690">
            <wp:extent cx="5943600" cy="3394710"/>
            <wp:effectExtent l="0" t="0" r="0" b="0"/>
            <wp:docPr id="6292297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29781" name=""/>
                    <pic:cNvPicPr/>
                  </pic:nvPicPr>
                  <pic:blipFill>
                    <a:blip r:embed="rId11"/>
                    <a:stretch>
                      <a:fillRect/>
                    </a:stretch>
                  </pic:blipFill>
                  <pic:spPr>
                    <a:xfrm>
                      <a:off x="0" y="0"/>
                      <a:ext cx="5943600" cy="3394710"/>
                    </a:xfrm>
                    <a:prstGeom prst="rect">
                      <a:avLst/>
                    </a:prstGeom>
                  </pic:spPr>
                </pic:pic>
              </a:graphicData>
            </a:graphic>
          </wp:inline>
        </w:drawing>
      </w:r>
    </w:p>
    <w:p w14:paraId="7C56CBBD" w14:textId="23F2110A" w:rsidR="00547F4F" w:rsidRPr="00272B81" w:rsidRDefault="00547F4F" w:rsidP="00B2109E">
      <w:pPr>
        <w:spacing w:line="360" w:lineRule="auto"/>
        <w:jc w:val="both"/>
        <w:rPr>
          <w:rFonts w:ascii="Times New Roman" w:hAnsi="Times New Roman" w:cs="Times New Roman"/>
          <w:sz w:val="24"/>
          <w:szCs w:val="24"/>
        </w:rPr>
      </w:pPr>
      <w:r w:rsidRPr="00272B81">
        <w:rPr>
          <w:rFonts w:ascii="Times New Roman" w:hAnsi="Times New Roman" w:cs="Times New Roman"/>
          <w:b/>
          <w:bCs/>
          <w:sz w:val="24"/>
          <w:szCs w:val="24"/>
        </w:rPr>
        <w:t>Fig</w:t>
      </w:r>
      <w:r w:rsidR="009013CF">
        <w:rPr>
          <w:rFonts w:ascii="Times New Roman" w:hAnsi="Times New Roman" w:cs="Times New Roman"/>
          <w:b/>
          <w:bCs/>
          <w:sz w:val="24"/>
          <w:szCs w:val="24"/>
        </w:rPr>
        <w:t>.</w:t>
      </w:r>
      <w:r w:rsidRPr="00272B81">
        <w:rPr>
          <w:rFonts w:ascii="Times New Roman" w:hAnsi="Times New Roman" w:cs="Times New Roman"/>
          <w:b/>
          <w:bCs/>
          <w:sz w:val="24"/>
          <w:szCs w:val="24"/>
        </w:rPr>
        <w:t xml:space="preserve"> </w:t>
      </w:r>
      <w:r w:rsidR="00BF5BD8">
        <w:rPr>
          <w:rFonts w:ascii="Times New Roman" w:hAnsi="Times New Roman" w:cs="Times New Roman"/>
          <w:b/>
          <w:bCs/>
          <w:sz w:val="24"/>
          <w:szCs w:val="24"/>
        </w:rPr>
        <w:t>3</w:t>
      </w:r>
      <w:r w:rsidRPr="00272B81">
        <w:rPr>
          <w:rFonts w:ascii="Times New Roman" w:hAnsi="Times New Roman" w:cs="Times New Roman"/>
          <w:b/>
          <w:bCs/>
          <w:sz w:val="24"/>
          <w:szCs w:val="24"/>
        </w:rPr>
        <w:t>.</w:t>
      </w:r>
      <w:r w:rsidRPr="00272B81">
        <w:rPr>
          <w:rFonts w:ascii="Times New Roman" w:hAnsi="Times New Roman" w:cs="Times New Roman"/>
          <w:sz w:val="24"/>
          <w:szCs w:val="24"/>
        </w:rPr>
        <w:t xml:space="preserve"> Distribution of Binding affinity of SANCDB</w:t>
      </w:r>
      <w:r w:rsidR="00112441" w:rsidRPr="00272B81">
        <w:rPr>
          <w:rFonts w:ascii="Times New Roman" w:hAnsi="Times New Roman" w:cs="Times New Roman"/>
          <w:sz w:val="24"/>
          <w:szCs w:val="24"/>
        </w:rPr>
        <w:t xml:space="preserve"> (orange) </w:t>
      </w:r>
      <w:r w:rsidRPr="00272B81">
        <w:rPr>
          <w:rFonts w:ascii="Times New Roman" w:hAnsi="Times New Roman" w:cs="Times New Roman"/>
          <w:sz w:val="24"/>
          <w:szCs w:val="24"/>
        </w:rPr>
        <w:t>and AfroDB</w:t>
      </w:r>
      <w:r w:rsidR="00112441" w:rsidRPr="00272B81">
        <w:rPr>
          <w:rFonts w:ascii="Times New Roman" w:hAnsi="Times New Roman" w:cs="Times New Roman"/>
          <w:sz w:val="24"/>
          <w:szCs w:val="24"/>
        </w:rPr>
        <w:t xml:space="preserve"> (blue)</w:t>
      </w:r>
    </w:p>
    <w:p w14:paraId="55639EE0" w14:textId="2E0A1F6C" w:rsidR="00112441" w:rsidRPr="00365E84" w:rsidRDefault="00112441" w:rsidP="00AB0CB0">
      <w:pPr>
        <w:spacing w:line="276" w:lineRule="auto"/>
        <w:jc w:val="both"/>
        <w:rPr>
          <w:rFonts w:ascii="Times New Roman" w:hAnsi="Times New Roman" w:cs="Times New Roman"/>
          <w:sz w:val="24"/>
          <w:szCs w:val="24"/>
        </w:rPr>
      </w:pPr>
      <w:r w:rsidRPr="00365E84">
        <w:rPr>
          <w:rFonts w:ascii="Times New Roman" w:hAnsi="Times New Roman" w:cs="Times New Roman"/>
          <w:sz w:val="24"/>
          <w:szCs w:val="24"/>
        </w:rPr>
        <w:t>The analysis reveal</w:t>
      </w:r>
      <w:r w:rsidR="00365E84">
        <w:rPr>
          <w:rFonts w:ascii="Times New Roman" w:hAnsi="Times New Roman" w:cs="Times New Roman"/>
          <w:sz w:val="24"/>
          <w:szCs w:val="24"/>
        </w:rPr>
        <w:t>ed</w:t>
      </w:r>
      <w:r w:rsidRPr="00365E84">
        <w:rPr>
          <w:rFonts w:ascii="Times New Roman" w:hAnsi="Times New Roman" w:cs="Times New Roman"/>
          <w:sz w:val="24"/>
          <w:szCs w:val="24"/>
        </w:rPr>
        <w:t xml:space="preserve"> that AfroDB contains significantly more compounds with strong binding affinities, showing a concentration of compounds in -10.5 to -10.0 kcal/mol range, while SANCDB exhibits a much smaller and more dispersed distribution</w:t>
      </w:r>
      <w:r w:rsidR="00EE2E62" w:rsidRPr="00365E84">
        <w:rPr>
          <w:rFonts w:ascii="Times New Roman" w:hAnsi="Times New Roman" w:cs="Times New Roman"/>
          <w:sz w:val="24"/>
          <w:szCs w:val="24"/>
        </w:rPr>
        <w:t xml:space="preserve"> with only few compounds showing binging affinities around -14.0 kcal/mol. AfroDB contains few compounds with strong binding affinities of -11.4 to -11.0</w:t>
      </w:r>
      <w:r w:rsidR="00B23673" w:rsidRPr="00365E84">
        <w:rPr>
          <w:rFonts w:ascii="Times New Roman" w:hAnsi="Times New Roman" w:cs="Times New Roman"/>
          <w:sz w:val="24"/>
          <w:szCs w:val="24"/>
        </w:rPr>
        <w:t xml:space="preserve"> kcal/mol.</w:t>
      </w:r>
      <w:r w:rsidR="00EE2E62" w:rsidRPr="00365E84">
        <w:rPr>
          <w:rFonts w:ascii="Times New Roman" w:hAnsi="Times New Roman" w:cs="Times New Roman"/>
          <w:sz w:val="24"/>
          <w:szCs w:val="24"/>
        </w:rPr>
        <w:t xml:space="preserve"> </w:t>
      </w:r>
    </w:p>
    <w:p w14:paraId="2A10B495" w14:textId="77777777" w:rsidR="00AB0CB0" w:rsidRPr="00272B81" w:rsidRDefault="00AB0CB0" w:rsidP="00B2109E">
      <w:pPr>
        <w:spacing w:line="360" w:lineRule="auto"/>
        <w:jc w:val="both"/>
        <w:rPr>
          <w:rFonts w:ascii="Times New Roman" w:hAnsi="Times New Roman" w:cs="Times New Roman"/>
          <w:sz w:val="24"/>
          <w:szCs w:val="24"/>
        </w:rPr>
      </w:pPr>
    </w:p>
    <w:p w14:paraId="3EEC7FB2" w14:textId="4200CC9A" w:rsidR="00B23673" w:rsidRPr="00272B81" w:rsidRDefault="00B23673" w:rsidP="00B2109E">
      <w:pPr>
        <w:spacing w:line="360" w:lineRule="auto"/>
        <w:jc w:val="both"/>
        <w:rPr>
          <w:rFonts w:ascii="Times New Roman" w:hAnsi="Times New Roman" w:cs="Times New Roman"/>
          <w:sz w:val="24"/>
          <w:szCs w:val="24"/>
        </w:rPr>
      </w:pPr>
      <w:r w:rsidRPr="00707E9C">
        <w:rPr>
          <w:rFonts w:ascii="Times New Roman" w:hAnsi="Times New Roman" w:cs="Times New Roman"/>
          <w:b/>
          <w:bCs/>
          <w:sz w:val="24"/>
          <w:szCs w:val="24"/>
        </w:rPr>
        <w:t xml:space="preserve">Table </w:t>
      </w:r>
      <w:r w:rsidR="00C92A7C" w:rsidRPr="00707E9C">
        <w:rPr>
          <w:rFonts w:ascii="Times New Roman" w:hAnsi="Times New Roman" w:cs="Times New Roman"/>
          <w:b/>
          <w:bCs/>
          <w:sz w:val="24"/>
          <w:szCs w:val="24"/>
        </w:rPr>
        <w:t>2</w:t>
      </w:r>
      <w:r w:rsidRPr="00272B81">
        <w:rPr>
          <w:rFonts w:ascii="Times New Roman" w:hAnsi="Times New Roman" w:cs="Times New Roman"/>
          <w:sz w:val="24"/>
          <w:szCs w:val="24"/>
        </w:rPr>
        <w:t xml:space="preserve"> and </w:t>
      </w:r>
      <w:r w:rsidR="00707E9C" w:rsidRPr="00707E9C">
        <w:rPr>
          <w:rFonts w:ascii="Times New Roman" w:hAnsi="Times New Roman" w:cs="Times New Roman"/>
          <w:b/>
          <w:bCs/>
          <w:sz w:val="24"/>
          <w:szCs w:val="24"/>
        </w:rPr>
        <w:t xml:space="preserve">Table </w:t>
      </w:r>
      <w:proofErr w:type="gramStart"/>
      <w:r w:rsidR="00707E9C">
        <w:rPr>
          <w:rFonts w:ascii="Times New Roman" w:hAnsi="Times New Roman" w:cs="Times New Roman"/>
          <w:b/>
          <w:bCs/>
          <w:sz w:val="24"/>
          <w:szCs w:val="24"/>
        </w:rPr>
        <w:t>3</w:t>
      </w:r>
      <w:r w:rsidR="00707E9C" w:rsidRPr="00272B81">
        <w:rPr>
          <w:rFonts w:ascii="Times New Roman" w:hAnsi="Times New Roman" w:cs="Times New Roman"/>
          <w:sz w:val="24"/>
          <w:szCs w:val="24"/>
        </w:rPr>
        <w:t xml:space="preserve"> </w:t>
      </w:r>
      <w:r w:rsidRPr="00272B81">
        <w:rPr>
          <w:rFonts w:ascii="Times New Roman" w:hAnsi="Times New Roman" w:cs="Times New Roman"/>
          <w:sz w:val="24"/>
          <w:szCs w:val="24"/>
        </w:rPr>
        <w:t xml:space="preserve"> below</w:t>
      </w:r>
      <w:proofErr w:type="gramEnd"/>
      <w:r w:rsidRPr="00272B81">
        <w:rPr>
          <w:rFonts w:ascii="Times New Roman" w:hAnsi="Times New Roman" w:cs="Times New Roman"/>
          <w:sz w:val="24"/>
          <w:szCs w:val="24"/>
        </w:rPr>
        <w:t xml:space="preserve"> shows the </w:t>
      </w:r>
      <w:r w:rsidR="00365E84">
        <w:rPr>
          <w:rFonts w:ascii="Times New Roman" w:hAnsi="Times New Roman" w:cs="Times New Roman"/>
          <w:sz w:val="24"/>
          <w:szCs w:val="24"/>
        </w:rPr>
        <w:t>t</w:t>
      </w:r>
      <w:r w:rsidR="00365E84" w:rsidRPr="00272B81">
        <w:rPr>
          <w:rFonts w:ascii="Times New Roman" w:hAnsi="Times New Roman" w:cs="Times New Roman"/>
          <w:sz w:val="24"/>
          <w:szCs w:val="24"/>
        </w:rPr>
        <w:t xml:space="preserve">op 10 </w:t>
      </w:r>
      <w:r w:rsidR="00365E84">
        <w:rPr>
          <w:rFonts w:ascii="Times New Roman" w:hAnsi="Times New Roman" w:cs="Times New Roman"/>
          <w:sz w:val="24"/>
          <w:szCs w:val="24"/>
        </w:rPr>
        <w:t>promising inhibitors of</w:t>
      </w:r>
      <w:r w:rsidR="00365E84" w:rsidRPr="00272B81">
        <w:rPr>
          <w:rFonts w:ascii="Times New Roman" w:hAnsi="Times New Roman" w:cs="Times New Roman"/>
          <w:sz w:val="24"/>
          <w:szCs w:val="24"/>
        </w:rPr>
        <w:t xml:space="preserve"> </w:t>
      </w:r>
      <w:r w:rsidR="00365E84" w:rsidRPr="007B6E8C">
        <w:rPr>
          <w:rFonts w:ascii="Times New Roman" w:hAnsi="Times New Roman" w:cs="Times New Roman"/>
          <w:i/>
          <w:iCs/>
          <w:sz w:val="24"/>
          <w:szCs w:val="24"/>
        </w:rPr>
        <w:t>Pf</w:t>
      </w:r>
      <w:r w:rsidR="00365E84" w:rsidRPr="00272B81">
        <w:rPr>
          <w:rFonts w:ascii="Times New Roman" w:hAnsi="Times New Roman" w:cs="Times New Roman"/>
          <w:sz w:val="24"/>
          <w:szCs w:val="24"/>
        </w:rPr>
        <w:t>DHFR</w:t>
      </w:r>
      <w:r w:rsidRPr="00272B81">
        <w:rPr>
          <w:rFonts w:ascii="Times New Roman" w:hAnsi="Times New Roman" w:cs="Times New Roman"/>
          <w:sz w:val="24"/>
          <w:szCs w:val="24"/>
        </w:rPr>
        <w:t xml:space="preserve"> from AfroDB and SANCDB</w:t>
      </w:r>
      <w:r w:rsidR="00365E84">
        <w:rPr>
          <w:rFonts w:ascii="Times New Roman" w:hAnsi="Times New Roman" w:cs="Times New Roman"/>
          <w:sz w:val="24"/>
          <w:szCs w:val="24"/>
        </w:rPr>
        <w:t>.</w:t>
      </w:r>
    </w:p>
    <w:p w14:paraId="162C2A0F" w14:textId="77777777" w:rsidR="00B23673" w:rsidRPr="00272B81" w:rsidRDefault="00B23673" w:rsidP="00B2109E">
      <w:pPr>
        <w:spacing w:line="360" w:lineRule="auto"/>
        <w:jc w:val="both"/>
        <w:rPr>
          <w:rFonts w:ascii="Times New Roman" w:hAnsi="Times New Roman" w:cs="Times New Roman"/>
          <w:sz w:val="24"/>
          <w:szCs w:val="24"/>
        </w:rPr>
      </w:pPr>
    </w:p>
    <w:p w14:paraId="032D6345" w14:textId="77777777" w:rsidR="00B23673" w:rsidRPr="00272B81" w:rsidRDefault="00B23673" w:rsidP="00B2109E">
      <w:pPr>
        <w:spacing w:line="360" w:lineRule="auto"/>
        <w:jc w:val="both"/>
        <w:rPr>
          <w:rFonts w:ascii="Times New Roman" w:hAnsi="Times New Roman" w:cs="Times New Roman"/>
          <w:sz w:val="24"/>
          <w:szCs w:val="24"/>
        </w:rPr>
      </w:pPr>
    </w:p>
    <w:p w14:paraId="3D6AEF83" w14:textId="77777777" w:rsidR="00B23673" w:rsidRPr="00272B81" w:rsidRDefault="00B23673" w:rsidP="00B2109E">
      <w:pPr>
        <w:spacing w:line="360" w:lineRule="auto"/>
        <w:jc w:val="both"/>
        <w:rPr>
          <w:rFonts w:ascii="Times New Roman" w:hAnsi="Times New Roman" w:cs="Times New Roman"/>
          <w:sz w:val="24"/>
          <w:szCs w:val="24"/>
        </w:rPr>
      </w:pPr>
    </w:p>
    <w:p w14:paraId="4615D24E" w14:textId="77777777" w:rsidR="00B23673" w:rsidRPr="00272B81" w:rsidRDefault="00B23673" w:rsidP="00B2109E">
      <w:pPr>
        <w:spacing w:line="360" w:lineRule="auto"/>
        <w:jc w:val="both"/>
        <w:rPr>
          <w:rFonts w:ascii="Times New Roman" w:hAnsi="Times New Roman" w:cs="Times New Roman"/>
          <w:sz w:val="24"/>
          <w:szCs w:val="24"/>
        </w:rPr>
      </w:pPr>
    </w:p>
    <w:p w14:paraId="664FAEEB" w14:textId="77777777" w:rsidR="00B23673" w:rsidRPr="00272B81" w:rsidRDefault="00B23673" w:rsidP="00B2109E">
      <w:pPr>
        <w:spacing w:line="360" w:lineRule="auto"/>
        <w:jc w:val="both"/>
        <w:rPr>
          <w:rFonts w:ascii="Times New Roman" w:hAnsi="Times New Roman" w:cs="Times New Roman"/>
          <w:sz w:val="24"/>
          <w:szCs w:val="24"/>
        </w:rPr>
      </w:pPr>
    </w:p>
    <w:p w14:paraId="3DCDDD75" w14:textId="77D396E0" w:rsidR="008B70D4" w:rsidRPr="00F00DC5" w:rsidRDefault="008B70D4"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lastRenderedPageBreak/>
        <w:t>Table</w:t>
      </w:r>
      <w:r w:rsidR="00C92A7C" w:rsidRPr="00272B81">
        <w:rPr>
          <w:rFonts w:ascii="Times New Roman" w:hAnsi="Times New Roman" w:cs="Times New Roman"/>
          <w:b/>
          <w:bCs/>
          <w:sz w:val="24"/>
          <w:szCs w:val="24"/>
        </w:rPr>
        <w:t xml:space="preserve"> 2</w:t>
      </w:r>
      <w:r w:rsidR="00C92A7C"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Pr="00F00DC5">
        <w:rPr>
          <w:rFonts w:ascii="Times New Roman" w:hAnsi="Times New Roman" w:cs="Times New Roman"/>
          <w:b/>
          <w:bCs/>
          <w:sz w:val="24"/>
          <w:szCs w:val="24"/>
        </w:rPr>
        <w:t xml:space="preserve">Top 10 </w:t>
      </w:r>
      <w:r w:rsidR="0061615C" w:rsidRPr="00F00DC5">
        <w:rPr>
          <w:rFonts w:ascii="Times New Roman" w:hAnsi="Times New Roman" w:cs="Times New Roman"/>
          <w:b/>
          <w:bCs/>
          <w:sz w:val="24"/>
          <w:szCs w:val="24"/>
        </w:rPr>
        <w:t>promising inhibitors of</w:t>
      </w:r>
      <w:r w:rsidRPr="00F00DC5">
        <w:rPr>
          <w:rFonts w:ascii="Times New Roman" w:hAnsi="Times New Roman" w:cs="Times New Roman"/>
          <w:b/>
          <w:bCs/>
          <w:sz w:val="24"/>
          <w:szCs w:val="24"/>
        </w:rPr>
        <w:t xml:space="preserve"> </w:t>
      </w:r>
      <w:r w:rsidR="0061615C" w:rsidRPr="007B6E8C">
        <w:rPr>
          <w:rFonts w:ascii="Times New Roman" w:hAnsi="Times New Roman" w:cs="Times New Roman"/>
          <w:b/>
          <w:bCs/>
          <w:i/>
          <w:iCs/>
          <w:sz w:val="24"/>
          <w:szCs w:val="24"/>
        </w:rPr>
        <w:t>Pf</w:t>
      </w:r>
      <w:r w:rsidR="0061615C" w:rsidRPr="00F00DC5">
        <w:rPr>
          <w:rFonts w:ascii="Times New Roman" w:hAnsi="Times New Roman" w:cs="Times New Roman"/>
          <w:b/>
          <w:bCs/>
          <w:sz w:val="24"/>
          <w:szCs w:val="24"/>
        </w:rPr>
        <w:t xml:space="preserve">DHFR </w:t>
      </w:r>
      <w:r w:rsidRPr="00F00DC5">
        <w:rPr>
          <w:rFonts w:ascii="Times New Roman" w:hAnsi="Times New Roman" w:cs="Times New Roman"/>
          <w:b/>
          <w:bCs/>
          <w:sz w:val="24"/>
          <w:szCs w:val="24"/>
        </w:rPr>
        <w:t>from AfroDB</w:t>
      </w:r>
    </w:p>
    <w:tbl>
      <w:tblPr>
        <w:tblStyle w:val="Tableausimple2"/>
        <w:tblW w:w="5000" w:type="pct"/>
        <w:tblLook w:val="0420" w:firstRow="1" w:lastRow="0" w:firstColumn="0" w:lastColumn="0" w:noHBand="0" w:noVBand="1"/>
      </w:tblPr>
      <w:tblGrid>
        <w:gridCol w:w="1993"/>
        <w:gridCol w:w="2130"/>
        <w:gridCol w:w="1249"/>
        <w:gridCol w:w="1099"/>
        <w:gridCol w:w="925"/>
        <w:gridCol w:w="925"/>
        <w:gridCol w:w="1039"/>
      </w:tblGrid>
      <w:tr w:rsidR="00425249" w:rsidRPr="00CB54B1" w14:paraId="47F0EB96" w14:textId="77777777" w:rsidTr="005F1C34">
        <w:trPr>
          <w:cnfStyle w:val="100000000000" w:firstRow="1" w:lastRow="0" w:firstColumn="0" w:lastColumn="0" w:oddVBand="0" w:evenVBand="0" w:oddHBand="0" w:evenHBand="0" w:firstRowFirstColumn="0" w:firstRowLastColumn="0" w:lastRowFirstColumn="0" w:lastRowLastColumn="0"/>
          <w:trHeight w:val="896"/>
        </w:trPr>
        <w:tc>
          <w:tcPr>
            <w:tcW w:w="1065" w:type="pct"/>
            <w:hideMark/>
          </w:tcPr>
          <w:p w14:paraId="7676A61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ID</w:t>
            </w:r>
          </w:p>
        </w:tc>
        <w:tc>
          <w:tcPr>
            <w:tcW w:w="1138" w:type="pct"/>
            <w:hideMark/>
          </w:tcPr>
          <w:p w14:paraId="40CFC9A8" w14:textId="3C1D3C9C"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Docking</w:t>
            </w:r>
            <w:r w:rsidR="0061615C">
              <w:rPr>
                <w:rFonts w:ascii="Times New Roman" w:eastAsia="Times New Roman" w:hAnsi="Times New Roman" w:cs="Times New Roman"/>
                <w:color w:val="000000" w:themeColor="text1"/>
                <w:kern w:val="24"/>
                <w:sz w:val="24"/>
                <w:szCs w:val="24"/>
              </w:rPr>
              <w:t xml:space="preserve"> Score</w:t>
            </w:r>
            <w:r w:rsidR="005F1C34">
              <w:rPr>
                <w:rFonts w:ascii="Times New Roman" w:eastAsia="Times New Roman" w:hAnsi="Times New Roman" w:cs="Times New Roman"/>
                <w:color w:val="000000" w:themeColor="text1"/>
                <w:kern w:val="24"/>
                <w:sz w:val="24"/>
                <w:szCs w:val="24"/>
              </w:rPr>
              <w:t xml:space="preserve"> (Kcal/mol)</w:t>
            </w:r>
          </w:p>
        </w:tc>
        <w:tc>
          <w:tcPr>
            <w:tcW w:w="667" w:type="pct"/>
            <w:hideMark/>
          </w:tcPr>
          <w:p w14:paraId="7E77F623" w14:textId="37ECA9EB"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M</w:t>
            </w:r>
            <w:r w:rsidR="0061615C">
              <w:rPr>
                <w:rFonts w:ascii="Times New Roman" w:eastAsia="Times New Roman" w:hAnsi="Times New Roman" w:cs="Times New Roman"/>
                <w:color w:val="000000" w:themeColor="text1"/>
                <w:kern w:val="24"/>
                <w:sz w:val="24"/>
                <w:szCs w:val="24"/>
              </w:rPr>
              <w:t>w</w:t>
            </w:r>
            <w:r w:rsidR="005F1C34">
              <w:rPr>
                <w:rFonts w:ascii="Times New Roman" w:eastAsia="Times New Roman" w:hAnsi="Times New Roman" w:cs="Times New Roman"/>
                <w:color w:val="000000" w:themeColor="text1"/>
                <w:kern w:val="24"/>
                <w:sz w:val="24"/>
                <w:szCs w:val="24"/>
              </w:rPr>
              <w:t xml:space="preserve"> (g/mol)</w:t>
            </w:r>
          </w:p>
        </w:tc>
        <w:tc>
          <w:tcPr>
            <w:tcW w:w="587" w:type="pct"/>
            <w:hideMark/>
          </w:tcPr>
          <w:p w14:paraId="5B2AA13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LogP</w:t>
            </w:r>
          </w:p>
        </w:tc>
        <w:tc>
          <w:tcPr>
            <w:tcW w:w="494" w:type="pct"/>
            <w:hideMark/>
          </w:tcPr>
          <w:p w14:paraId="0D768DA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HBD</w:t>
            </w:r>
          </w:p>
        </w:tc>
        <w:tc>
          <w:tcPr>
            <w:tcW w:w="494" w:type="pct"/>
            <w:hideMark/>
          </w:tcPr>
          <w:p w14:paraId="1825D42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HBA</w:t>
            </w:r>
          </w:p>
        </w:tc>
        <w:tc>
          <w:tcPr>
            <w:tcW w:w="556" w:type="pct"/>
            <w:hideMark/>
          </w:tcPr>
          <w:p w14:paraId="7E48BFB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TPSA</w:t>
            </w:r>
          </w:p>
        </w:tc>
      </w:tr>
      <w:tr w:rsidR="00425249" w:rsidRPr="00CB54B1" w14:paraId="7504F10F" w14:textId="77777777" w:rsidTr="005F1C34">
        <w:trPr>
          <w:cnfStyle w:val="000000100000" w:firstRow="0" w:lastRow="0" w:firstColumn="0" w:lastColumn="0" w:oddVBand="0" w:evenVBand="0" w:oddHBand="1" w:evenHBand="0" w:firstRowFirstColumn="0" w:firstRowLastColumn="0" w:lastRowFirstColumn="0" w:lastRowLastColumn="0"/>
          <w:trHeight w:val="351"/>
        </w:trPr>
        <w:tc>
          <w:tcPr>
            <w:tcW w:w="1065" w:type="pct"/>
            <w:hideMark/>
          </w:tcPr>
          <w:p w14:paraId="008AB43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BMC_00086</w:t>
            </w:r>
          </w:p>
        </w:tc>
        <w:tc>
          <w:tcPr>
            <w:tcW w:w="1138" w:type="pct"/>
            <w:hideMark/>
          </w:tcPr>
          <w:p w14:paraId="643113F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1.427</w:t>
            </w:r>
          </w:p>
        </w:tc>
        <w:tc>
          <w:tcPr>
            <w:tcW w:w="667" w:type="pct"/>
            <w:hideMark/>
          </w:tcPr>
          <w:p w14:paraId="49D9124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70.43</w:t>
            </w:r>
          </w:p>
        </w:tc>
        <w:tc>
          <w:tcPr>
            <w:tcW w:w="587" w:type="pct"/>
            <w:hideMark/>
          </w:tcPr>
          <w:p w14:paraId="279FF22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6114</w:t>
            </w:r>
          </w:p>
        </w:tc>
        <w:tc>
          <w:tcPr>
            <w:tcW w:w="494" w:type="pct"/>
            <w:hideMark/>
          </w:tcPr>
          <w:p w14:paraId="3E19CEB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494" w:type="pct"/>
            <w:hideMark/>
          </w:tcPr>
          <w:p w14:paraId="7F1CD2D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w:t>
            </w:r>
          </w:p>
        </w:tc>
        <w:tc>
          <w:tcPr>
            <w:tcW w:w="556" w:type="pct"/>
            <w:hideMark/>
          </w:tcPr>
          <w:p w14:paraId="0FD18C6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483AFD56" w14:textId="77777777" w:rsidTr="005F1C34">
        <w:trPr>
          <w:trHeight w:val="413"/>
        </w:trPr>
        <w:tc>
          <w:tcPr>
            <w:tcW w:w="1065" w:type="pct"/>
            <w:hideMark/>
          </w:tcPr>
          <w:p w14:paraId="59A0C6E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12</w:t>
            </w:r>
          </w:p>
        </w:tc>
        <w:tc>
          <w:tcPr>
            <w:tcW w:w="1138" w:type="pct"/>
            <w:hideMark/>
          </w:tcPr>
          <w:p w14:paraId="07FA9E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1.031</w:t>
            </w:r>
          </w:p>
        </w:tc>
        <w:tc>
          <w:tcPr>
            <w:tcW w:w="667" w:type="pct"/>
            <w:hideMark/>
          </w:tcPr>
          <w:p w14:paraId="349D6D2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96.395</w:t>
            </w:r>
          </w:p>
        </w:tc>
        <w:tc>
          <w:tcPr>
            <w:tcW w:w="587" w:type="pct"/>
            <w:hideMark/>
          </w:tcPr>
          <w:p w14:paraId="1671670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7428</w:t>
            </w:r>
          </w:p>
        </w:tc>
        <w:tc>
          <w:tcPr>
            <w:tcW w:w="494" w:type="pct"/>
            <w:hideMark/>
          </w:tcPr>
          <w:p w14:paraId="178A6D0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34859E8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7</w:t>
            </w:r>
          </w:p>
        </w:tc>
        <w:tc>
          <w:tcPr>
            <w:tcW w:w="556" w:type="pct"/>
            <w:hideMark/>
          </w:tcPr>
          <w:p w14:paraId="05206E7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02EF3297" w14:textId="77777777" w:rsidTr="005F1C34">
        <w:trPr>
          <w:cnfStyle w:val="000000100000" w:firstRow="0" w:lastRow="0" w:firstColumn="0" w:lastColumn="0" w:oddVBand="0" w:evenVBand="0" w:oddHBand="1" w:evenHBand="0" w:firstRowFirstColumn="0" w:firstRowLastColumn="0" w:lastRowFirstColumn="0" w:lastRowLastColumn="0"/>
          <w:trHeight w:val="419"/>
        </w:trPr>
        <w:tc>
          <w:tcPr>
            <w:tcW w:w="1065" w:type="pct"/>
            <w:hideMark/>
          </w:tcPr>
          <w:p w14:paraId="1A159CD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47</w:t>
            </w:r>
          </w:p>
        </w:tc>
        <w:tc>
          <w:tcPr>
            <w:tcW w:w="1138" w:type="pct"/>
            <w:hideMark/>
          </w:tcPr>
          <w:p w14:paraId="4A2FB53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725</w:t>
            </w:r>
          </w:p>
        </w:tc>
        <w:tc>
          <w:tcPr>
            <w:tcW w:w="667" w:type="pct"/>
            <w:hideMark/>
          </w:tcPr>
          <w:p w14:paraId="234793D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36.391</w:t>
            </w:r>
          </w:p>
        </w:tc>
        <w:tc>
          <w:tcPr>
            <w:tcW w:w="587" w:type="pct"/>
            <w:hideMark/>
          </w:tcPr>
          <w:p w14:paraId="0BFE591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4123</w:t>
            </w:r>
          </w:p>
        </w:tc>
        <w:tc>
          <w:tcPr>
            <w:tcW w:w="494" w:type="pct"/>
            <w:hideMark/>
          </w:tcPr>
          <w:p w14:paraId="37ABDE7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c>
          <w:tcPr>
            <w:tcW w:w="494" w:type="pct"/>
            <w:hideMark/>
          </w:tcPr>
          <w:p w14:paraId="5781FCF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30D1FD4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1749A247" w14:textId="77777777" w:rsidTr="005F1C34">
        <w:trPr>
          <w:trHeight w:val="411"/>
        </w:trPr>
        <w:tc>
          <w:tcPr>
            <w:tcW w:w="1065" w:type="pct"/>
            <w:hideMark/>
          </w:tcPr>
          <w:p w14:paraId="2D74868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WA_0045</w:t>
            </w:r>
          </w:p>
        </w:tc>
        <w:tc>
          <w:tcPr>
            <w:tcW w:w="1138" w:type="pct"/>
            <w:hideMark/>
          </w:tcPr>
          <w:p w14:paraId="6A58A6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695</w:t>
            </w:r>
          </w:p>
        </w:tc>
        <w:tc>
          <w:tcPr>
            <w:tcW w:w="667" w:type="pct"/>
            <w:hideMark/>
          </w:tcPr>
          <w:p w14:paraId="65F6ABB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63.457</w:t>
            </w:r>
          </w:p>
        </w:tc>
        <w:tc>
          <w:tcPr>
            <w:tcW w:w="587" w:type="pct"/>
            <w:hideMark/>
          </w:tcPr>
          <w:p w14:paraId="4325B9A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8302</w:t>
            </w:r>
          </w:p>
        </w:tc>
        <w:tc>
          <w:tcPr>
            <w:tcW w:w="494" w:type="pct"/>
            <w:hideMark/>
          </w:tcPr>
          <w:p w14:paraId="195054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39D000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7BB985A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1A9AEA19" w14:textId="77777777" w:rsidTr="005F1C34">
        <w:trPr>
          <w:cnfStyle w:val="000000100000" w:firstRow="0" w:lastRow="0" w:firstColumn="0" w:lastColumn="0" w:oddVBand="0" w:evenVBand="0" w:oddHBand="1" w:evenHBand="0" w:firstRowFirstColumn="0" w:firstRowLastColumn="0" w:lastRowFirstColumn="0" w:lastRowLastColumn="0"/>
          <w:trHeight w:val="416"/>
        </w:trPr>
        <w:tc>
          <w:tcPr>
            <w:tcW w:w="1065" w:type="pct"/>
            <w:hideMark/>
          </w:tcPr>
          <w:p w14:paraId="7EE3374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BMC_000100</w:t>
            </w:r>
          </w:p>
        </w:tc>
        <w:tc>
          <w:tcPr>
            <w:tcW w:w="1138" w:type="pct"/>
            <w:hideMark/>
          </w:tcPr>
          <w:p w14:paraId="6DCBEB6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626</w:t>
            </w:r>
          </w:p>
        </w:tc>
        <w:tc>
          <w:tcPr>
            <w:tcW w:w="667" w:type="pct"/>
            <w:hideMark/>
          </w:tcPr>
          <w:p w14:paraId="431244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63.457</w:t>
            </w:r>
          </w:p>
        </w:tc>
        <w:tc>
          <w:tcPr>
            <w:tcW w:w="587" w:type="pct"/>
            <w:hideMark/>
          </w:tcPr>
          <w:p w14:paraId="2ED8E9F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8302</w:t>
            </w:r>
          </w:p>
        </w:tc>
        <w:tc>
          <w:tcPr>
            <w:tcW w:w="494" w:type="pct"/>
            <w:hideMark/>
          </w:tcPr>
          <w:p w14:paraId="52954C3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449930B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43EDF34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4F0BF139" w14:textId="77777777" w:rsidTr="00394D35">
        <w:trPr>
          <w:trHeight w:val="423"/>
        </w:trPr>
        <w:tc>
          <w:tcPr>
            <w:tcW w:w="1065" w:type="pct"/>
            <w:hideMark/>
          </w:tcPr>
          <w:p w14:paraId="44138BD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SA_0088</w:t>
            </w:r>
          </w:p>
        </w:tc>
        <w:tc>
          <w:tcPr>
            <w:tcW w:w="1138" w:type="pct"/>
            <w:hideMark/>
          </w:tcPr>
          <w:p w14:paraId="3CE95B6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83</w:t>
            </w:r>
          </w:p>
        </w:tc>
        <w:tc>
          <w:tcPr>
            <w:tcW w:w="667" w:type="pct"/>
            <w:hideMark/>
          </w:tcPr>
          <w:p w14:paraId="5F64482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48.519</w:t>
            </w:r>
          </w:p>
        </w:tc>
        <w:tc>
          <w:tcPr>
            <w:tcW w:w="587" w:type="pct"/>
            <w:hideMark/>
          </w:tcPr>
          <w:p w14:paraId="2530A97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6011</w:t>
            </w:r>
          </w:p>
        </w:tc>
        <w:tc>
          <w:tcPr>
            <w:tcW w:w="494" w:type="pct"/>
            <w:hideMark/>
          </w:tcPr>
          <w:p w14:paraId="56E1A43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2965294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6</w:t>
            </w:r>
          </w:p>
        </w:tc>
        <w:tc>
          <w:tcPr>
            <w:tcW w:w="556" w:type="pct"/>
            <w:hideMark/>
          </w:tcPr>
          <w:p w14:paraId="28EE0A4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3CB77145" w14:textId="77777777" w:rsidTr="00394D35">
        <w:trPr>
          <w:cnfStyle w:val="000000100000" w:firstRow="0" w:lastRow="0" w:firstColumn="0" w:lastColumn="0" w:oddVBand="0" w:evenVBand="0" w:oddHBand="1" w:evenHBand="0" w:firstRowFirstColumn="0" w:firstRowLastColumn="0" w:lastRowFirstColumn="0" w:lastRowLastColumn="0"/>
          <w:trHeight w:val="415"/>
        </w:trPr>
        <w:tc>
          <w:tcPr>
            <w:tcW w:w="1065" w:type="pct"/>
            <w:hideMark/>
          </w:tcPr>
          <w:p w14:paraId="1831E57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AN_UY_034</w:t>
            </w:r>
          </w:p>
        </w:tc>
        <w:tc>
          <w:tcPr>
            <w:tcW w:w="1138" w:type="pct"/>
            <w:hideMark/>
          </w:tcPr>
          <w:p w14:paraId="4D3D8E5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49</w:t>
            </w:r>
          </w:p>
        </w:tc>
        <w:tc>
          <w:tcPr>
            <w:tcW w:w="667" w:type="pct"/>
            <w:hideMark/>
          </w:tcPr>
          <w:p w14:paraId="4D8AF76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22.477</w:t>
            </w:r>
          </w:p>
        </w:tc>
        <w:tc>
          <w:tcPr>
            <w:tcW w:w="587" w:type="pct"/>
            <w:hideMark/>
          </w:tcPr>
          <w:p w14:paraId="6741E2B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4543</w:t>
            </w:r>
          </w:p>
        </w:tc>
        <w:tc>
          <w:tcPr>
            <w:tcW w:w="494" w:type="pct"/>
            <w:hideMark/>
          </w:tcPr>
          <w:p w14:paraId="65A2639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21D34FA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6</w:t>
            </w:r>
          </w:p>
        </w:tc>
        <w:tc>
          <w:tcPr>
            <w:tcW w:w="556" w:type="pct"/>
            <w:hideMark/>
          </w:tcPr>
          <w:p w14:paraId="42A4860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2BE90A0F" w14:textId="77777777" w:rsidTr="005F1C34">
        <w:trPr>
          <w:trHeight w:val="311"/>
        </w:trPr>
        <w:tc>
          <w:tcPr>
            <w:tcW w:w="1065" w:type="pct"/>
            <w:hideMark/>
          </w:tcPr>
          <w:p w14:paraId="6481480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49</w:t>
            </w:r>
          </w:p>
        </w:tc>
        <w:tc>
          <w:tcPr>
            <w:tcW w:w="1138" w:type="pct"/>
            <w:hideMark/>
          </w:tcPr>
          <w:p w14:paraId="4EB4CD7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49</w:t>
            </w:r>
          </w:p>
        </w:tc>
        <w:tc>
          <w:tcPr>
            <w:tcW w:w="667" w:type="pct"/>
            <w:hideMark/>
          </w:tcPr>
          <w:p w14:paraId="093C474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52.39</w:t>
            </w:r>
          </w:p>
        </w:tc>
        <w:tc>
          <w:tcPr>
            <w:tcW w:w="587" w:type="pct"/>
            <w:hideMark/>
          </w:tcPr>
          <w:p w14:paraId="6886FC8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3831</w:t>
            </w:r>
          </w:p>
        </w:tc>
        <w:tc>
          <w:tcPr>
            <w:tcW w:w="494" w:type="pct"/>
            <w:hideMark/>
          </w:tcPr>
          <w:p w14:paraId="1D91C3E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7C15ED2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7037E8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6F221665" w14:textId="77777777" w:rsidTr="005F1C34">
        <w:trPr>
          <w:cnfStyle w:val="000000100000" w:firstRow="0" w:lastRow="0" w:firstColumn="0" w:lastColumn="0" w:oddVBand="0" w:evenVBand="0" w:oddHBand="1" w:evenHBand="0" w:firstRowFirstColumn="0" w:firstRowLastColumn="0" w:lastRowFirstColumn="0" w:lastRowLastColumn="0"/>
          <w:trHeight w:val="415"/>
        </w:trPr>
        <w:tc>
          <w:tcPr>
            <w:tcW w:w="1065" w:type="pct"/>
            <w:hideMark/>
          </w:tcPr>
          <w:p w14:paraId="2633A21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NPR_0009</w:t>
            </w:r>
          </w:p>
        </w:tc>
        <w:tc>
          <w:tcPr>
            <w:tcW w:w="1138" w:type="pct"/>
            <w:hideMark/>
          </w:tcPr>
          <w:p w14:paraId="25DF030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494</w:t>
            </w:r>
          </w:p>
        </w:tc>
        <w:tc>
          <w:tcPr>
            <w:tcW w:w="667" w:type="pct"/>
            <w:hideMark/>
          </w:tcPr>
          <w:p w14:paraId="778340B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79.456</w:t>
            </w:r>
          </w:p>
        </w:tc>
        <w:tc>
          <w:tcPr>
            <w:tcW w:w="587" w:type="pct"/>
            <w:hideMark/>
          </w:tcPr>
          <w:p w14:paraId="01566FE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5358</w:t>
            </w:r>
          </w:p>
        </w:tc>
        <w:tc>
          <w:tcPr>
            <w:tcW w:w="494" w:type="pct"/>
            <w:hideMark/>
          </w:tcPr>
          <w:p w14:paraId="6C10502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494" w:type="pct"/>
            <w:hideMark/>
          </w:tcPr>
          <w:p w14:paraId="48DEDFF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29424A1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32786547" w14:textId="77777777" w:rsidTr="005F1C34">
        <w:trPr>
          <w:trHeight w:val="420"/>
        </w:trPr>
        <w:tc>
          <w:tcPr>
            <w:tcW w:w="1065" w:type="pct"/>
            <w:hideMark/>
          </w:tcPr>
          <w:p w14:paraId="09C2150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SA_179</w:t>
            </w:r>
          </w:p>
        </w:tc>
        <w:tc>
          <w:tcPr>
            <w:tcW w:w="1138" w:type="pct"/>
            <w:hideMark/>
          </w:tcPr>
          <w:p w14:paraId="75AE975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481</w:t>
            </w:r>
          </w:p>
        </w:tc>
        <w:tc>
          <w:tcPr>
            <w:tcW w:w="667" w:type="pct"/>
            <w:hideMark/>
          </w:tcPr>
          <w:p w14:paraId="45F1F6D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52.386</w:t>
            </w:r>
          </w:p>
        </w:tc>
        <w:tc>
          <w:tcPr>
            <w:tcW w:w="587" w:type="pct"/>
            <w:hideMark/>
          </w:tcPr>
          <w:p w14:paraId="6E96B1E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2915</w:t>
            </w:r>
          </w:p>
        </w:tc>
        <w:tc>
          <w:tcPr>
            <w:tcW w:w="494" w:type="pct"/>
            <w:hideMark/>
          </w:tcPr>
          <w:p w14:paraId="2634B08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4E66214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3F18B8D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bl>
    <w:p w14:paraId="0965EC3A" w14:textId="77777777" w:rsidR="003A26FF" w:rsidRPr="00CB54B1" w:rsidRDefault="003A26FF" w:rsidP="00B2109E">
      <w:pPr>
        <w:spacing w:line="360" w:lineRule="auto"/>
        <w:jc w:val="both"/>
        <w:rPr>
          <w:rFonts w:ascii="Times New Roman" w:hAnsi="Times New Roman" w:cs="Times New Roman"/>
          <w:sz w:val="24"/>
          <w:szCs w:val="24"/>
        </w:rPr>
      </w:pPr>
    </w:p>
    <w:p w14:paraId="5A1CC770" w14:textId="21BF5D25" w:rsidR="008B70D4" w:rsidRPr="00272B81" w:rsidRDefault="003A26F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Out of 842 compounds from the AfroDB database, 39 compl</w:t>
      </w:r>
      <w:r w:rsidR="0061615C">
        <w:rPr>
          <w:rFonts w:ascii="Times New Roman" w:hAnsi="Times New Roman" w:cs="Times New Roman"/>
          <w:sz w:val="24"/>
          <w:szCs w:val="24"/>
        </w:rPr>
        <w:t>ied</w:t>
      </w:r>
      <w:r w:rsidRPr="00272B81">
        <w:rPr>
          <w:rFonts w:ascii="Times New Roman" w:hAnsi="Times New Roman" w:cs="Times New Roman"/>
          <w:sz w:val="24"/>
          <w:szCs w:val="24"/>
        </w:rPr>
        <w:t xml:space="preserve"> fully with Lipinski’s rule of five</w:t>
      </w:r>
      <w:r w:rsidR="0061615C">
        <w:rPr>
          <w:rFonts w:ascii="Times New Roman" w:hAnsi="Times New Roman" w:cs="Times New Roman"/>
          <w:sz w:val="24"/>
          <w:szCs w:val="24"/>
        </w:rPr>
        <w:t>.</w:t>
      </w:r>
    </w:p>
    <w:p w14:paraId="52383595" w14:textId="03DB5F7A" w:rsidR="003A26FF" w:rsidRPr="00F00DC5" w:rsidRDefault="003A26FF"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 xml:space="preserve">Table </w:t>
      </w:r>
      <w:r w:rsidR="00C92A7C" w:rsidRPr="00272B81">
        <w:rPr>
          <w:rFonts w:ascii="Times New Roman" w:hAnsi="Times New Roman" w:cs="Times New Roman"/>
          <w:b/>
          <w:bCs/>
          <w:sz w:val="24"/>
          <w:szCs w:val="24"/>
        </w:rPr>
        <w:t>3</w:t>
      </w:r>
      <w:r w:rsidR="00C92A7C"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0061615C" w:rsidRPr="00F00DC5">
        <w:rPr>
          <w:rFonts w:ascii="Times New Roman" w:hAnsi="Times New Roman" w:cs="Times New Roman"/>
          <w:b/>
          <w:bCs/>
          <w:sz w:val="24"/>
          <w:szCs w:val="24"/>
        </w:rPr>
        <w:t>Top 10 promising inhibitors of PfDHFR from</w:t>
      </w:r>
      <w:r w:rsidRPr="00F00DC5">
        <w:rPr>
          <w:rFonts w:ascii="Times New Roman" w:hAnsi="Times New Roman" w:cs="Times New Roman"/>
          <w:b/>
          <w:bCs/>
          <w:sz w:val="24"/>
          <w:szCs w:val="24"/>
        </w:rPr>
        <w:t xml:space="preserve"> SANCDB</w:t>
      </w:r>
    </w:p>
    <w:tbl>
      <w:tblPr>
        <w:tblStyle w:val="Tableausimple2"/>
        <w:tblW w:w="5000" w:type="pct"/>
        <w:tblLook w:val="0420" w:firstRow="1" w:lastRow="0" w:firstColumn="0" w:lastColumn="0" w:noHBand="0" w:noVBand="1"/>
      </w:tblPr>
      <w:tblGrid>
        <w:gridCol w:w="1457"/>
        <w:gridCol w:w="1310"/>
        <w:gridCol w:w="1283"/>
        <w:gridCol w:w="1272"/>
        <w:gridCol w:w="1298"/>
        <w:gridCol w:w="1429"/>
        <w:gridCol w:w="1311"/>
      </w:tblGrid>
      <w:tr w:rsidR="003A26FF" w:rsidRPr="00272B81" w14:paraId="1ECAE0EF" w14:textId="77777777" w:rsidTr="00394D35">
        <w:trPr>
          <w:cnfStyle w:val="100000000000" w:firstRow="1" w:lastRow="0" w:firstColumn="0" w:lastColumn="0" w:oddVBand="0" w:evenVBand="0" w:oddHBand="0" w:evenHBand="0" w:firstRowFirstColumn="0" w:firstRowLastColumn="0" w:lastRowFirstColumn="0" w:lastRowLastColumn="0"/>
          <w:trHeight w:val="574"/>
        </w:trPr>
        <w:tc>
          <w:tcPr>
            <w:tcW w:w="742" w:type="pct"/>
            <w:hideMark/>
          </w:tcPr>
          <w:p w14:paraId="1144F486"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ID</w:t>
            </w:r>
          </w:p>
        </w:tc>
        <w:tc>
          <w:tcPr>
            <w:tcW w:w="699" w:type="pct"/>
            <w:hideMark/>
          </w:tcPr>
          <w:p w14:paraId="1D657B12" w14:textId="2D22F22E" w:rsidR="003A26FF" w:rsidRPr="00272B81" w:rsidRDefault="00365E84" w:rsidP="00B2109E">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kern w:val="24"/>
                <w:sz w:val="24"/>
                <w:szCs w:val="24"/>
              </w:rPr>
              <w:t>D</w:t>
            </w:r>
            <w:r w:rsidR="003A26FF" w:rsidRPr="00272B81">
              <w:rPr>
                <w:rFonts w:ascii="Times New Roman" w:eastAsia="Times New Roman" w:hAnsi="Times New Roman" w:cs="Times New Roman"/>
                <w:color w:val="000000" w:themeColor="text1"/>
                <w:kern w:val="24"/>
                <w:sz w:val="24"/>
                <w:szCs w:val="24"/>
              </w:rPr>
              <w:t>ocking</w:t>
            </w:r>
            <w:r>
              <w:rPr>
                <w:rFonts w:ascii="Times New Roman" w:eastAsia="Times New Roman" w:hAnsi="Times New Roman" w:cs="Times New Roman"/>
                <w:color w:val="000000" w:themeColor="text1"/>
                <w:kern w:val="24"/>
                <w:sz w:val="24"/>
                <w:szCs w:val="24"/>
              </w:rPr>
              <w:t xml:space="preserve"> score</w:t>
            </w:r>
            <w:r w:rsidR="00394D35">
              <w:rPr>
                <w:rFonts w:ascii="Times New Roman" w:eastAsia="Times New Roman" w:hAnsi="Times New Roman" w:cs="Times New Roman"/>
                <w:color w:val="000000" w:themeColor="text1"/>
                <w:kern w:val="24"/>
                <w:sz w:val="24"/>
                <w:szCs w:val="24"/>
              </w:rPr>
              <w:t xml:space="preserve"> (Kcal/mol)</w:t>
            </w:r>
          </w:p>
        </w:tc>
        <w:tc>
          <w:tcPr>
            <w:tcW w:w="695" w:type="pct"/>
            <w:hideMark/>
          </w:tcPr>
          <w:p w14:paraId="592F1277" w14:textId="1A8AA933"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MW</w:t>
            </w:r>
            <w:r w:rsidR="00394D35">
              <w:rPr>
                <w:rFonts w:ascii="Times New Roman" w:eastAsia="Times New Roman" w:hAnsi="Times New Roman" w:cs="Times New Roman"/>
                <w:color w:val="000000" w:themeColor="text1"/>
                <w:kern w:val="24"/>
                <w:sz w:val="24"/>
                <w:szCs w:val="24"/>
              </w:rPr>
              <w:t xml:space="preserve"> (g/mol)</w:t>
            </w:r>
          </w:p>
        </w:tc>
        <w:tc>
          <w:tcPr>
            <w:tcW w:w="689" w:type="pct"/>
            <w:hideMark/>
          </w:tcPr>
          <w:p w14:paraId="7DE45085"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LogP</w:t>
            </w:r>
          </w:p>
        </w:tc>
        <w:tc>
          <w:tcPr>
            <w:tcW w:w="703" w:type="pct"/>
            <w:hideMark/>
          </w:tcPr>
          <w:p w14:paraId="3AF1F0BC" w14:textId="77777777" w:rsidR="003A26FF" w:rsidRPr="00272B81" w:rsidRDefault="003A26FF" w:rsidP="00B2109E">
            <w:pPr>
              <w:jc w:val="both"/>
              <w:rPr>
                <w:rFonts w:ascii="Times New Roman" w:eastAsia="Times New Roman" w:hAnsi="Times New Roman" w:cs="Times New Roman"/>
                <w:color w:val="000000" w:themeColor="text1"/>
                <w:sz w:val="24"/>
                <w:szCs w:val="24"/>
              </w:rPr>
            </w:pPr>
            <w:proofErr w:type="spellStart"/>
            <w:r w:rsidRPr="00272B81">
              <w:rPr>
                <w:rFonts w:ascii="Times New Roman" w:eastAsia="Times New Roman" w:hAnsi="Times New Roman" w:cs="Times New Roman"/>
                <w:color w:val="000000" w:themeColor="text1"/>
                <w:kern w:val="24"/>
                <w:sz w:val="24"/>
                <w:szCs w:val="24"/>
              </w:rPr>
              <w:t>HDonors</w:t>
            </w:r>
            <w:proofErr w:type="spellEnd"/>
          </w:p>
        </w:tc>
        <w:tc>
          <w:tcPr>
            <w:tcW w:w="762" w:type="pct"/>
            <w:hideMark/>
          </w:tcPr>
          <w:p w14:paraId="6EAD1DDB" w14:textId="77777777" w:rsidR="003A26FF" w:rsidRPr="00272B81" w:rsidRDefault="003A26FF" w:rsidP="00B2109E">
            <w:pPr>
              <w:jc w:val="both"/>
              <w:rPr>
                <w:rFonts w:ascii="Times New Roman" w:eastAsia="Times New Roman" w:hAnsi="Times New Roman" w:cs="Times New Roman"/>
                <w:color w:val="000000" w:themeColor="text1"/>
                <w:sz w:val="24"/>
                <w:szCs w:val="24"/>
              </w:rPr>
            </w:pPr>
            <w:proofErr w:type="spellStart"/>
            <w:r w:rsidRPr="00272B81">
              <w:rPr>
                <w:rFonts w:ascii="Times New Roman" w:eastAsia="Times New Roman" w:hAnsi="Times New Roman" w:cs="Times New Roman"/>
                <w:color w:val="000000" w:themeColor="text1"/>
                <w:kern w:val="24"/>
                <w:sz w:val="24"/>
                <w:szCs w:val="24"/>
              </w:rPr>
              <w:t>HAcceptors</w:t>
            </w:r>
            <w:proofErr w:type="spellEnd"/>
          </w:p>
        </w:tc>
        <w:tc>
          <w:tcPr>
            <w:tcW w:w="710" w:type="pct"/>
            <w:hideMark/>
          </w:tcPr>
          <w:p w14:paraId="025F584B"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Violations Lipinski</w:t>
            </w:r>
          </w:p>
        </w:tc>
      </w:tr>
      <w:tr w:rsidR="003A26FF" w:rsidRPr="00272B81" w14:paraId="03794D38"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6823E05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747</w:t>
            </w:r>
          </w:p>
        </w:tc>
        <w:tc>
          <w:tcPr>
            <w:tcW w:w="699" w:type="pct"/>
            <w:hideMark/>
          </w:tcPr>
          <w:p w14:paraId="4361ED8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4.046</w:t>
            </w:r>
          </w:p>
        </w:tc>
        <w:tc>
          <w:tcPr>
            <w:tcW w:w="695" w:type="pct"/>
            <w:hideMark/>
          </w:tcPr>
          <w:p w14:paraId="1EE1326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46.628</w:t>
            </w:r>
          </w:p>
        </w:tc>
        <w:tc>
          <w:tcPr>
            <w:tcW w:w="689" w:type="pct"/>
            <w:hideMark/>
          </w:tcPr>
          <w:p w14:paraId="40583AC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7996</w:t>
            </w:r>
          </w:p>
        </w:tc>
        <w:tc>
          <w:tcPr>
            <w:tcW w:w="703" w:type="pct"/>
            <w:hideMark/>
          </w:tcPr>
          <w:p w14:paraId="13D4444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514B488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502A57D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6D31CA2C" w14:textId="77777777" w:rsidTr="00394D35">
        <w:trPr>
          <w:trHeight w:val="286"/>
        </w:trPr>
        <w:tc>
          <w:tcPr>
            <w:tcW w:w="742" w:type="pct"/>
            <w:hideMark/>
          </w:tcPr>
          <w:p w14:paraId="5F941CF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4</w:t>
            </w:r>
          </w:p>
        </w:tc>
        <w:tc>
          <w:tcPr>
            <w:tcW w:w="699" w:type="pct"/>
            <w:hideMark/>
          </w:tcPr>
          <w:p w14:paraId="5027C50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1.046</w:t>
            </w:r>
          </w:p>
        </w:tc>
        <w:tc>
          <w:tcPr>
            <w:tcW w:w="695" w:type="pct"/>
            <w:hideMark/>
          </w:tcPr>
          <w:p w14:paraId="20BDCE0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07.271</w:t>
            </w:r>
          </w:p>
        </w:tc>
        <w:tc>
          <w:tcPr>
            <w:tcW w:w="689" w:type="pct"/>
            <w:hideMark/>
          </w:tcPr>
          <w:p w14:paraId="2C96608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374</w:t>
            </w:r>
          </w:p>
        </w:tc>
        <w:tc>
          <w:tcPr>
            <w:tcW w:w="703" w:type="pct"/>
            <w:hideMark/>
          </w:tcPr>
          <w:p w14:paraId="2002D1E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273C164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10" w:type="pct"/>
            <w:hideMark/>
          </w:tcPr>
          <w:p w14:paraId="472EE5C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3160BFC"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2A25F3B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733</w:t>
            </w:r>
          </w:p>
        </w:tc>
        <w:tc>
          <w:tcPr>
            <w:tcW w:w="699" w:type="pct"/>
            <w:hideMark/>
          </w:tcPr>
          <w:p w14:paraId="0D04A04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821</w:t>
            </w:r>
          </w:p>
        </w:tc>
        <w:tc>
          <w:tcPr>
            <w:tcW w:w="695" w:type="pct"/>
            <w:hideMark/>
          </w:tcPr>
          <w:p w14:paraId="0586B9D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4.542</w:t>
            </w:r>
          </w:p>
        </w:tc>
        <w:tc>
          <w:tcPr>
            <w:tcW w:w="689" w:type="pct"/>
            <w:hideMark/>
          </w:tcPr>
          <w:p w14:paraId="1C9416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2817</w:t>
            </w:r>
          </w:p>
        </w:tc>
        <w:tc>
          <w:tcPr>
            <w:tcW w:w="703" w:type="pct"/>
            <w:hideMark/>
          </w:tcPr>
          <w:p w14:paraId="7842D65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w:t>
            </w:r>
          </w:p>
        </w:tc>
        <w:tc>
          <w:tcPr>
            <w:tcW w:w="762" w:type="pct"/>
            <w:hideMark/>
          </w:tcPr>
          <w:p w14:paraId="372630D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4F2D2CA1"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D65D232" w14:textId="77777777" w:rsidTr="00394D35">
        <w:trPr>
          <w:trHeight w:val="286"/>
        </w:trPr>
        <w:tc>
          <w:tcPr>
            <w:tcW w:w="742" w:type="pct"/>
            <w:hideMark/>
          </w:tcPr>
          <w:p w14:paraId="4FD680D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907</w:t>
            </w:r>
          </w:p>
        </w:tc>
        <w:tc>
          <w:tcPr>
            <w:tcW w:w="699" w:type="pct"/>
            <w:hideMark/>
          </w:tcPr>
          <w:p w14:paraId="7318833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77</w:t>
            </w:r>
          </w:p>
        </w:tc>
        <w:tc>
          <w:tcPr>
            <w:tcW w:w="695" w:type="pct"/>
            <w:hideMark/>
          </w:tcPr>
          <w:p w14:paraId="0E6F35D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72.505</w:t>
            </w:r>
          </w:p>
        </w:tc>
        <w:tc>
          <w:tcPr>
            <w:tcW w:w="689" w:type="pct"/>
            <w:hideMark/>
          </w:tcPr>
          <w:p w14:paraId="5B7156F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5244</w:t>
            </w:r>
          </w:p>
        </w:tc>
        <w:tc>
          <w:tcPr>
            <w:tcW w:w="703" w:type="pct"/>
            <w:hideMark/>
          </w:tcPr>
          <w:p w14:paraId="2623189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2B73ACF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10" w:type="pct"/>
            <w:hideMark/>
          </w:tcPr>
          <w:p w14:paraId="0FBFD54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7097604"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563D93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3</w:t>
            </w:r>
          </w:p>
        </w:tc>
        <w:tc>
          <w:tcPr>
            <w:tcW w:w="699" w:type="pct"/>
            <w:hideMark/>
          </w:tcPr>
          <w:p w14:paraId="13634A3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75</w:t>
            </w:r>
          </w:p>
        </w:tc>
        <w:tc>
          <w:tcPr>
            <w:tcW w:w="695" w:type="pct"/>
            <w:hideMark/>
          </w:tcPr>
          <w:p w14:paraId="6323231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21.254</w:t>
            </w:r>
          </w:p>
        </w:tc>
        <w:tc>
          <w:tcPr>
            <w:tcW w:w="689" w:type="pct"/>
            <w:hideMark/>
          </w:tcPr>
          <w:p w14:paraId="560697B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7384</w:t>
            </w:r>
          </w:p>
        </w:tc>
        <w:tc>
          <w:tcPr>
            <w:tcW w:w="703" w:type="pct"/>
            <w:hideMark/>
          </w:tcPr>
          <w:p w14:paraId="55F6A68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62" w:type="pct"/>
            <w:hideMark/>
          </w:tcPr>
          <w:p w14:paraId="725ECC6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10" w:type="pct"/>
            <w:hideMark/>
          </w:tcPr>
          <w:p w14:paraId="39D54D7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2753DABA" w14:textId="77777777" w:rsidTr="00394D35">
        <w:trPr>
          <w:trHeight w:val="286"/>
        </w:trPr>
        <w:tc>
          <w:tcPr>
            <w:tcW w:w="742" w:type="pct"/>
            <w:hideMark/>
          </w:tcPr>
          <w:p w14:paraId="5101629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6</w:t>
            </w:r>
          </w:p>
        </w:tc>
        <w:tc>
          <w:tcPr>
            <w:tcW w:w="699" w:type="pct"/>
            <w:hideMark/>
          </w:tcPr>
          <w:p w14:paraId="3D307E0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82</w:t>
            </w:r>
          </w:p>
        </w:tc>
        <w:tc>
          <w:tcPr>
            <w:tcW w:w="695" w:type="pct"/>
            <w:hideMark/>
          </w:tcPr>
          <w:p w14:paraId="08604C8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88.183</w:t>
            </w:r>
          </w:p>
        </w:tc>
        <w:tc>
          <w:tcPr>
            <w:tcW w:w="689" w:type="pct"/>
            <w:hideMark/>
          </w:tcPr>
          <w:p w14:paraId="7163C8E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676</w:t>
            </w:r>
          </w:p>
        </w:tc>
        <w:tc>
          <w:tcPr>
            <w:tcW w:w="703" w:type="pct"/>
            <w:hideMark/>
          </w:tcPr>
          <w:p w14:paraId="1C1F302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62" w:type="pct"/>
            <w:hideMark/>
          </w:tcPr>
          <w:p w14:paraId="7387AAF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10" w:type="pct"/>
            <w:hideMark/>
          </w:tcPr>
          <w:p w14:paraId="36B70B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B765243"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56FAE80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52</w:t>
            </w:r>
          </w:p>
        </w:tc>
        <w:tc>
          <w:tcPr>
            <w:tcW w:w="699" w:type="pct"/>
            <w:hideMark/>
          </w:tcPr>
          <w:p w14:paraId="72A492A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38</w:t>
            </w:r>
          </w:p>
        </w:tc>
        <w:tc>
          <w:tcPr>
            <w:tcW w:w="695" w:type="pct"/>
            <w:hideMark/>
          </w:tcPr>
          <w:p w14:paraId="2E9A4A3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6.46</w:t>
            </w:r>
          </w:p>
        </w:tc>
        <w:tc>
          <w:tcPr>
            <w:tcW w:w="689" w:type="pct"/>
            <w:hideMark/>
          </w:tcPr>
          <w:p w14:paraId="701EC38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298</w:t>
            </w:r>
          </w:p>
        </w:tc>
        <w:tc>
          <w:tcPr>
            <w:tcW w:w="703" w:type="pct"/>
            <w:hideMark/>
          </w:tcPr>
          <w:p w14:paraId="673FE2D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18ED3E9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7</w:t>
            </w:r>
          </w:p>
        </w:tc>
        <w:tc>
          <w:tcPr>
            <w:tcW w:w="710" w:type="pct"/>
            <w:hideMark/>
          </w:tcPr>
          <w:p w14:paraId="60864E4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318E4260" w14:textId="77777777" w:rsidTr="00394D35">
        <w:trPr>
          <w:trHeight w:val="286"/>
        </w:trPr>
        <w:tc>
          <w:tcPr>
            <w:tcW w:w="742" w:type="pct"/>
            <w:hideMark/>
          </w:tcPr>
          <w:p w14:paraId="253EA4F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47</w:t>
            </w:r>
          </w:p>
        </w:tc>
        <w:tc>
          <w:tcPr>
            <w:tcW w:w="699" w:type="pct"/>
            <w:hideMark/>
          </w:tcPr>
          <w:p w14:paraId="6F4B5C4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w:t>
            </w:r>
          </w:p>
        </w:tc>
        <w:tc>
          <w:tcPr>
            <w:tcW w:w="695" w:type="pct"/>
            <w:hideMark/>
          </w:tcPr>
          <w:p w14:paraId="39206471"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4.444</w:t>
            </w:r>
          </w:p>
        </w:tc>
        <w:tc>
          <w:tcPr>
            <w:tcW w:w="689" w:type="pct"/>
            <w:hideMark/>
          </w:tcPr>
          <w:p w14:paraId="2ABA09B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942</w:t>
            </w:r>
          </w:p>
        </w:tc>
        <w:tc>
          <w:tcPr>
            <w:tcW w:w="703" w:type="pct"/>
            <w:hideMark/>
          </w:tcPr>
          <w:p w14:paraId="3E13499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04FBABE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7</w:t>
            </w:r>
          </w:p>
        </w:tc>
        <w:tc>
          <w:tcPr>
            <w:tcW w:w="710" w:type="pct"/>
            <w:hideMark/>
          </w:tcPr>
          <w:p w14:paraId="45FDB82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AE918F6"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39953C0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56</w:t>
            </w:r>
          </w:p>
        </w:tc>
        <w:tc>
          <w:tcPr>
            <w:tcW w:w="699" w:type="pct"/>
            <w:hideMark/>
          </w:tcPr>
          <w:p w14:paraId="2D2CF2F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423</w:t>
            </w:r>
          </w:p>
        </w:tc>
        <w:tc>
          <w:tcPr>
            <w:tcW w:w="695" w:type="pct"/>
            <w:hideMark/>
          </w:tcPr>
          <w:p w14:paraId="3071FBC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0.585</w:t>
            </w:r>
          </w:p>
        </w:tc>
        <w:tc>
          <w:tcPr>
            <w:tcW w:w="689" w:type="pct"/>
            <w:hideMark/>
          </w:tcPr>
          <w:p w14:paraId="1FD5839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181</w:t>
            </w:r>
          </w:p>
        </w:tc>
        <w:tc>
          <w:tcPr>
            <w:tcW w:w="703" w:type="pct"/>
            <w:hideMark/>
          </w:tcPr>
          <w:p w14:paraId="5D25564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7C6C8EC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6BAE5B1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3D4D3B2" w14:textId="77777777" w:rsidTr="00394D35">
        <w:trPr>
          <w:trHeight w:val="286"/>
        </w:trPr>
        <w:tc>
          <w:tcPr>
            <w:tcW w:w="742" w:type="pct"/>
            <w:hideMark/>
          </w:tcPr>
          <w:p w14:paraId="7B6F513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12</w:t>
            </w:r>
          </w:p>
        </w:tc>
        <w:tc>
          <w:tcPr>
            <w:tcW w:w="699" w:type="pct"/>
            <w:hideMark/>
          </w:tcPr>
          <w:p w14:paraId="788C49A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335</w:t>
            </w:r>
          </w:p>
        </w:tc>
        <w:tc>
          <w:tcPr>
            <w:tcW w:w="695" w:type="pct"/>
            <w:hideMark/>
          </w:tcPr>
          <w:p w14:paraId="38F28A5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8.071</w:t>
            </w:r>
          </w:p>
        </w:tc>
        <w:tc>
          <w:tcPr>
            <w:tcW w:w="689" w:type="pct"/>
            <w:hideMark/>
          </w:tcPr>
          <w:p w14:paraId="4BB33E5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6041</w:t>
            </w:r>
          </w:p>
        </w:tc>
        <w:tc>
          <w:tcPr>
            <w:tcW w:w="703" w:type="pct"/>
            <w:hideMark/>
          </w:tcPr>
          <w:p w14:paraId="366B9C0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594D54C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10" w:type="pct"/>
            <w:hideMark/>
          </w:tcPr>
          <w:p w14:paraId="06BAB59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bl>
    <w:p w14:paraId="1AF96807" w14:textId="77777777" w:rsidR="0061615C" w:rsidRDefault="0061615C" w:rsidP="00B2109E">
      <w:pPr>
        <w:spacing w:line="360" w:lineRule="auto"/>
        <w:jc w:val="both"/>
        <w:rPr>
          <w:rFonts w:ascii="Times New Roman" w:hAnsi="Times New Roman" w:cs="Times New Roman"/>
          <w:sz w:val="24"/>
          <w:szCs w:val="24"/>
        </w:rPr>
      </w:pPr>
    </w:p>
    <w:p w14:paraId="6377956C" w14:textId="30AA93EB" w:rsidR="003A26FF" w:rsidRPr="00272B81" w:rsidRDefault="00A87B8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Out of a total of 1,013 compounds from the SANCDB database, 23 exhibited no violations </w:t>
      </w:r>
      <w:r w:rsidR="00D2376E" w:rsidRPr="00272B81">
        <w:rPr>
          <w:rFonts w:ascii="Times New Roman" w:hAnsi="Times New Roman" w:cs="Times New Roman"/>
          <w:sz w:val="24"/>
          <w:szCs w:val="24"/>
        </w:rPr>
        <w:t>o</w:t>
      </w:r>
      <w:r w:rsidRPr="00272B81">
        <w:rPr>
          <w:rFonts w:ascii="Times New Roman" w:hAnsi="Times New Roman" w:cs="Times New Roman"/>
          <w:sz w:val="24"/>
          <w:szCs w:val="24"/>
        </w:rPr>
        <w:t>f Lipinski’s rule of five.</w:t>
      </w:r>
    </w:p>
    <w:p w14:paraId="3AF08945" w14:textId="77777777" w:rsidR="00F73F94" w:rsidRPr="00272B81" w:rsidRDefault="00F73F94" w:rsidP="00B2109E">
      <w:pPr>
        <w:spacing w:line="360" w:lineRule="auto"/>
        <w:jc w:val="both"/>
        <w:rPr>
          <w:rFonts w:ascii="Times New Roman" w:hAnsi="Times New Roman" w:cs="Times New Roman"/>
          <w:sz w:val="24"/>
          <w:szCs w:val="24"/>
        </w:rPr>
      </w:pPr>
    </w:p>
    <w:p w14:paraId="75B702B8" w14:textId="3BB11CA1" w:rsidR="00F73F94" w:rsidRDefault="00BE166D" w:rsidP="00B2109E">
      <w:pPr>
        <w:spacing w:line="360" w:lineRule="auto"/>
        <w:jc w:val="both"/>
        <w:rPr>
          <w:rFonts w:ascii="Times New Roman" w:hAnsi="Times New Roman" w:cs="Times New Roman"/>
          <w:sz w:val="24"/>
          <w:szCs w:val="24"/>
        </w:rPr>
      </w:pPr>
      <w:r w:rsidRPr="00BE166D">
        <w:rPr>
          <w:rFonts w:ascii="Times New Roman" w:hAnsi="Times New Roman" w:cs="Times New Roman"/>
          <w:noProof/>
          <w:sz w:val="24"/>
          <w:szCs w:val="24"/>
        </w:rPr>
        <w:lastRenderedPageBreak/>
        <mc:AlternateContent>
          <mc:Choice Requires="wpg">
            <w:drawing>
              <wp:anchor distT="0" distB="0" distL="114300" distR="114300" simplePos="0" relativeHeight="251672576" behindDoc="1" locked="0" layoutInCell="1" allowOverlap="1" wp14:anchorId="2E584BF1" wp14:editId="1604CE1A">
                <wp:simplePos x="0" y="0"/>
                <wp:positionH relativeFrom="margin">
                  <wp:posOffset>80010</wp:posOffset>
                </wp:positionH>
                <wp:positionV relativeFrom="page">
                  <wp:posOffset>1475740</wp:posOffset>
                </wp:positionV>
                <wp:extent cx="5878830" cy="3962400"/>
                <wp:effectExtent l="0" t="0" r="7620" b="0"/>
                <wp:wrapTight wrapText="bothSides">
                  <wp:wrapPolygon edited="0">
                    <wp:start x="630" y="0"/>
                    <wp:lineTo x="630" y="8308"/>
                    <wp:lineTo x="0" y="9969"/>
                    <wp:lineTo x="0" y="19938"/>
                    <wp:lineTo x="10289" y="19938"/>
                    <wp:lineTo x="21558" y="19419"/>
                    <wp:lineTo x="21558" y="9346"/>
                    <wp:lineTo x="20368" y="8308"/>
                    <wp:lineTo x="20508" y="415"/>
                    <wp:lineTo x="19948" y="312"/>
                    <wp:lineTo x="8959" y="0"/>
                    <wp:lineTo x="630" y="0"/>
                  </wp:wrapPolygon>
                </wp:wrapTight>
                <wp:docPr id="23" name="Groupe 22">
                  <a:extLst xmlns:a="http://schemas.openxmlformats.org/drawingml/2006/main">
                    <a:ext uri="{FF2B5EF4-FFF2-40B4-BE49-F238E27FC236}">
                      <a16:creationId xmlns:a16="http://schemas.microsoft.com/office/drawing/2014/main" id="{FA4215D8-75CF-EE36-8156-C04AA88F6C1F}"/>
                    </a:ext>
                  </a:extLst>
                </wp:docPr>
                <wp:cNvGraphicFramePr/>
                <a:graphic xmlns:a="http://schemas.openxmlformats.org/drawingml/2006/main">
                  <a:graphicData uri="http://schemas.microsoft.com/office/word/2010/wordprocessingGroup">
                    <wpg:wgp>
                      <wpg:cNvGrpSpPr/>
                      <wpg:grpSpPr>
                        <a:xfrm>
                          <a:off x="0" y="0"/>
                          <a:ext cx="5878830" cy="3962400"/>
                          <a:chOff x="0" y="-116522"/>
                          <a:chExt cx="8312527" cy="5507206"/>
                        </a:xfrm>
                      </wpg:grpSpPr>
                      <pic:pic xmlns:pic="http://schemas.openxmlformats.org/drawingml/2006/picture">
                        <pic:nvPicPr>
                          <pic:cNvPr id="220587615" name="Image 220587615">
                            <a:extLst>
                              <a:ext uri="{FF2B5EF4-FFF2-40B4-BE49-F238E27FC236}">
                                <a16:creationId xmlns:a16="http://schemas.microsoft.com/office/drawing/2014/main" id="{9B8BBAD1-118B-41C5-3C70-CCCB4BD85E95}"/>
                              </a:ext>
                            </a:extLst>
                          </pic:cNvPr>
                          <pic:cNvPicPr>
                            <a:picLocks noChangeAspect="1"/>
                          </pic:cNvPicPr>
                        </pic:nvPicPr>
                        <pic:blipFill>
                          <a:blip r:embed="rId12"/>
                          <a:stretch>
                            <a:fillRect/>
                          </a:stretch>
                        </pic:blipFill>
                        <pic:spPr>
                          <a:xfrm>
                            <a:off x="3996661" y="2277419"/>
                            <a:ext cx="4315866" cy="2569574"/>
                          </a:xfrm>
                          <a:prstGeom prst="rect">
                            <a:avLst/>
                          </a:prstGeom>
                        </pic:spPr>
                      </pic:pic>
                      <pic:pic xmlns:pic="http://schemas.openxmlformats.org/drawingml/2006/picture">
                        <pic:nvPicPr>
                          <pic:cNvPr id="2130606674" name="Image 2130606674" descr="Une image contenant texte, carte, diagramme, Police&#10;&#10;Le contenu généré par l’IA peut être incorrect.">
                            <a:extLst>
                              <a:ext uri="{FF2B5EF4-FFF2-40B4-BE49-F238E27FC236}">
                                <a16:creationId xmlns:a16="http://schemas.microsoft.com/office/drawing/2014/main" id="{A92A4F18-AF8B-1418-85C8-A051ADC5B5A1}"/>
                              </a:ext>
                            </a:extLst>
                          </pic:cNvPr>
                          <pic:cNvPicPr>
                            <a:picLocks noChangeAspect="1"/>
                          </pic:cNvPicPr>
                        </pic:nvPicPr>
                        <pic:blipFill>
                          <a:blip r:embed="rId13"/>
                          <a:stretch>
                            <a:fillRect/>
                          </a:stretch>
                        </pic:blipFill>
                        <pic:spPr>
                          <a:xfrm>
                            <a:off x="0" y="2423363"/>
                            <a:ext cx="3941913" cy="2508297"/>
                          </a:xfrm>
                          <a:prstGeom prst="rect">
                            <a:avLst/>
                          </a:prstGeom>
                        </pic:spPr>
                      </pic:pic>
                      <wps:wsp>
                        <wps:cNvPr id="1875456002" name="ZoneTexte 13">
                          <a:extLst>
                            <a:ext uri="{FF2B5EF4-FFF2-40B4-BE49-F238E27FC236}">
                              <a16:creationId xmlns:a16="http://schemas.microsoft.com/office/drawing/2014/main" id="{A8CBFD12-5978-8F00-0095-6EFFC34A8831}"/>
                            </a:ext>
                          </a:extLst>
                        </wps:cNvPr>
                        <wps:cNvSpPr txBox="1"/>
                        <wps:spPr>
                          <a:xfrm>
                            <a:off x="5119921" y="4929674"/>
                            <a:ext cx="1929130" cy="461010"/>
                          </a:xfrm>
                          <a:prstGeom prst="rect">
                            <a:avLst/>
                          </a:prstGeom>
                          <a:noFill/>
                        </wps:spPr>
                        <wps:txbx>
                          <w:txbxContent>
                            <w:p w14:paraId="06ACF4EB" w14:textId="77777777" w:rsidR="00BE166D" w:rsidRPr="00E70D6F" w:rsidRDefault="00BE166D" w:rsidP="00BE166D">
                              <w:pPr>
                                <w:rPr>
                                  <w:rFonts w:ascii="Times New Roman" w:hAnsi="Times New Roman" w:cs="Times New Roman"/>
                                  <w:b/>
                                  <w:bCs/>
                                  <w:color w:val="000000" w:themeColor="text1"/>
                                  <w:kern w:val="24"/>
                                  <w:sz w:val="24"/>
                                  <w:szCs w:val="24"/>
                                </w:rPr>
                              </w:pPr>
                              <w:r w:rsidRPr="00E70D6F">
                                <w:rPr>
                                  <w:rFonts w:ascii="Times New Roman" w:hAnsi="Times New Roman" w:cs="Times New Roman"/>
                                  <w:b/>
                                  <w:bCs/>
                                  <w:color w:val="000000" w:themeColor="text1"/>
                                  <w:kern w:val="24"/>
                                  <w:sz w:val="24"/>
                                  <w:szCs w:val="24"/>
                                </w:rPr>
                                <w:t>BMC_00086</w:t>
                              </w:r>
                            </w:p>
                          </w:txbxContent>
                        </wps:txbx>
                        <wps:bodyPr wrap="square" rtlCol="0">
                          <a:noAutofit/>
                        </wps:bodyPr>
                      </wps:wsp>
                      <wps:wsp>
                        <wps:cNvPr id="1598782598" name="ZoneTexte 14">
                          <a:extLst>
                            <a:ext uri="{FF2B5EF4-FFF2-40B4-BE49-F238E27FC236}">
                              <a16:creationId xmlns:a16="http://schemas.microsoft.com/office/drawing/2014/main" id="{DECCEAC6-19A9-70FF-B57C-E19C28F9DAAF}"/>
                            </a:ext>
                          </a:extLst>
                        </wps:cNvPr>
                        <wps:cNvSpPr txBox="1"/>
                        <wps:spPr>
                          <a:xfrm>
                            <a:off x="835479" y="4929673"/>
                            <a:ext cx="1929130" cy="461011"/>
                          </a:xfrm>
                          <a:prstGeom prst="rect">
                            <a:avLst/>
                          </a:prstGeom>
                          <a:noFill/>
                        </wps:spPr>
                        <wps:txbx>
                          <w:txbxContent>
                            <w:p w14:paraId="343C9A3D" w14:textId="77777777" w:rsidR="00BE166D" w:rsidRPr="00E70D6F" w:rsidRDefault="00BE166D" w:rsidP="00BE166D">
                              <w:pPr>
                                <w:rPr>
                                  <w:rFonts w:ascii="Times New Roman" w:hAnsi="Times New Roman" w:cs="Times New Roman"/>
                                  <w:b/>
                                  <w:bCs/>
                                  <w:color w:val="000000" w:themeColor="text1"/>
                                  <w:kern w:val="24"/>
                                  <w:sz w:val="24"/>
                                  <w:szCs w:val="24"/>
                                </w:rPr>
                              </w:pPr>
                              <w:r w:rsidRPr="00E70D6F">
                                <w:rPr>
                                  <w:rFonts w:ascii="Times New Roman" w:hAnsi="Times New Roman" w:cs="Times New Roman"/>
                                  <w:b/>
                                  <w:bCs/>
                                  <w:color w:val="000000" w:themeColor="text1"/>
                                  <w:kern w:val="24"/>
                                  <w:sz w:val="24"/>
                                  <w:szCs w:val="24"/>
                                </w:rPr>
                                <w:t>SANC00747</w:t>
                              </w:r>
                            </w:p>
                          </w:txbxContent>
                        </wps:txbx>
                        <wps:bodyPr wrap="square" rtlCol="0">
                          <a:noAutofit/>
                        </wps:bodyPr>
                      </wps:wsp>
                      <pic:pic xmlns:pic="http://schemas.openxmlformats.org/drawingml/2006/picture">
                        <pic:nvPicPr>
                          <pic:cNvPr id="1297280800" name="Image 1297280800">
                            <a:extLst>
                              <a:ext uri="{FF2B5EF4-FFF2-40B4-BE49-F238E27FC236}">
                                <a16:creationId xmlns:a16="http://schemas.microsoft.com/office/drawing/2014/main" id="{1832046E-FE39-4823-37DA-A22C3BD3FE5F}"/>
                              </a:ext>
                            </a:extLst>
                          </pic:cNvPr>
                          <pic:cNvPicPr>
                            <a:picLocks noChangeAspect="1"/>
                          </pic:cNvPicPr>
                        </pic:nvPicPr>
                        <pic:blipFill>
                          <a:blip r:embed="rId14"/>
                          <a:srcRect l="2309" t="3979" r="1544" b="3184"/>
                          <a:stretch>
                            <a:fillRect/>
                          </a:stretch>
                        </pic:blipFill>
                        <pic:spPr>
                          <a:xfrm>
                            <a:off x="296788" y="-116522"/>
                            <a:ext cx="3112838" cy="2415594"/>
                          </a:xfrm>
                          <a:prstGeom prst="rect">
                            <a:avLst/>
                          </a:prstGeom>
                        </pic:spPr>
                      </pic:pic>
                      <pic:pic xmlns:pic="http://schemas.openxmlformats.org/drawingml/2006/picture">
                        <pic:nvPicPr>
                          <pic:cNvPr id="760605274" name="Image 760605274">
                            <a:extLst>
                              <a:ext uri="{FF2B5EF4-FFF2-40B4-BE49-F238E27FC236}">
                                <a16:creationId xmlns:a16="http://schemas.microsoft.com/office/drawing/2014/main" id="{989817CB-868D-477D-ACB4-4651C9D970FC}"/>
                              </a:ext>
                            </a:extLst>
                          </pic:cNvPr>
                          <pic:cNvPicPr>
                            <a:picLocks noChangeAspect="1"/>
                          </pic:cNvPicPr>
                        </pic:nvPicPr>
                        <pic:blipFill>
                          <a:blip r:embed="rId15"/>
                          <a:srcRect l="1217" t="2564" r="1000" b="3628"/>
                          <a:stretch>
                            <a:fillRect/>
                          </a:stretch>
                        </pic:blipFill>
                        <pic:spPr>
                          <a:xfrm>
                            <a:off x="4337795" y="-1"/>
                            <a:ext cx="3466808" cy="2261959"/>
                          </a:xfrm>
                          <a:prstGeom prst="rect">
                            <a:avLst/>
                          </a:prstGeom>
                        </pic:spPr>
                      </pic:pic>
                      <wps:wsp>
                        <wps:cNvPr id="1802009318" name="ZoneTexte 18">
                          <a:extLst>
                            <a:ext uri="{FF2B5EF4-FFF2-40B4-BE49-F238E27FC236}">
                              <a16:creationId xmlns:a16="http://schemas.microsoft.com/office/drawing/2014/main" id="{363608F7-6A57-800A-993F-F103258B2648}"/>
                            </a:ext>
                          </a:extLst>
                        </wps:cNvPr>
                        <wps:cNvSpPr txBox="1"/>
                        <wps:spPr>
                          <a:xfrm>
                            <a:off x="2434394" y="2004864"/>
                            <a:ext cx="675005" cy="461011"/>
                          </a:xfrm>
                          <a:prstGeom prst="rect">
                            <a:avLst/>
                          </a:prstGeom>
                          <a:noFill/>
                        </wps:spPr>
                        <wps:txbx>
                          <w:txbxContent>
                            <w:p w14:paraId="598CC9A2"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A1</w:t>
                              </w:r>
                            </w:p>
                          </w:txbxContent>
                        </wps:txbx>
                        <wps:bodyPr wrap="square" rtlCol="0">
                          <a:noAutofit/>
                        </wps:bodyPr>
                      </wps:wsp>
                      <wps:wsp>
                        <wps:cNvPr id="1745338193" name="ZoneTexte 19">
                          <a:extLst>
                            <a:ext uri="{FF2B5EF4-FFF2-40B4-BE49-F238E27FC236}">
                              <a16:creationId xmlns:a16="http://schemas.microsoft.com/office/drawing/2014/main" id="{49878BF2-D9FE-AB9E-00D0-3B45699E21B6}"/>
                            </a:ext>
                          </a:extLst>
                        </wps:cNvPr>
                        <wps:cNvSpPr txBox="1"/>
                        <wps:spPr>
                          <a:xfrm>
                            <a:off x="7381855" y="1856397"/>
                            <a:ext cx="567056" cy="461010"/>
                          </a:xfrm>
                          <a:prstGeom prst="rect">
                            <a:avLst/>
                          </a:prstGeom>
                          <a:noFill/>
                        </wps:spPr>
                        <wps:txbx>
                          <w:txbxContent>
                            <w:p w14:paraId="325E1CF2" w14:textId="77777777" w:rsidR="00BE166D" w:rsidRPr="00E70D6F" w:rsidRDefault="00BE166D" w:rsidP="00BE166D">
                              <w:pPr>
                                <w:rPr>
                                  <w:b/>
                                  <w:bCs/>
                                  <w:color w:val="000000" w:themeColor="text1"/>
                                  <w:kern w:val="24"/>
                                  <w:sz w:val="32"/>
                                  <w:szCs w:val="32"/>
                                </w:rPr>
                              </w:pPr>
                              <w:r w:rsidRPr="00E70D6F">
                                <w:rPr>
                                  <w:rFonts w:ascii="Times New Roman" w:hAnsi="Times New Roman" w:cs="Times New Roman"/>
                                  <w:b/>
                                  <w:bCs/>
                                  <w:color w:val="000000" w:themeColor="text1"/>
                                  <w:kern w:val="24"/>
                                </w:rPr>
                                <w:t>B1</w:t>
                              </w:r>
                            </w:p>
                          </w:txbxContent>
                        </wps:txbx>
                        <wps:bodyPr wrap="square" rtlCol="0">
                          <a:noAutofit/>
                        </wps:bodyPr>
                      </wps:wsp>
                      <wps:wsp>
                        <wps:cNvPr id="2121948350" name="ZoneTexte 20">
                          <a:extLst>
                            <a:ext uri="{FF2B5EF4-FFF2-40B4-BE49-F238E27FC236}">
                              <a16:creationId xmlns:a16="http://schemas.microsoft.com/office/drawing/2014/main" id="{11EADF58-5AE0-A12A-9CE7-FC69D5FE600A}"/>
                            </a:ext>
                          </a:extLst>
                        </wps:cNvPr>
                        <wps:cNvSpPr txBox="1"/>
                        <wps:spPr>
                          <a:xfrm>
                            <a:off x="2450881" y="4577048"/>
                            <a:ext cx="674369" cy="461011"/>
                          </a:xfrm>
                          <a:prstGeom prst="rect">
                            <a:avLst/>
                          </a:prstGeom>
                          <a:noFill/>
                        </wps:spPr>
                        <wps:txbx>
                          <w:txbxContent>
                            <w:p w14:paraId="30DC62EA"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A2</w:t>
                              </w:r>
                            </w:p>
                          </w:txbxContent>
                        </wps:txbx>
                        <wps:bodyPr wrap="square" rtlCol="0">
                          <a:noAutofit/>
                        </wps:bodyPr>
                      </wps:wsp>
                      <wps:wsp>
                        <wps:cNvPr id="1504677676" name="ZoneTexte 21">
                          <a:extLst>
                            <a:ext uri="{FF2B5EF4-FFF2-40B4-BE49-F238E27FC236}">
                              <a16:creationId xmlns:a16="http://schemas.microsoft.com/office/drawing/2014/main" id="{6EDD6E00-9F9B-392D-36D1-B21A0D2C8A7D}"/>
                            </a:ext>
                          </a:extLst>
                        </wps:cNvPr>
                        <wps:cNvSpPr txBox="1"/>
                        <wps:spPr>
                          <a:xfrm>
                            <a:off x="7195940" y="4468662"/>
                            <a:ext cx="675005" cy="461010"/>
                          </a:xfrm>
                          <a:prstGeom prst="rect">
                            <a:avLst/>
                          </a:prstGeom>
                          <a:noFill/>
                        </wps:spPr>
                        <wps:txbx>
                          <w:txbxContent>
                            <w:p w14:paraId="4841242B"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B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E584BF1" id="Groupe 22" o:spid="_x0000_s1040" style="position:absolute;left:0;text-align:left;margin-left:6.3pt;margin-top:116.2pt;width:462.9pt;height:312pt;z-index:-251643904;mso-position-horizontal-relative:margin;mso-position-vertical-relative:page;mso-width-relative:margin;mso-height-relative:margin" coordorigin=",-1165" coordsize="83125,550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20587615" o:spid="_x0000_s1041" type="#_x0000_t75" style="position:absolute;left:39966;top:22774;width:43159;height:25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">
                  <v:imagedata r:id="rId16" o:title=""/>
                </v:shape>
                <v:shape id="Image 2130606674" o:spid="_x0000_s1042" type="#_x0000_t75" alt="Une image contenant texte, carte, diagramme, Police&#10;&#10;Le contenu généré par l’IA peut être incorrect." style="position:absolute;top:24233;width:39419;height:25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">
                  <v:imagedata r:id="rId17" o:title="Une image contenant texte, carte, diagramme, Police&#10;&#10;Le contenu généré par l’IA peut être incorrect"/>
                </v:shape>
                <v:shapetype id="_x0000_t202" coordsize="21600,21600" o:spt="202" path="m,l,21600r21600,l21600,xe">
                  <v:stroke joinstyle="miter"/>
                  <v:path gradientshapeok="t" o:connecttype="rect"/>
                </v:shapetype>
                <v:shape id="ZoneTexte 13" o:spid="_x0000_s1043" type="#_x0000_t202" style="position:absolute;left:51199;top:49296;width:19291;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" filled="f" stroked="f">
                  <v:textbox>
                    <w:txbxContent>
                      <w:p w14:paraId="06ACF4EB" w14:textId="77777777" w:rsidR="00BE166D" w:rsidRPr="00E70D6F" w:rsidRDefault="00BE166D" w:rsidP="00BE166D">
                        <w:pPr>
                          <w:rPr>
                            <w:rFonts w:ascii="Times New Roman" w:hAnsi="Times New Roman" w:cs="Times New Roman"/>
                            <w:b/>
                            <w:bCs/>
                            <w:color w:val="000000" w:themeColor="text1"/>
                            <w:kern w:val="24"/>
                            <w:sz w:val="24"/>
                            <w:szCs w:val="24"/>
                          </w:rPr>
                        </w:pPr>
                        <w:r w:rsidRPr="00E70D6F">
                          <w:rPr>
                            <w:rFonts w:ascii="Times New Roman" w:hAnsi="Times New Roman" w:cs="Times New Roman"/>
                            <w:b/>
                            <w:bCs/>
                            <w:color w:val="000000" w:themeColor="text1"/>
                            <w:kern w:val="24"/>
                            <w:sz w:val="24"/>
                            <w:szCs w:val="24"/>
                          </w:rPr>
                          <w:t>BMC_00086</w:t>
                        </w:r>
                      </w:p>
                    </w:txbxContent>
                  </v:textbox>
                </v:shape>
                <v:shape id="ZoneTexte 14" o:spid="_x0000_s1044" type="#_x0000_t202" style="position:absolute;left:8354;top:49296;width:19292;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" filled="f" stroked="f">
                  <v:textbox>
                    <w:txbxContent>
                      <w:p w14:paraId="343C9A3D" w14:textId="77777777" w:rsidR="00BE166D" w:rsidRPr="00E70D6F" w:rsidRDefault="00BE166D" w:rsidP="00BE166D">
                        <w:pPr>
                          <w:rPr>
                            <w:rFonts w:ascii="Times New Roman" w:hAnsi="Times New Roman" w:cs="Times New Roman"/>
                            <w:b/>
                            <w:bCs/>
                            <w:color w:val="000000" w:themeColor="text1"/>
                            <w:kern w:val="24"/>
                            <w:sz w:val="24"/>
                            <w:szCs w:val="24"/>
                          </w:rPr>
                        </w:pPr>
                        <w:r w:rsidRPr="00E70D6F">
                          <w:rPr>
                            <w:rFonts w:ascii="Times New Roman" w:hAnsi="Times New Roman" w:cs="Times New Roman"/>
                            <w:b/>
                            <w:bCs/>
                            <w:color w:val="000000" w:themeColor="text1"/>
                            <w:kern w:val="24"/>
                            <w:sz w:val="24"/>
                            <w:szCs w:val="24"/>
                          </w:rPr>
                          <w:t>SANC00747</w:t>
                        </w:r>
                      </w:p>
                    </w:txbxContent>
                  </v:textbox>
                </v:shape>
                <v:shape id="Image 1297280800" o:spid="_x0000_s1045" type="#_x0000_t75" style="position:absolute;left:2967;top:-1165;width:31129;height:24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">
                  <v:imagedata r:id="rId18" o:title="" croptop="2608f" cropbottom="2087f" cropleft="1513f" cropright="1012f"/>
                </v:shape>
                <v:shape id="Image 760605274" o:spid="_x0000_s1046" type="#_x0000_t75" style="position:absolute;left:43377;width:34669;height:22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">
                  <v:imagedata r:id="rId19" o:title="" croptop="1680f" cropbottom="2378f" cropleft="798f" cropright="655f"/>
                </v:shape>
                <v:shape id="ZoneTexte 18" o:spid="_x0000_s1047" type="#_x0000_t202" style="position:absolute;left:24343;top:20048;width:675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" filled="f" stroked="f">
                  <v:textbox>
                    <w:txbxContent>
                      <w:p w14:paraId="598CC9A2"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A1</w:t>
                        </w:r>
                      </w:p>
                    </w:txbxContent>
                  </v:textbox>
                </v:shape>
                <v:shape id="ZoneTexte 19" o:spid="_x0000_s1048" type="#_x0000_t202" style="position:absolute;left:73818;top:18563;width:5671;height:4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" filled="f" stroked="f">
                  <v:textbox>
                    <w:txbxContent>
                      <w:p w14:paraId="325E1CF2" w14:textId="77777777" w:rsidR="00BE166D" w:rsidRPr="00E70D6F" w:rsidRDefault="00BE166D" w:rsidP="00BE166D">
                        <w:pPr>
                          <w:rPr>
                            <w:b/>
                            <w:bCs/>
                            <w:color w:val="000000" w:themeColor="text1"/>
                            <w:kern w:val="24"/>
                            <w:sz w:val="32"/>
                            <w:szCs w:val="32"/>
                          </w:rPr>
                        </w:pPr>
                        <w:r w:rsidRPr="00E70D6F">
                          <w:rPr>
                            <w:rFonts w:ascii="Times New Roman" w:hAnsi="Times New Roman" w:cs="Times New Roman"/>
                            <w:b/>
                            <w:bCs/>
                            <w:color w:val="000000" w:themeColor="text1"/>
                            <w:kern w:val="24"/>
                          </w:rPr>
                          <w:t>B1</w:t>
                        </w:r>
                      </w:p>
                    </w:txbxContent>
                  </v:textbox>
                </v:shape>
                <v:shape id="ZoneTexte 20" o:spid="_x0000_s1049" type="#_x0000_t202" style="position:absolute;left:24508;top:45770;width:6744;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" filled="f" stroked="f">
                  <v:textbox>
                    <w:txbxContent>
                      <w:p w14:paraId="30DC62EA"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A2</w:t>
                        </w:r>
                      </w:p>
                    </w:txbxContent>
                  </v:textbox>
                </v:shape>
                <v:shape id="ZoneTexte 21" o:spid="_x0000_s1050" type="#_x0000_t202" style="position:absolute;left:71959;top:44686;width:6750;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" filled="f" stroked="f">
                  <v:textbox>
                    <w:txbxContent>
                      <w:p w14:paraId="4841242B" w14:textId="77777777" w:rsidR="00BE166D" w:rsidRPr="00E70D6F" w:rsidRDefault="00BE166D" w:rsidP="00BE166D">
                        <w:pPr>
                          <w:rPr>
                            <w:rFonts w:ascii="Times New Roman" w:hAnsi="Times New Roman" w:cs="Times New Roman"/>
                            <w:b/>
                            <w:bCs/>
                            <w:color w:val="000000" w:themeColor="text1"/>
                            <w:kern w:val="24"/>
                          </w:rPr>
                        </w:pPr>
                        <w:r w:rsidRPr="00E70D6F">
                          <w:rPr>
                            <w:rFonts w:ascii="Times New Roman" w:hAnsi="Times New Roman" w:cs="Times New Roman"/>
                            <w:b/>
                            <w:bCs/>
                            <w:color w:val="000000" w:themeColor="text1"/>
                            <w:kern w:val="24"/>
                          </w:rPr>
                          <w:t>B2</w:t>
                        </w:r>
                      </w:p>
                    </w:txbxContent>
                  </v:textbox>
                </v:shape>
                <w10:wrap type="tight" anchorx="margin" anchory="page"/>
              </v:group>
            </w:pict>
          </mc:Fallback>
        </mc:AlternateContent>
      </w:r>
      <w:r w:rsidR="00014C16" w:rsidRPr="00F00DC5">
        <w:rPr>
          <w:rFonts w:ascii="Times New Roman" w:hAnsi="Times New Roman" w:cs="Times New Roman"/>
          <w:b/>
          <w:bCs/>
          <w:sz w:val="24"/>
          <w:szCs w:val="24"/>
        </w:rPr>
        <w:t>Fig</w:t>
      </w:r>
      <w:r w:rsidR="009013CF" w:rsidRPr="00F00DC5">
        <w:rPr>
          <w:rFonts w:ascii="Times New Roman" w:hAnsi="Times New Roman" w:cs="Times New Roman"/>
          <w:b/>
          <w:bCs/>
          <w:sz w:val="24"/>
          <w:szCs w:val="24"/>
        </w:rPr>
        <w:t>.</w:t>
      </w:r>
      <w:r w:rsidR="000A40C8" w:rsidRPr="00F00DC5">
        <w:rPr>
          <w:rFonts w:ascii="Times New Roman" w:hAnsi="Times New Roman" w:cs="Times New Roman"/>
          <w:b/>
          <w:bCs/>
          <w:sz w:val="24"/>
          <w:szCs w:val="24"/>
        </w:rPr>
        <w:t xml:space="preserve"> </w:t>
      </w:r>
      <w:r w:rsidR="00BF5BD8">
        <w:rPr>
          <w:rFonts w:ascii="Times New Roman" w:hAnsi="Times New Roman" w:cs="Times New Roman"/>
          <w:b/>
          <w:bCs/>
          <w:sz w:val="24"/>
          <w:szCs w:val="24"/>
        </w:rPr>
        <w:t>4</w:t>
      </w:r>
      <w:r w:rsidR="000A40C8" w:rsidRPr="00272B81">
        <w:rPr>
          <w:rFonts w:ascii="Times New Roman" w:hAnsi="Times New Roman" w:cs="Times New Roman"/>
          <w:sz w:val="24"/>
          <w:szCs w:val="24"/>
        </w:rPr>
        <w:t xml:space="preserve"> shows the </w:t>
      </w:r>
      <w:r w:rsidR="00365E84">
        <w:rPr>
          <w:rFonts w:ascii="Times New Roman" w:hAnsi="Times New Roman" w:cs="Times New Roman"/>
          <w:sz w:val="24"/>
          <w:szCs w:val="24"/>
        </w:rPr>
        <w:t>3</w:t>
      </w:r>
      <w:r w:rsidR="0061615C">
        <w:rPr>
          <w:rFonts w:ascii="Times New Roman" w:hAnsi="Times New Roman" w:cs="Times New Roman"/>
          <w:sz w:val="24"/>
          <w:szCs w:val="24"/>
        </w:rPr>
        <w:t>D model</w:t>
      </w:r>
      <w:r w:rsidR="000A40C8" w:rsidRPr="00272B81">
        <w:rPr>
          <w:rFonts w:ascii="Times New Roman" w:hAnsi="Times New Roman" w:cs="Times New Roman"/>
          <w:sz w:val="24"/>
          <w:szCs w:val="24"/>
        </w:rPr>
        <w:t xml:space="preserve"> </w:t>
      </w:r>
      <w:r w:rsidR="0061615C">
        <w:rPr>
          <w:rFonts w:ascii="Times New Roman" w:hAnsi="Times New Roman" w:cs="Times New Roman"/>
          <w:sz w:val="24"/>
          <w:szCs w:val="24"/>
        </w:rPr>
        <w:t>of</w:t>
      </w:r>
      <w:r w:rsidR="00014C16" w:rsidRPr="00272B81">
        <w:rPr>
          <w:rFonts w:ascii="Times New Roman" w:hAnsi="Times New Roman" w:cs="Times New Roman"/>
          <w:sz w:val="24"/>
          <w:szCs w:val="24"/>
        </w:rPr>
        <w:t xml:space="preserve"> </w:t>
      </w:r>
      <w:r w:rsidR="00014C16" w:rsidRPr="0077779C">
        <w:rPr>
          <w:rFonts w:ascii="Times New Roman" w:hAnsi="Times New Roman" w:cs="Times New Roman"/>
          <w:i/>
          <w:iCs/>
          <w:sz w:val="24"/>
          <w:szCs w:val="24"/>
        </w:rPr>
        <w:t>Pf</w:t>
      </w:r>
      <w:r w:rsidR="00014C16" w:rsidRPr="00272B81">
        <w:rPr>
          <w:rFonts w:ascii="Times New Roman" w:hAnsi="Times New Roman" w:cs="Times New Roman"/>
          <w:sz w:val="24"/>
          <w:szCs w:val="24"/>
        </w:rPr>
        <w:t>DHFR</w:t>
      </w:r>
      <w:r w:rsidR="000A40C8" w:rsidRPr="00272B81">
        <w:rPr>
          <w:rFonts w:ascii="Times New Roman" w:hAnsi="Times New Roman" w:cs="Times New Roman"/>
          <w:sz w:val="24"/>
          <w:szCs w:val="24"/>
        </w:rPr>
        <w:t xml:space="preserve"> protein </w:t>
      </w:r>
      <w:r w:rsidR="0061615C">
        <w:rPr>
          <w:rFonts w:ascii="Times New Roman" w:hAnsi="Times New Roman" w:cs="Times New Roman"/>
          <w:sz w:val="24"/>
          <w:szCs w:val="24"/>
        </w:rPr>
        <w:t xml:space="preserve">in complex </w:t>
      </w:r>
      <w:r w:rsidR="00014C16" w:rsidRPr="00272B81">
        <w:rPr>
          <w:rFonts w:ascii="Times New Roman" w:hAnsi="Times New Roman" w:cs="Times New Roman"/>
          <w:sz w:val="24"/>
          <w:szCs w:val="24"/>
        </w:rPr>
        <w:t xml:space="preserve">with the </w:t>
      </w:r>
      <w:r w:rsidR="0061615C">
        <w:rPr>
          <w:rFonts w:ascii="Times New Roman" w:hAnsi="Times New Roman" w:cs="Times New Roman"/>
          <w:sz w:val="24"/>
          <w:szCs w:val="24"/>
        </w:rPr>
        <w:t>best</w:t>
      </w:r>
      <w:r w:rsidR="00014C16" w:rsidRPr="00272B81">
        <w:rPr>
          <w:rFonts w:ascii="Times New Roman" w:hAnsi="Times New Roman" w:cs="Times New Roman"/>
          <w:sz w:val="24"/>
          <w:szCs w:val="24"/>
        </w:rPr>
        <w:t xml:space="preserve"> compounds </w:t>
      </w:r>
      <w:r w:rsidR="0061615C">
        <w:rPr>
          <w:rFonts w:ascii="Times New Roman" w:hAnsi="Times New Roman" w:cs="Times New Roman"/>
          <w:sz w:val="24"/>
          <w:szCs w:val="24"/>
        </w:rPr>
        <w:t xml:space="preserve">with the highest docking score </w:t>
      </w:r>
      <w:r w:rsidR="000A40C8" w:rsidRPr="00272B81">
        <w:rPr>
          <w:rFonts w:ascii="Times New Roman" w:hAnsi="Times New Roman" w:cs="Times New Roman"/>
          <w:sz w:val="24"/>
          <w:szCs w:val="24"/>
        </w:rPr>
        <w:t>from SANCDB</w:t>
      </w:r>
      <w:r w:rsidR="00142026">
        <w:rPr>
          <w:rFonts w:ascii="Times New Roman" w:hAnsi="Times New Roman" w:cs="Times New Roman"/>
          <w:sz w:val="24"/>
          <w:szCs w:val="24"/>
        </w:rPr>
        <w:t xml:space="preserve"> (</w:t>
      </w:r>
      <w:r w:rsidR="00142026" w:rsidRPr="00707E9C">
        <w:rPr>
          <w:rFonts w:ascii="Times New Roman" w:hAnsi="Times New Roman" w:cs="Times New Roman"/>
          <w:b/>
          <w:bCs/>
          <w:sz w:val="24"/>
          <w:szCs w:val="24"/>
        </w:rPr>
        <w:t>SANC00747</w:t>
      </w:r>
      <w:r w:rsidR="00142026">
        <w:rPr>
          <w:rFonts w:ascii="Times New Roman" w:hAnsi="Times New Roman" w:cs="Times New Roman"/>
          <w:sz w:val="24"/>
          <w:szCs w:val="24"/>
        </w:rPr>
        <w:t>)</w:t>
      </w:r>
      <w:r w:rsidR="000A40C8" w:rsidRPr="00272B81">
        <w:rPr>
          <w:rFonts w:ascii="Times New Roman" w:hAnsi="Times New Roman" w:cs="Times New Roman"/>
          <w:sz w:val="24"/>
          <w:szCs w:val="24"/>
        </w:rPr>
        <w:t xml:space="preserve"> and </w:t>
      </w:r>
      <w:r w:rsidR="00142026" w:rsidRPr="00272B81">
        <w:rPr>
          <w:rFonts w:ascii="Times New Roman" w:hAnsi="Times New Roman" w:cs="Times New Roman"/>
          <w:sz w:val="24"/>
          <w:szCs w:val="24"/>
        </w:rPr>
        <w:t>AfroDB</w:t>
      </w:r>
      <w:r w:rsidR="00142026">
        <w:rPr>
          <w:rFonts w:ascii="Times New Roman" w:hAnsi="Times New Roman" w:cs="Times New Roman"/>
          <w:sz w:val="24"/>
          <w:szCs w:val="24"/>
        </w:rPr>
        <w:t xml:space="preserve"> (</w:t>
      </w:r>
      <w:r w:rsidR="00142026" w:rsidRPr="00707E9C">
        <w:rPr>
          <w:rFonts w:ascii="Times New Roman" w:hAnsi="Times New Roman" w:cs="Times New Roman"/>
          <w:b/>
          <w:bCs/>
          <w:sz w:val="24"/>
          <w:szCs w:val="24"/>
        </w:rPr>
        <w:t>BMC_00086</w:t>
      </w:r>
      <w:r w:rsidR="00142026">
        <w:rPr>
          <w:rFonts w:ascii="Times New Roman" w:hAnsi="Times New Roman" w:cs="Times New Roman"/>
          <w:sz w:val="24"/>
          <w:szCs w:val="24"/>
        </w:rPr>
        <w:t>)</w:t>
      </w:r>
      <w:r w:rsidR="000A40C8" w:rsidRPr="00272B81">
        <w:rPr>
          <w:rFonts w:ascii="Times New Roman" w:hAnsi="Times New Roman" w:cs="Times New Roman"/>
          <w:sz w:val="24"/>
          <w:szCs w:val="24"/>
        </w:rPr>
        <w:t>.</w:t>
      </w:r>
    </w:p>
    <w:p w14:paraId="621267BA" w14:textId="5662FFFD" w:rsidR="008F2DC8" w:rsidRDefault="008F2DC8" w:rsidP="0061615C">
      <w:pPr>
        <w:rPr>
          <w:rFonts w:ascii="Times New Roman" w:hAnsi="Times New Roman" w:cs="Times New Roman"/>
          <w:b/>
          <w:bCs/>
          <w:sz w:val="24"/>
          <w:szCs w:val="24"/>
        </w:rPr>
      </w:pPr>
    </w:p>
    <w:p w14:paraId="59B2E6BF" w14:textId="25EC8878" w:rsidR="00014C16" w:rsidRPr="008F2DC8" w:rsidRDefault="00014C16" w:rsidP="0061615C">
      <w:pPr>
        <w:rPr>
          <w:rFonts w:ascii="Times New Roman" w:hAnsi="Times New Roman" w:cs="Times New Roman"/>
          <w:b/>
          <w:bCs/>
          <w:sz w:val="24"/>
          <w:szCs w:val="24"/>
        </w:rPr>
      </w:pPr>
      <w:r w:rsidRPr="00272B81">
        <w:rPr>
          <w:rFonts w:ascii="Times New Roman" w:hAnsi="Times New Roman" w:cs="Times New Roman"/>
          <w:b/>
          <w:bCs/>
          <w:sz w:val="24"/>
          <w:szCs w:val="24"/>
        </w:rPr>
        <w:t>Fig</w:t>
      </w:r>
      <w:r w:rsidR="009013CF">
        <w:rPr>
          <w:rFonts w:ascii="Times New Roman" w:hAnsi="Times New Roman" w:cs="Times New Roman"/>
          <w:b/>
          <w:bCs/>
          <w:sz w:val="24"/>
          <w:szCs w:val="24"/>
        </w:rPr>
        <w:t>.</w:t>
      </w:r>
      <w:r w:rsidRPr="00272B81">
        <w:rPr>
          <w:rFonts w:ascii="Times New Roman" w:hAnsi="Times New Roman" w:cs="Times New Roman"/>
          <w:b/>
          <w:bCs/>
          <w:sz w:val="24"/>
          <w:szCs w:val="24"/>
        </w:rPr>
        <w:t xml:space="preserve"> </w:t>
      </w:r>
      <w:r w:rsidR="00BF5BD8">
        <w:rPr>
          <w:rFonts w:ascii="Times New Roman" w:hAnsi="Times New Roman" w:cs="Times New Roman"/>
          <w:b/>
          <w:bCs/>
          <w:sz w:val="24"/>
          <w:szCs w:val="24"/>
        </w:rPr>
        <w:t>4</w:t>
      </w:r>
      <w:r w:rsidRPr="00272B81">
        <w:rPr>
          <w:rFonts w:ascii="Times New Roman" w:hAnsi="Times New Roman" w:cs="Times New Roman"/>
          <w:b/>
          <w:bCs/>
          <w:sz w:val="24"/>
          <w:szCs w:val="24"/>
        </w:rPr>
        <w:t>.</w:t>
      </w:r>
      <w:r w:rsidRPr="00272B81">
        <w:rPr>
          <w:rFonts w:ascii="Times New Roman" w:hAnsi="Times New Roman" w:cs="Times New Roman"/>
          <w:sz w:val="24"/>
          <w:szCs w:val="24"/>
        </w:rPr>
        <w:t xml:space="preserve"> </w:t>
      </w:r>
      <w:r w:rsidR="0061615C" w:rsidRPr="00F00DC5">
        <w:rPr>
          <w:rFonts w:ascii="Times New Roman" w:hAnsi="Times New Roman" w:cs="Times New Roman"/>
          <w:b/>
          <w:bCs/>
          <w:sz w:val="24"/>
          <w:szCs w:val="24"/>
        </w:rPr>
        <w:t xml:space="preserve">3D model of </w:t>
      </w:r>
      <w:r w:rsidR="0061615C" w:rsidRPr="0077779C">
        <w:rPr>
          <w:rFonts w:ascii="Times New Roman" w:hAnsi="Times New Roman" w:cs="Times New Roman"/>
          <w:b/>
          <w:bCs/>
          <w:i/>
          <w:iCs/>
          <w:sz w:val="24"/>
          <w:szCs w:val="24"/>
        </w:rPr>
        <w:t>Pf</w:t>
      </w:r>
      <w:r w:rsidR="0061615C" w:rsidRPr="00F00DC5">
        <w:rPr>
          <w:rFonts w:ascii="Times New Roman" w:hAnsi="Times New Roman" w:cs="Times New Roman"/>
          <w:b/>
          <w:bCs/>
          <w:sz w:val="24"/>
          <w:szCs w:val="24"/>
        </w:rPr>
        <w:t xml:space="preserve">DHFR complex with </w:t>
      </w:r>
      <w:r w:rsidR="0061615C" w:rsidRPr="00F00DC5">
        <w:rPr>
          <w:rFonts w:ascii="Times New Roman" w:hAnsi="Times New Roman" w:cs="Times New Roman"/>
          <w:b/>
          <w:bCs/>
          <w:color w:val="000000" w:themeColor="text1"/>
          <w:kern w:val="24"/>
          <w:sz w:val="24"/>
          <w:szCs w:val="24"/>
        </w:rPr>
        <w:t>SANC00747 (left) and BMC_00086 (right)</w:t>
      </w:r>
      <w:r w:rsidR="00365E84" w:rsidRPr="00F00DC5">
        <w:rPr>
          <w:rFonts w:ascii="Times New Roman" w:hAnsi="Times New Roman" w:cs="Times New Roman"/>
          <w:b/>
          <w:bCs/>
          <w:color w:val="000000" w:themeColor="text1"/>
          <w:kern w:val="24"/>
          <w:sz w:val="24"/>
          <w:szCs w:val="24"/>
        </w:rPr>
        <w:t>.</w:t>
      </w:r>
      <w:r w:rsidR="00365E84">
        <w:rPr>
          <w:rFonts w:ascii="Times New Roman" w:hAnsi="Times New Roman" w:cs="Times New Roman"/>
          <w:color w:val="000000" w:themeColor="text1"/>
          <w:kern w:val="24"/>
          <w:sz w:val="24"/>
          <w:szCs w:val="24"/>
        </w:rPr>
        <w:t xml:space="preserve"> </w:t>
      </w:r>
      <w:r w:rsidR="00365E84" w:rsidRPr="00365E84">
        <w:rPr>
          <w:rFonts w:ascii="Times New Roman" w:hAnsi="Times New Roman" w:cs="Times New Roman"/>
          <w:color w:val="000000" w:themeColor="text1"/>
          <w:kern w:val="24"/>
        </w:rPr>
        <w:t>The protein is shown on</w:t>
      </w:r>
      <w:r w:rsidR="0061615C" w:rsidRPr="00365E84">
        <w:rPr>
          <w:rFonts w:ascii="Times New Roman" w:hAnsi="Times New Roman" w:cs="Times New Roman"/>
          <w:color w:val="000000" w:themeColor="text1"/>
          <w:kern w:val="24"/>
        </w:rPr>
        <w:t xml:space="preserve"> </w:t>
      </w:r>
      <w:r w:rsidR="00752AAF">
        <w:rPr>
          <w:rFonts w:ascii="Times New Roman" w:hAnsi="Times New Roman" w:cs="Times New Roman"/>
        </w:rPr>
        <w:t>s</w:t>
      </w:r>
      <w:r w:rsidRPr="00365E84">
        <w:rPr>
          <w:rFonts w:ascii="Times New Roman" w:hAnsi="Times New Roman" w:cs="Times New Roman"/>
        </w:rPr>
        <w:t>urface representation</w:t>
      </w:r>
      <w:r w:rsidR="00142026">
        <w:rPr>
          <w:rFonts w:ascii="Times New Roman" w:hAnsi="Times New Roman" w:cs="Times New Roman"/>
        </w:rPr>
        <w:t xml:space="preserve"> (</w:t>
      </w:r>
      <w:r w:rsidR="00142026" w:rsidRPr="00752AAF">
        <w:rPr>
          <w:rFonts w:ascii="Times New Roman" w:hAnsi="Times New Roman" w:cs="Times New Roman"/>
          <w:b/>
          <w:bCs/>
        </w:rPr>
        <w:t>A</w:t>
      </w:r>
      <w:r w:rsidR="00752AAF" w:rsidRPr="00752AAF">
        <w:rPr>
          <w:rFonts w:ascii="Times New Roman" w:hAnsi="Times New Roman" w:cs="Times New Roman"/>
          <w:b/>
          <w:bCs/>
        </w:rPr>
        <w:t>1</w:t>
      </w:r>
      <w:r w:rsidR="00142026" w:rsidRPr="00752AAF">
        <w:rPr>
          <w:rFonts w:ascii="Times New Roman" w:hAnsi="Times New Roman" w:cs="Times New Roman"/>
          <w:b/>
          <w:bCs/>
        </w:rPr>
        <w:t>, B1</w:t>
      </w:r>
      <w:r w:rsidR="00142026">
        <w:rPr>
          <w:rFonts w:ascii="Times New Roman" w:hAnsi="Times New Roman" w:cs="Times New Roman"/>
        </w:rPr>
        <w:t>),</w:t>
      </w:r>
      <w:r w:rsidRPr="00365E84">
        <w:rPr>
          <w:rFonts w:ascii="Times New Roman" w:hAnsi="Times New Roman" w:cs="Times New Roman"/>
        </w:rPr>
        <w:t xml:space="preserve"> </w:t>
      </w:r>
      <w:r w:rsidR="00365E84" w:rsidRPr="00365E84">
        <w:rPr>
          <w:rFonts w:ascii="Times New Roman" w:hAnsi="Times New Roman" w:cs="Times New Roman"/>
        </w:rPr>
        <w:t xml:space="preserve">while </w:t>
      </w:r>
      <w:r w:rsidR="00142026">
        <w:rPr>
          <w:rFonts w:ascii="Times New Roman" w:hAnsi="Times New Roman" w:cs="Times New Roman"/>
        </w:rPr>
        <w:t>detailed protein-ligand interactions are displayed in the lower panels (</w:t>
      </w:r>
      <w:r w:rsidR="00142026" w:rsidRPr="00752AAF">
        <w:rPr>
          <w:rFonts w:ascii="Times New Roman" w:hAnsi="Times New Roman" w:cs="Times New Roman"/>
          <w:b/>
          <w:bCs/>
        </w:rPr>
        <w:t>A2, B2</w:t>
      </w:r>
      <w:r w:rsidR="00142026">
        <w:rPr>
          <w:rFonts w:ascii="Times New Roman" w:hAnsi="Times New Roman" w:cs="Times New Roman"/>
        </w:rPr>
        <w:t>)</w:t>
      </w:r>
      <w:r w:rsidR="00752AAF">
        <w:rPr>
          <w:rFonts w:ascii="Times New Roman" w:hAnsi="Times New Roman" w:cs="Times New Roman"/>
        </w:rPr>
        <w:t>. L</w:t>
      </w:r>
      <w:r w:rsidR="00365E84" w:rsidRPr="00365E84">
        <w:rPr>
          <w:rFonts w:ascii="Times New Roman" w:hAnsi="Times New Roman" w:cs="Times New Roman"/>
        </w:rPr>
        <w:t xml:space="preserve">igand molecules </w:t>
      </w:r>
      <w:r w:rsidR="00752AAF">
        <w:rPr>
          <w:rFonts w:ascii="Times New Roman" w:hAnsi="Times New Roman" w:cs="Times New Roman"/>
        </w:rPr>
        <w:t xml:space="preserve">are </w:t>
      </w:r>
      <w:r w:rsidR="00365E84" w:rsidRPr="00365E84">
        <w:rPr>
          <w:rFonts w:ascii="Times New Roman" w:hAnsi="Times New Roman" w:cs="Times New Roman"/>
        </w:rPr>
        <w:t>represented in Licorice</w:t>
      </w:r>
      <w:r w:rsidR="00752AAF">
        <w:rPr>
          <w:rFonts w:ascii="Times New Roman" w:hAnsi="Times New Roman" w:cs="Times New Roman"/>
        </w:rPr>
        <w:t xml:space="preserve"> (Green)</w:t>
      </w:r>
      <w:r w:rsidRPr="00365E84">
        <w:rPr>
          <w:rFonts w:ascii="Times New Roman" w:hAnsi="Times New Roman" w:cs="Times New Roman"/>
        </w:rPr>
        <w:t>.</w:t>
      </w:r>
    </w:p>
    <w:p w14:paraId="714299BD" w14:textId="1D076C7D" w:rsidR="00365E84" w:rsidRPr="00394D35" w:rsidRDefault="00365E84" w:rsidP="00707E9C">
      <w:pPr>
        <w:spacing w:line="360" w:lineRule="auto"/>
        <w:jc w:val="both"/>
        <w:rPr>
          <w:rFonts w:ascii="Times New Roman" w:hAnsi="Times New Roman" w:cs="Times New Roman"/>
          <w:sz w:val="24"/>
          <w:szCs w:val="24"/>
        </w:rPr>
      </w:pPr>
      <w:r w:rsidRPr="00394D35">
        <w:rPr>
          <w:rFonts w:ascii="Times New Roman" w:hAnsi="Times New Roman" w:cs="Times New Roman"/>
          <w:sz w:val="24"/>
          <w:szCs w:val="24"/>
        </w:rPr>
        <w:t xml:space="preserve">Both ligands </w:t>
      </w:r>
      <w:r w:rsidRPr="00752AAF">
        <w:rPr>
          <w:rFonts w:ascii="Times New Roman" w:hAnsi="Times New Roman" w:cs="Times New Roman"/>
          <w:b/>
          <w:bCs/>
          <w:sz w:val="24"/>
          <w:szCs w:val="24"/>
        </w:rPr>
        <w:t xml:space="preserve">SANC00747 </w:t>
      </w:r>
      <w:r w:rsidRPr="00752AAF">
        <w:rPr>
          <w:rFonts w:ascii="Times New Roman" w:hAnsi="Times New Roman" w:cs="Times New Roman"/>
          <w:sz w:val="24"/>
          <w:szCs w:val="24"/>
        </w:rPr>
        <w:t>and</w:t>
      </w:r>
      <w:r w:rsidRPr="00752AAF">
        <w:rPr>
          <w:rFonts w:ascii="Times New Roman" w:hAnsi="Times New Roman" w:cs="Times New Roman"/>
          <w:b/>
          <w:bCs/>
          <w:sz w:val="24"/>
          <w:szCs w:val="24"/>
        </w:rPr>
        <w:t xml:space="preserve"> BMC_00086</w:t>
      </w:r>
      <w:r w:rsidRPr="00394D35">
        <w:rPr>
          <w:rFonts w:ascii="Times New Roman" w:hAnsi="Times New Roman" w:cs="Times New Roman"/>
          <w:sz w:val="24"/>
          <w:szCs w:val="24"/>
        </w:rPr>
        <w:t xml:space="preserve"> exhibited the highest docking scores, respectively -14.046 and -11.427 Kcal/mol indicating strong predicted binding affinities. Notably, </w:t>
      </w:r>
      <w:r w:rsidR="00142026">
        <w:rPr>
          <w:rFonts w:ascii="Times New Roman" w:hAnsi="Times New Roman" w:cs="Times New Roman"/>
          <w:sz w:val="24"/>
          <w:szCs w:val="24"/>
        </w:rPr>
        <w:t>both compounds bind within the active site</w:t>
      </w:r>
      <w:r w:rsidRPr="00394D35">
        <w:rPr>
          <w:rFonts w:ascii="Times New Roman" w:hAnsi="Times New Roman" w:cs="Times New Roman"/>
          <w:sz w:val="24"/>
          <w:szCs w:val="24"/>
        </w:rPr>
        <w:t xml:space="preserve"> of </w:t>
      </w:r>
      <w:r w:rsidRPr="0077779C">
        <w:rPr>
          <w:rFonts w:ascii="Times New Roman" w:hAnsi="Times New Roman" w:cs="Times New Roman"/>
          <w:i/>
          <w:iCs/>
          <w:sz w:val="24"/>
          <w:szCs w:val="24"/>
        </w:rPr>
        <w:t>Pf</w:t>
      </w:r>
      <w:r w:rsidRPr="00394D35">
        <w:rPr>
          <w:rFonts w:ascii="Times New Roman" w:hAnsi="Times New Roman" w:cs="Times New Roman"/>
          <w:sz w:val="24"/>
          <w:szCs w:val="24"/>
        </w:rPr>
        <w:t>DHFR, form key stabilizing interactions essential for enzyme inhibition.</w:t>
      </w:r>
      <w:r w:rsidR="00142026">
        <w:rPr>
          <w:rFonts w:ascii="Times New Roman" w:hAnsi="Times New Roman" w:cs="Times New Roman"/>
          <w:sz w:val="24"/>
          <w:szCs w:val="24"/>
        </w:rPr>
        <w:t xml:space="preserve"> </w:t>
      </w:r>
      <w:r w:rsidR="00FB7FE0" w:rsidRPr="00E70D6F">
        <w:rPr>
          <w:rFonts w:ascii="Times New Roman" w:hAnsi="Times New Roman" w:cs="Times New Roman"/>
          <w:b/>
          <w:bCs/>
          <w:sz w:val="24"/>
          <w:szCs w:val="24"/>
        </w:rPr>
        <w:t>SANC00747</w:t>
      </w:r>
      <w:r w:rsidR="00FB7FE0">
        <w:rPr>
          <w:rFonts w:ascii="Times New Roman" w:hAnsi="Times New Roman" w:cs="Times New Roman"/>
          <w:sz w:val="24"/>
          <w:szCs w:val="24"/>
        </w:rPr>
        <w:t xml:space="preserve"> establishes hydrogen bonds with PRO-113, ASN-108, and ASP-54; hydrophobic interactions with IL</w:t>
      </w:r>
      <w:r w:rsidR="00E70D6F">
        <w:rPr>
          <w:rFonts w:ascii="Times New Roman" w:hAnsi="Times New Roman" w:cs="Times New Roman"/>
          <w:sz w:val="24"/>
          <w:szCs w:val="24"/>
        </w:rPr>
        <w:t>E</w:t>
      </w:r>
      <w:r w:rsidR="00FB7FE0">
        <w:rPr>
          <w:rFonts w:ascii="Times New Roman" w:hAnsi="Times New Roman" w:cs="Times New Roman"/>
          <w:sz w:val="24"/>
          <w:szCs w:val="24"/>
        </w:rPr>
        <w:t xml:space="preserve">-14, VAL-13, PHE-116, and LEU-46, and pi-stacking interactions involving PHE-58. Additional contacts include CYS-50, TRP-48, MET-55, ILE-112, SER-111, ILE-164, and GLY-44. </w:t>
      </w:r>
      <w:r w:rsidR="00FB7FE0" w:rsidRPr="00E70D6F">
        <w:rPr>
          <w:rFonts w:ascii="Times New Roman" w:hAnsi="Times New Roman" w:cs="Times New Roman"/>
          <w:b/>
          <w:bCs/>
          <w:sz w:val="24"/>
          <w:szCs w:val="24"/>
        </w:rPr>
        <w:t>BMC_0086</w:t>
      </w:r>
      <w:r w:rsidR="00FB7FE0">
        <w:rPr>
          <w:rFonts w:ascii="Times New Roman" w:hAnsi="Times New Roman" w:cs="Times New Roman"/>
          <w:sz w:val="24"/>
          <w:szCs w:val="24"/>
        </w:rPr>
        <w:t xml:space="preserve"> establishes hydrogen </w:t>
      </w:r>
      <w:r w:rsidR="00E176FE">
        <w:rPr>
          <w:rFonts w:ascii="Times New Roman" w:hAnsi="Times New Roman" w:cs="Times New Roman"/>
          <w:sz w:val="24"/>
          <w:szCs w:val="24"/>
        </w:rPr>
        <w:t>bonds with ASN-108, GLY-44.and ILE-</w:t>
      </w:r>
      <w:r w:rsidR="00E816CF">
        <w:rPr>
          <w:rFonts w:ascii="Times New Roman" w:hAnsi="Times New Roman" w:cs="Times New Roman"/>
          <w:sz w:val="24"/>
          <w:szCs w:val="24"/>
        </w:rPr>
        <w:t xml:space="preserve">14; hydrophobic interactions with VAL-13, </w:t>
      </w:r>
      <w:r w:rsidR="00E816CF" w:rsidRPr="00E816CF">
        <w:rPr>
          <w:rFonts w:ascii="Times New Roman" w:hAnsi="Times New Roman" w:cs="Times New Roman"/>
          <w:sz w:val="24"/>
          <w:szCs w:val="24"/>
        </w:rPr>
        <w:t>13, LEU-46, PHE-116, and ILE-164; and pi-stacking interactions with PHE-58. Additional contacts include LYS-113, MET-55, and other active site residues.</w:t>
      </w:r>
      <w:r w:rsidR="00E816CF">
        <w:rPr>
          <w:rFonts w:ascii="Times New Roman" w:hAnsi="Times New Roman" w:cs="Times New Roman"/>
          <w:sz w:val="24"/>
          <w:szCs w:val="24"/>
        </w:rPr>
        <w:t xml:space="preserve"> They </w:t>
      </w:r>
      <w:r w:rsidR="00E816CF" w:rsidRPr="00E816CF">
        <w:rPr>
          <w:rFonts w:ascii="Times New Roman" w:hAnsi="Times New Roman" w:cs="Times New Roman"/>
          <w:sz w:val="24"/>
          <w:szCs w:val="24"/>
        </w:rPr>
        <w:t xml:space="preserve">share several common interacting residues (VAL-13, ILE-14, LEU-46, PHE-58, ASN-108, PHE-116, and ILE-164), suggesting they occupy overlapping binding </w:t>
      </w:r>
      <w:r w:rsidR="00E816CF" w:rsidRPr="00E816CF">
        <w:rPr>
          <w:rFonts w:ascii="Times New Roman" w:hAnsi="Times New Roman" w:cs="Times New Roman"/>
          <w:sz w:val="24"/>
          <w:szCs w:val="24"/>
        </w:rPr>
        <w:lastRenderedPageBreak/>
        <w:t>positions within the active site. These conserved interactions likely contribute to their high predicted binding affinities and potential as PfDHFR inhibitors.</w:t>
      </w:r>
    </w:p>
    <w:p w14:paraId="47537A31" w14:textId="2D593097" w:rsidR="005C1462" w:rsidRPr="00272B81" w:rsidRDefault="005C1462" w:rsidP="00B2109E">
      <w:pPr>
        <w:pStyle w:val="Titre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Discussion</w:t>
      </w:r>
    </w:p>
    <w:p w14:paraId="406D4CBC" w14:textId="4C9ADF66" w:rsidR="000A40C8" w:rsidRPr="00272B81" w:rsidRDefault="00816D86"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present study reveals a concerning prevalence of triple mutations (N51I, C59R, and S108N) in the </w:t>
      </w:r>
      <w:r w:rsidRPr="00F00DC5">
        <w:rPr>
          <w:rFonts w:ascii="Times New Roman" w:hAnsi="Times New Roman" w:cs="Times New Roman"/>
          <w:i/>
          <w:iCs/>
          <w:sz w:val="24"/>
          <w:szCs w:val="24"/>
        </w:rPr>
        <w:t>Pfdhfr</w:t>
      </w:r>
      <w:r w:rsidRPr="00272B81">
        <w:rPr>
          <w:rFonts w:ascii="Times New Roman" w:hAnsi="Times New Roman" w:cs="Times New Roman"/>
          <w:sz w:val="24"/>
          <w:szCs w:val="24"/>
        </w:rPr>
        <w:t xml:space="preserve"> gene, occurring in 22 out of 47 samples (46.81%) from three sentinel sites in Mali (Dioro, Missira, and </w:t>
      </w:r>
      <w:r w:rsidR="0051737A" w:rsidRPr="00272B81">
        <w:rPr>
          <w:rFonts w:ascii="Times New Roman" w:hAnsi="Times New Roman" w:cs="Times New Roman"/>
          <w:sz w:val="24"/>
          <w:szCs w:val="24"/>
        </w:rPr>
        <w:t>Sélingu</w:t>
      </w:r>
      <w:r w:rsidR="0051737A">
        <w:rPr>
          <w:rFonts w:ascii="Times New Roman" w:hAnsi="Times New Roman" w:cs="Times New Roman"/>
          <w:sz w:val="24"/>
          <w:szCs w:val="24"/>
        </w:rPr>
        <w:t>é</w:t>
      </w:r>
      <w:r w:rsidRPr="00272B81">
        <w:rPr>
          <w:rFonts w:ascii="Times New Roman" w:hAnsi="Times New Roman" w:cs="Times New Roman"/>
          <w:sz w:val="24"/>
          <w:szCs w:val="24"/>
        </w:rPr>
        <w:t>). Th</w:t>
      </w:r>
      <w:r w:rsidR="0051737A">
        <w:rPr>
          <w:rFonts w:ascii="Times New Roman" w:hAnsi="Times New Roman" w:cs="Times New Roman"/>
          <w:sz w:val="24"/>
          <w:szCs w:val="24"/>
        </w:rPr>
        <w:t>e</w:t>
      </w:r>
      <w:r w:rsidRPr="00272B81">
        <w:rPr>
          <w:rFonts w:ascii="Times New Roman" w:hAnsi="Times New Roman" w:cs="Times New Roman"/>
          <w:sz w:val="24"/>
          <w:szCs w:val="24"/>
        </w:rPr>
        <w:t>s</w:t>
      </w:r>
      <w:r w:rsidR="0051737A">
        <w:rPr>
          <w:rFonts w:ascii="Times New Roman" w:hAnsi="Times New Roman" w:cs="Times New Roman"/>
          <w:sz w:val="24"/>
          <w:szCs w:val="24"/>
        </w:rPr>
        <w:t>e</w:t>
      </w:r>
      <w:r w:rsidRPr="00272B81">
        <w:rPr>
          <w:rFonts w:ascii="Times New Roman" w:hAnsi="Times New Roman" w:cs="Times New Roman"/>
          <w:sz w:val="24"/>
          <w:szCs w:val="24"/>
        </w:rPr>
        <w:t xml:space="preserve"> high</w:t>
      </w:r>
      <w:r w:rsidR="0051737A">
        <w:rPr>
          <w:rFonts w:ascii="Times New Roman" w:hAnsi="Times New Roman" w:cs="Times New Roman"/>
          <w:sz w:val="24"/>
          <w:szCs w:val="24"/>
        </w:rPr>
        <w:t>-</w:t>
      </w:r>
      <w:r w:rsidRPr="00272B81">
        <w:rPr>
          <w:rFonts w:ascii="Times New Roman" w:hAnsi="Times New Roman" w:cs="Times New Roman"/>
          <w:sz w:val="24"/>
          <w:szCs w:val="24"/>
        </w:rPr>
        <w:t>frequency mutations (S108N + N51I + C59R) ha</w:t>
      </w:r>
      <w:r w:rsidR="0051737A">
        <w:rPr>
          <w:rFonts w:ascii="Times New Roman" w:hAnsi="Times New Roman" w:cs="Times New Roman"/>
          <w:sz w:val="24"/>
          <w:szCs w:val="24"/>
        </w:rPr>
        <w:t>ve</w:t>
      </w:r>
      <w:r w:rsidRPr="00272B81">
        <w:rPr>
          <w:rFonts w:ascii="Times New Roman" w:hAnsi="Times New Roman" w:cs="Times New Roman"/>
          <w:sz w:val="24"/>
          <w:szCs w:val="24"/>
        </w:rPr>
        <w:t xml:space="preserve"> been reported in various African populations, with studies showing prevalence rates ranging from 63.6% to over 70% in </w:t>
      </w:r>
      <w:r w:rsidR="004F238C">
        <w:rPr>
          <w:rFonts w:ascii="Times New Roman" w:hAnsi="Times New Roman" w:cs="Times New Roman"/>
          <w:sz w:val="24"/>
          <w:szCs w:val="24"/>
        </w:rPr>
        <w:t xml:space="preserve">West Africa and </w:t>
      </w:r>
      <w:r w:rsidRPr="00272B81">
        <w:rPr>
          <w:rFonts w:ascii="Times New Roman" w:hAnsi="Times New Roman" w:cs="Times New Roman"/>
          <w:sz w:val="24"/>
          <w:szCs w:val="24"/>
        </w:rPr>
        <w:t>different regions</w:t>
      </w:r>
      <w:r w:rsidR="009364E8" w:rsidRPr="00272B81">
        <w:rPr>
          <w:rFonts w:ascii="Times New Roman" w:hAnsi="Times New Roman" w:cs="Times New Roman"/>
          <w:sz w:val="24"/>
          <w:szCs w:val="24"/>
        </w:rPr>
        <w:t xml:space="preserve"> </w:t>
      </w:r>
      <w:r w:rsidR="009364E8"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WcoDoVNc","properties":{"formattedCitation":"[37]","plainCitation":"[37]","noteIndex":0},"citationItems":[{"id":1518,"uris":["http://zotero.org/users/11007797/items/2VBU2YED"],"itemData":{"id":1518,"type":"article-journal","abstract":"BACKGROUND: Plasmodium falciparum-resistance to sulphadoxine-pyrimethamine (SP) has been largely reported among pregnant women. However, the profile of resistance markers to SP dihydrofolate reductase (dhfr) and dihydropteroate synthase (dhps) in the general population are varied and not frequently monitored. Currently, SP is used as partner drug for artemisinin combination therapy (SP-artesunate) in some sub-Saharan African countries or as a prophylactic drug in intermittent preventive treatment of malaria during pregnancy and infants and in seasonal malaria chemoprevention (SMC). Profiling of P. falciparum-resistant genotypes to SP is dynamic and critical in providing data that would be useful for malaria control programmes. This study assessed the profile of dhfr and dhps genes genotypes among individuals with malaria in Lagos, Nigeria.\nMETHODS: Molecular markers of SP resistance were identified by nested PCR and sequenced among malaria positive dried blood spots (DBS) that were collected from individuals attending health facilities from January 2013 to February 2014 and during community surveys from October 2010 to September 2011 across different Local Government Areas of Lagos State, Nigeria.\nRESULTS: A total of 242 and 167 samples were sequenced for dhfr and dhps, respectively. Sequence analysis of dhfr showed that 95.5% (231/242), 96.3% (233/242) and 96.7% (234/242) of the samples had N51I, C59R and S108N mutant alleles, respectively. The prevalence of dhps mutation at codons A437G, A613S, S436A, A581G, I431V and K540E were 95.8% (160/167), 41.9% (70/167), 41.3% (69/167), 31.1% (52/167), 25.1% (42/167), and 1.2% (2/167) respectively. The prevalence of triple mutations (CIRNI) in dhfr was 93.8% and 44.3% for the single dhps haplotype mutation (SGKAA). Partial SP-resistance due to quadruple dhfr-dhps haplotype mutations (CIRNI-SGKAA) and octuple haplotype mutations (CIRNI-VAGKGS) with rate of 42.6% and 22.0%, respectively has been reported.\nCONCLUSIONS: There was increased prevalence in dhfr triple haplotype mutations when compared with previous reports in the same environment but aligned with high prevalence in other locations in Nigeria and other countries in Africa. Also, high prevalence of dhfr and dhps mutant alleles occurred in the study areas in Lagos, Nigeria five to eight years after the introduction of artemisinin combination therapy underscores the need for continuous monitoring.","container-title":"Infectious Diseases of Poverty","DOI":"10.1186/s40249-020-00712-4","ISSN":"2049-9957","issue":"1","journalAbbreviation":"Infect Dis Poverty","language":"eng","note":"PMID: 32653033\nPMCID: PMC7353807","page":"91","source":"PubMed","title":"High multiple mutations of Plasmodium falciparum-resistant genotypes to sulphadoxine-pyrimethamine in Lagos, Nigeria","volume":"9","author":[{"family":"Quan","given":"Hong"},{"family":"Igbasi","given":"Uche"},{"family":"Oyibo","given":"Wellington"},{"family":"Omilabu","given":"Sunday"},{"family":"Chen","given":"Shen-Bo"},{"family":"Shen","given":"Hai-Mo"},{"family":"Okolie","given":"Chukwuma"},{"family":"Chen","given":"Jun-Hu"},{"family":"Zhou","given":"Xiao-Nong"}],"issued":{"date-parts":[["2020",7,11]]}}}],"schema":"https://github.com/citation-style-language/schema/raw/master/csl-citation.json"} </w:instrText>
      </w:r>
      <w:r w:rsidR="009364E8"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37]</w:t>
      </w:r>
      <w:r w:rsidR="009364E8" w:rsidRPr="00272B81">
        <w:rPr>
          <w:rFonts w:ascii="Times New Roman" w:hAnsi="Times New Roman" w:cs="Times New Roman"/>
          <w:sz w:val="24"/>
          <w:szCs w:val="24"/>
        </w:rPr>
        <w:fldChar w:fldCharType="end"/>
      </w:r>
      <w:r w:rsidR="009364E8" w:rsidRPr="00272B81">
        <w:rPr>
          <w:rFonts w:ascii="Times New Roman" w:hAnsi="Times New Roman" w:cs="Times New Roman"/>
          <w:sz w:val="24"/>
          <w:szCs w:val="24"/>
        </w:rPr>
        <w:t>,</w:t>
      </w:r>
      <w:r w:rsidR="009364E8"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40zr50sf","properties":{"formattedCitation":"[38]","plainCitation":"[38]","noteIndex":0},"citationItems":[{"id":1523,"uris":["http://zotero.org/users/11007797/items/8ILNJIS9"],"itemData":{"id":1523,"type":"article-journal","abstract":"These data are cause for great concern and call for continued surveillance of the efficacy of SP in source and recipient populations, and should be considered when developing treatment policy for imported malaria cases in China and elsewhere.","container-title":"International journal for parasitology. Drugs and drug resistance","DOI":"10.1016/j.ijpddr.2019.11.002","ISSN":"2211-3207","language":"en","note":"publisher: Int J Parasitol Drugs Drug Resist\nPMID: 31809965","source":"pubmed.ncbi.nlm.nih.gov","title":"Widespread resistance mutations to sulfadoxine-pyrimethamine in malaria parasites imported to China from Central and Western Africa","URL":"https://pubmed.ncbi.nlm.nih.gov/31809965/","volume":"12","author":[{"family":"L","given":"Zhao"},{"family":"L","given":"Pi"},{"family":"Y","given":"Qin"},{"family":"Y","given":"Lu"},{"family":"W","given":"Zeng"},{"family":"Z","given":"Xiang"},{"family":"P","given":"Qin"},{"family":"X","given":"Chen"},{"family":"C","given":"Li"},{"family":"Y","given":"Zhang"},{"family":"S","given":"Wang"},{"family":"Y","given":"Si"},{"family":"G","given":"Yang"},{"family":"Bm","given":"Rosenthal"},{"family":"Y","given":"Huang"},{"family":"Z","given":"Yang"}],"accessed":{"date-parts":[["2025",8,28]]},"issued":{"date-parts":[["2020",4]]}}}],"schema":"https://github.com/citation-style-language/schema/raw/master/csl-citation.json"} </w:instrText>
      </w:r>
      <w:r w:rsidR="009364E8"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38]</w:t>
      </w:r>
      <w:r w:rsidR="009364E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The mutation N51I, C59R, or S108N in Pfdhfr ha</w:t>
      </w:r>
      <w:r w:rsidR="0051737A">
        <w:rPr>
          <w:rFonts w:ascii="Times New Roman" w:hAnsi="Times New Roman" w:cs="Times New Roman"/>
          <w:sz w:val="24"/>
          <w:szCs w:val="24"/>
        </w:rPr>
        <w:t>s</w:t>
      </w:r>
      <w:r w:rsidRPr="00272B81">
        <w:rPr>
          <w:rFonts w:ascii="Times New Roman" w:hAnsi="Times New Roman" w:cs="Times New Roman"/>
          <w:sz w:val="24"/>
          <w:szCs w:val="24"/>
        </w:rPr>
        <w:t xml:space="preserve"> been independently associated with </w:t>
      </w:r>
      <w:r w:rsidRPr="004F238C">
        <w:rPr>
          <w:rFonts w:ascii="Times New Roman" w:hAnsi="Times New Roman" w:cs="Times New Roman"/>
          <w:i/>
          <w:iCs/>
          <w:sz w:val="24"/>
          <w:szCs w:val="24"/>
        </w:rPr>
        <w:t>in vitro</w:t>
      </w:r>
      <w:r w:rsidRPr="00272B81">
        <w:rPr>
          <w:rFonts w:ascii="Times New Roman" w:hAnsi="Times New Roman" w:cs="Times New Roman"/>
          <w:sz w:val="24"/>
          <w:szCs w:val="24"/>
        </w:rPr>
        <w:t xml:space="preserve"> resistance to Pyrimethamine (odds ratio =</w:t>
      </w:r>
      <w:r w:rsidR="00B04910" w:rsidRPr="00272B81">
        <w:rPr>
          <w:rFonts w:ascii="Times New Roman" w:hAnsi="Times New Roman" w:cs="Times New Roman"/>
          <w:sz w:val="24"/>
          <w:szCs w:val="24"/>
        </w:rPr>
        <w:t xml:space="preserve"> </w:t>
      </w:r>
      <w:r w:rsidRPr="00272B81">
        <w:rPr>
          <w:rFonts w:ascii="Times New Roman" w:hAnsi="Times New Roman" w:cs="Times New Roman"/>
          <w:sz w:val="24"/>
          <w:szCs w:val="24"/>
        </w:rPr>
        <w:t>42.34)</w:t>
      </w:r>
      <w:r w:rsidR="000172A8" w:rsidRPr="00272B81">
        <w:rPr>
          <w:rFonts w:ascii="Times New Roman" w:hAnsi="Times New Roman" w:cs="Times New Roman"/>
          <w:sz w:val="24"/>
          <w:szCs w:val="24"/>
        </w:rPr>
        <w:t xml:space="preserve"> </w:t>
      </w:r>
      <w:r w:rsidR="009364E8"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cLVxZkCf","properties":{"formattedCitation":"[39]","plainCitation":"[39]","noteIndex":0},"citationItems":[{"id":1529,"uris":["http://zotero.org/users/11007797/items/2HV2TPKW"],"itemData":{"id":1529,"type":"article-journal","abstract":"Screening for in vitro susceptibility to pyrimethamine and sequencing of the pfmdr2 and pfdhfr genes were performed in 140 Plasmodium falciparum isolates. The risk of in vitro resistance to pyrimethamine was analyzed with a logistic regression model. The mutation F423Y in pfmdr2 (odds ratio [OR] = 2 …","container-title":"Antimicrobial agents and chemotherapy","DOI":"10.1128/AAC.05618-11","ISSN":"1098-6596","issue":"5","language":"en","note":"publisher: Antimicrob Agents Chemother\nPMID: 22314533","source":"pubmed.ncbi.nlm.nih.gov","title":"The F423Y mutation in the pfmdr2 gene and mutations N51I, C59R, and S108N in the pfdhfr gene are independently associated with pyrimethamine resistance in Plasmodium falciparum isolates","URL":"https://pubmed.ncbi.nlm.nih.gov/22314533/","volume":"56","author":[{"family":"S","given":"Briolant"},{"family":"H","given":"Bogreau"},{"family":"M","given":"Gil"},{"family":"H","given":"Bouchiba"},{"family":"E","given":"Baret"},{"family":"R","given":"Amalvict"},{"family":"C","given":"Rogier"},{"family":"B","given":"Pradines"}],"accessed":{"date-parts":[["2025",8,28]]},"issued":{"date-parts":[["2012",5]]}}}],"schema":"https://github.com/citation-style-language/schema/raw/master/csl-citation.json"} </w:instrText>
      </w:r>
      <w:r w:rsidR="009364E8"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39]</w:t>
      </w:r>
      <w:r w:rsidR="009364E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representing a significant threat to the efficacy of antifolate</w:t>
      </w:r>
      <w:r w:rsidR="0051737A">
        <w:rPr>
          <w:rFonts w:ascii="Times New Roman" w:hAnsi="Times New Roman" w:cs="Times New Roman"/>
          <w:sz w:val="24"/>
          <w:szCs w:val="24"/>
        </w:rPr>
        <w:t>-</w:t>
      </w:r>
      <w:r w:rsidRPr="00272B81">
        <w:rPr>
          <w:rFonts w:ascii="Times New Roman" w:hAnsi="Times New Roman" w:cs="Times New Roman"/>
          <w:sz w:val="24"/>
          <w:szCs w:val="24"/>
        </w:rPr>
        <w:t>based antimalarial interventions</w:t>
      </w:r>
      <w:r w:rsidR="004F238C">
        <w:rPr>
          <w:rFonts w:ascii="Times New Roman" w:hAnsi="Times New Roman" w:cs="Times New Roman"/>
          <w:sz w:val="24"/>
          <w:szCs w:val="24"/>
        </w:rPr>
        <w:t>.</w:t>
      </w:r>
      <w:r w:rsidRPr="00272B81">
        <w:rPr>
          <w:rFonts w:ascii="Times New Roman" w:hAnsi="Times New Roman" w:cs="Times New Roman"/>
          <w:sz w:val="24"/>
          <w:szCs w:val="24"/>
        </w:rPr>
        <w:t xml:space="preserve"> </w:t>
      </w:r>
      <w:r w:rsidR="004F238C">
        <w:rPr>
          <w:rFonts w:ascii="Times New Roman" w:hAnsi="Times New Roman" w:cs="Times New Roman"/>
          <w:sz w:val="24"/>
          <w:szCs w:val="24"/>
        </w:rPr>
        <w:t>T</w:t>
      </w:r>
      <w:r w:rsidRPr="00272B81">
        <w:rPr>
          <w:rFonts w:ascii="Times New Roman" w:hAnsi="Times New Roman" w:cs="Times New Roman"/>
          <w:sz w:val="24"/>
          <w:szCs w:val="24"/>
        </w:rPr>
        <w:t xml:space="preserve">he S108N, C59R, and N51I mutations confer resistance to pyrimethamine and are common in Africa, while the I164L mutation </w:t>
      </w:r>
      <w:r w:rsidR="00AF1688" w:rsidRPr="00272B81">
        <w:rPr>
          <w:rFonts w:ascii="Times New Roman" w:hAnsi="Times New Roman" w:cs="Times New Roman"/>
          <w:sz w:val="24"/>
          <w:szCs w:val="24"/>
        </w:rPr>
        <w:t>confers</w:t>
      </w:r>
      <w:r w:rsidRPr="00272B81">
        <w:rPr>
          <w:rFonts w:ascii="Times New Roman" w:hAnsi="Times New Roman" w:cs="Times New Roman"/>
          <w:sz w:val="24"/>
          <w:szCs w:val="24"/>
        </w:rPr>
        <w:t xml:space="preserve"> high level resistance, is rarely seen. The absence of the I164L mutation in our study population is consistent with the typical evolutionary pathway of antimalarial resistance in sub-Saharan Africa</w:t>
      </w:r>
      <w:r w:rsidR="000172A8" w:rsidRPr="00272B81">
        <w:rPr>
          <w:rFonts w:ascii="Times New Roman" w:hAnsi="Times New Roman" w:cs="Times New Roman"/>
          <w:sz w:val="24"/>
          <w:szCs w:val="24"/>
        </w:rPr>
        <w:t xml:space="preserve"> </w:t>
      </w:r>
      <w:r w:rsidR="000172A8"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OYJhqhgZ","properties":{"formattedCitation":"[40]","plainCitation":"[40]","noteIndex":0},"citationItems":[{"id":1535,"uris":["http://zotero.org/users/11007797/items/LLK4TVMP"],"itemData":{"id":1535,"type":"article-journal","abstract":"The Plasmodium falciparum dihydrofolate reductase (PfDHFR) enzyme is the target of pyrimethamine, a component of the antimalarial pyrimethamine-sulfadoxine. Resistance to this drug is associated primarily with mutations in the Pfdhfr gene. The I164L mutant allele is of particular interest, because s …","container-title":"Antimicrobial agents and chemotherapy","DOI":"10.1128/AAC.00431-08","ISSN":"1098-6596","issue":"11","language":"en","note":"publisher: Antimicrob Agents Chemother\nPMID: 18725445","source":"pubmed.ncbi.nlm.nih.gov","title":"Plasmodium falciparum strains harboring dihydrofolate reductase with the I164L mutation are absent in Malawi and Zambia even under antifolate drug pressure","URL":"https://pubmed.ncbi.nlm.nih.gov/18725445/","volume":"52","author":[{"family":"E","given":"Ochong"},{"family":"Dj","given":"Bell"},{"family":"Dj","given":"Johnson"},{"family":"U","given":"D'Alessandro"},{"family":"M","given":"Mulenga"},{"family":"S","given":"Muangnoicharoen"},{"family":"Jp","given":"Van Geertruyden"},{"family":"Pa","given":"Winstanley"},{"family":"Pg","given":"Bray"},{"family":"Sa","given":"Ward"},{"family":"A","given":"Owen"}],"accessed":{"date-parts":[["2025",8,28]]},"issued":{"date-parts":[["2008",11]]}}}],"schema":"https://github.com/citation-style-language/schema/raw/master/csl-citation.json"} </w:instrText>
      </w:r>
      <w:r w:rsidR="000172A8"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0]</w:t>
      </w:r>
      <w:r w:rsidR="000172A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where this super resistance mutation has not yet emerged despite being present in Southeast Asian populations.</w:t>
      </w:r>
    </w:p>
    <w:p w14:paraId="2B98838F" w14:textId="2EF5C063" w:rsidR="0018464E" w:rsidRPr="00272B81" w:rsidRDefault="0018464E"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w:t>
      </w:r>
      <w:r w:rsidR="00B04910" w:rsidRPr="00272B81">
        <w:rPr>
          <w:rFonts w:ascii="Times New Roman" w:hAnsi="Times New Roman" w:cs="Times New Roman"/>
          <w:sz w:val="24"/>
          <w:szCs w:val="24"/>
        </w:rPr>
        <w:t>observed</w:t>
      </w:r>
      <w:r w:rsidRPr="00272B81">
        <w:rPr>
          <w:rFonts w:ascii="Times New Roman" w:hAnsi="Times New Roman" w:cs="Times New Roman"/>
          <w:sz w:val="24"/>
          <w:szCs w:val="24"/>
        </w:rPr>
        <w:t xml:space="preserve"> mutation pattern </w:t>
      </w:r>
      <w:r w:rsidR="00B04910" w:rsidRPr="00272B81">
        <w:rPr>
          <w:rFonts w:ascii="Times New Roman" w:hAnsi="Times New Roman" w:cs="Times New Roman"/>
          <w:sz w:val="24"/>
          <w:szCs w:val="24"/>
        </w:rPr>
        <w:t>follows</w:t>
      </w:r>
      <w:r w:rsidRPr="00272B81">
        <w:rPr>
          <w:rFonts w:ascii="Times New Roman" w:hAnsi="Times New Roman" w:cs="Times New Roman"/>
          <w:sz w:val="24"/>
          <w:szCs w:val="24"/>
        </w:rPr>
        <w:t xml:space="preserve"> the established evolutionary sequence described in the literature: CNCSI → CNCNI → CNRNI → CIRNI (amino acid positions 50, 51, 59, 108, and 164, respectively) </w:t>
      </w:r>
      <w:r w:rsidR="00F130EF"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emlVYyWQ","properties":{"formattedCitation":"[41]","plainCitation":"[41]","noteIndex":0},"citationItems":[{"id":1541,"uris":["http://zotero.org/users/11007797/items/4H5TD79Y"],"itemData":{"id":1541,"type":"article-journal","abstract":"The emergence and spread of Plasmodium falciparum parasite resistant to sulfadoxine and pyrimethamine (SP) poses a serious public health problem. Resistance is caused by point mutations in dihydrofolate reductase (pfdhfr) and dihydropteroate synthase (pfdhps), the two key enzymes in the folate biosy …","container-title":"Acta tropica","DOI":"10.1016/j.actatropica.2009.07.008","ISSN":"1873-6254","issue":"3","language":"en","note":"publisher: Acta Trop\nPMID: 19607799","source":"pubmed.ncbi.nlm.nih.gov","title":"Origins and spread of pfdhfr mutant alleles in Plasmodium falciparum","URL":"https://pubmed.ncbi.nlm.nih.gov/19607799/","volume":"114","author":[{"family":"T","given":"Mita"}],"accessed":{"date-parts":[["2025",8,28]]},"issued":{"date-parts":[["2010",6]]}}}],"schema":"https://github.com/citation-style-language/schema/raw/master/csl-citation.json"} </w:instrText>
      </w:r>
      <w:r w:rsidR="00F130EF"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1]</w:t>
      </w:r>
      <w:r w:rsidR="00F130EF" w:rsidRPr="00272B81">
        <w:rPr>
          <w:rFonts w:ascii="Times New Roman" w:hAnsi="Times New Roman" w:cs="Times New Roman"/>
          <w:sz w:val="24"/>
          <w:szCs w:val="24"/>
        </w:rPr>
        <w:fldChar w:fldCharType="end"/>
      </w:r>
      <w:r w:rsidR="00B04910" w:rsidRPr="00272B81">
        <w:rPr>
          <w:rFonts w:ascii="Times New Roman" w:hAnsi="Times New Roman" w:cs="Times New Roman"/>
          <w:sz w:val="24"/>
          <w:szCs w:val="24"/>
        </w:rPr>
        <w:t>,</w:t>
      </w:r>
      <w:r w:rsidRPr="00272B81">
        <w:rPr>
          <w:rFonts w:ascii="Times New Roman" w:hAnsi="Times New Roman" w:cs="Times New Roman"/>
          <w:sz w:val="24"/>
          <w:szCs w:val="24"/>
        </w:rPr>
        <w:t xml:space="preserve"> with S108N appearing first, </w:t>
      </w:r>
      <w:r w:rsidR="00B04910" w:rsidRPr="00272B81">
        <w:rPr>
          <w:rFonts w:ascii="Times New Roman" w:hAnsi="Times New Roman" w:cs="Times New Roman"/>
          <w:sz w:val="24"/>
          <w:szCs w:val="24"/>
        </w:rPr>
        <w:t>followed</w:t>
      </w:r>
      <w:r w:rsidRPr="00272B81">
        <w:rPr>
          <w:rFonts w:ascii="Times New Roman" w:hAnsi="Times New Roman" w:cs="Times New Roman"/>
          <w:sz w:val="24"/>
          <w:szCs w:val="24"/>
        </w:rPr>
        <w:t xml:space="preserve"> by C59R, then N51</w:t>
      </w:r>
      <w:r w:rsidR="00F130EF" w:rsidRPr="00272B81">
        <w:rPr>
          <w:rFonts w:ascii="Times New Roman" w:hAnsi="Times New Roman" w:cs="Times New Roman"/>
          <w:sz w:val="24"/>
          <w:szCs w:val="24"/>
        </w:rPr>
        <w:t>L,</w:t>
      </w:r>
      <w:r w:rsidRPr="00272B81">
        <w:rPr>
          <w:rFonts w:ascii="Times New Roman" w:hAnsi="Times New Roman" w:cs="Times New Roman"/>
          <w:sz w:val="24"/>
          <w:szCs w:val="24"/>
        </w:rPr>
        <w:t xml:space="preserve"> and </w:t>
      </w:r>
      <w:r w:rsidR="00923B2F">
        <w:rPr>
          <w:rFonts w:ascii="Times New Roman" w:hAnsi="Times New Roman" w:cs="Times New Roman"/>
          <w:sz w:val="24"/>
          <w:szCs w:val="24"/>
        </w:rPr>
        <w:t>f</w:t>
      </w:r>
      <w:r w:rsidRPr="00272B81">
        <w:rPr>
          <w:rFonts w:ascii="Times New Roman" w:hAnsi="Times New Roman" w:cs="Times New Roman"/>
          <w:sz w:val="24"/>
          <w:szCs w:val="24"/>
        </w:rPr>
        <w:t>inally I164L</w:t>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IqXpaRiz","properties":{"formattedCitation":"[42]","plainCitation":"[42]","noteIndex":0},"citationItems":[{"id":1546,"uris":["http://zotero.org/users/11007797/items/DEES9JMY"],"itemData":{"id":1546,"type":"article-journal","abstract":"Plasmodium falciparum thymidylate synthase-dihydrofolate reductase (TS-DHFR) is an essential enzyme in folate biosynthesis and a major malarial drug target. This bifunctional enzyme thus presents different design approaches for developing novel inhibitors against drug-resistant mutants. We performed …","container-title":"ACS chemical biology","DOI":"10.1021/cb8002804","ISSN":"1554-8937","issue":"1","language":"en","note":"publisher: ACS Chem Biol\nPMID: 19146480","source":"pubmed.ncbi.nlm.nih.gov","title":"Exploiting structural analysis, in silico screening, and serendipity to identify novel inhibitors of drug-resistant falciparum malaria","URL":"https://pubmed.ncbi.nlm.nih.gov/19146480/","volume":"4","author":[{"family":"T","given":"Dasgupta"},{"family":"P","given":"Chitnumsub"},{"family":"S","given":"Kamchonwongpaisan"},{"family":"C","given":"Maneeruttanarungroj"},{"family":"Se","given":"Nichols"},{"family":"Tm","given":"Lyons"},{"family":"J","given":"Tirado-Rives"},{"family":"Wl","given":"Jorgensen"},{"family":"Y","given":"Yuthavong"},{"family":"Ks","given":"Anderson"}],"accessed":{"date-parts":[["2025",8,28]]},"issued":{"date-parts":[["2009",1,16]]}}}],"schema":"https://github.com/citation-style-language/schema/raw/master/csl-citation.json"} </w:instrText>
      </w:r>
      <w:r w:rsidR="00103203"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2]</w:t>
      </w:r>
      <w:r w:rsidR="00103203" w:rsidRPr="00272B81">
        <w:rPr>
          <w:rFonts w:ascii="Times New Roman" w:hAnsi="Times New Roman" w:cs="Times New Roman"/>
          <w:sz w:val="24"/>
          <w:szCs w:val="24"/>
        </w:rPr>
        <w:fldChar w:fldCharType="end"/>
      </w:r>
      <w:r w:rsidRPr="00272B81">
        <w:rPr>
          <w:rFonts w:ascii="Times New Roman" w:hAnsi="Times New Roman" w:cs="Times New Roman"/>
          <w:sz w:val="24"/>
          <w:szCs w:val="24"/>
        </w:rPr>
        <w:t>. This stepwise accumulation of mutations represents a progressive increase in resistance levels, with the triple mutant conferring high level pyrimethamine resistance while the absent I164</w:t>
      </w:r>
      <w:r w:rsidR="00B04910" w:rsidRPr="00272B81">
        <w:rPr>
          <w:rFonts w:ascii="Times New Roman" w:hAnsi="Times New Roman" w:cs="Times New Roman"/>
          <w:sz w:val="24"/>
          <w:szCs w:val="24"/>
        </w:rPr>
        <w:t>L mutation would confer super resistance to sulfadoxine-pyrimethamine (SP) combination therapy, the fact that only two sequence could be examined at position 164 and were of wild type (I164) suggests that the I164L mutation has not yet emerged in these Malian Populations, which corresponds to the situation in many sub- Saharan countries and aligns with the relative resistance patterns observed in the region</w:t>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aAo1MU3F","properties":{"formattedCitation":"[43]","plainCitation":"[43]","noteIndex":0},"citationItems":[{"id":1552,"uris":["http://zotero.org/users/11007797/items/E4ZHQVLH"],"itemData":{"id":1552,"type":"article-journal","abstract":"The increase in molecular markers linked with SP resistance jeopardises the efficacy of IPTp and the planned IPTi interventions in Burkina Faso, calling for careful monitoring of genotypic resistance markers and in vivo validation of IPT efficacy.","container-title":"Tropical medicine &amp; international health : TM &amp; IH","DOI":"10.1111/tmi.12305","ISSN":"1365-3156","issue":"6","language":"en","note":"publisher: Trop Med Int Health\nPMID: 24674355","source":"pubmed.ncbi.nlm.nih.gov","title":"Substantial increase in mutations in the genes pfdhfr and pfdhps puts sulphadoxine-pyrimethamine-based intermittent preventive treatment for malaria at risk in Burkina Faso","URL":"https://pubmed.ncbi.nlm.nih.gov/24674355/","volume":"19","author":[{"family":"C","given":"Geiger"},{"family":"G","given":"Compaore"},{"family":"B","given":"Coulibaly"},{"family":"A","given":"Sie"},{"family":"M","given":"Dittmer"},{"family":"C","given":"Sanchez"},{"family":"M","given":"Lanzer"},{"family":"T","given":"Jänisch"}],"accessed":{"date-parts":[["2025",8,28]]},"issued":{"date-parts":[["2014",6]]}}}],"schema":"https://github.com/citation-style-language/schema/raw/master/csl-citation.json"} </w:instrText>
      </w:r>
      <w:r w:rsidR="00103203"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3]</w:t>
      </w:r>
      <w:r w:rsidR="00103203" w:rsidRPr="00272B81">
        <w:rPr>
          <w:rFonts w:ascii="Times New Roman" w:hAnsi="Times New Roman" w:cs="Times New Roman"/>
          <w:sz w:val="24"/>
          <w:szCs w:val="24"/>
        </w:rPr>
        <w:fldChar w:fldCharType="end"/>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O4MWVLFP","properties":{"formattedCitation":"[44]","plainCitation":"[44]","noteIndex":0},"citationItems":[{"id":1555,"uris":["http://zotero.org/users/11007797/items/LCF8VGQW"],"itemData":{"id":1555,"type":"article-journal","abstract":"AbstractObjectives. To determine, 6 years after the adoption of intermittent preventive treatment of pregnant women with sulfadoxine/pyrimethamine (IPTp-SP","container-title":"Journal of Antimicrobial Chemotherapy","DOI":"10.1093/jac/dkv160","ISSN":"0305-7453","issue":"9","journalAbbreviation":"J Antimicrob Chemother","language":"en","note":"publisher: Oxford Academic","page":"2566-2571","source":"academic.oup.com","title":"Prevalence of Plasmodium falciparum parasites resistant to sulfadoxine/pyrimethamine in pregnant women in Yaoundé, Cameroon: emergence of highly resistant pfdhfr/pfdhps alleles","title-short":"Prevalence of Plasmodium falciparum parasites resistant to sulfadoxine/pyrimethamine in pregnant women in Yaoundé, Cameroon","volume":"70","author":[{"family":"Chauvin","given":"Pamela"},{"family":"Menard","given":"Sandie"},{"family":"Iriart","given":"Xavier"},{"family":"Nsango","given":"Sandrine E."},{"family":"Tchioffo","given":"Majoline T."},{"family":"Abate","given":"Luc"},{"family":"Awono-Ambéné","given":"Parfait H."},{"family":"Morlais","given":"Isabelle"},{"family":"Berry","given":"Antoine"}],"issued":{"date-parts":[["2015",9,1]]}}}],"schema":"https://github.com/citation-style-language/schema/raw/master/csl-citation.json"} </w:instrText>
      </w:r>
      <w:r w:rsidR="00103203"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4]</w:t>
      </w:r>
      <w:r w:rsidR="00103203" w:rsidRPr="00272B81">
        <w:rPr>
          <w:rFonts w:ascii="Times New Roman" w:hAnsi="Times New Roman" w:cs="Times New Roman"/>
          <w:sz w:val="24"/>
          <w:szCs w:val="24"/>
        </w:rPr>
        <w:fldChar w:fldCharType="end"/>
      </w:r>
      <w:r w:rsidR="00B04910" w:rsidRPr="00272B81">
        <w:rPr>
          <w:rFonts w:ascii="Times New Roman" w:hAnsi="Times New Roman" w:cs="Times New Roman"/>
          <w:sz w:val="24"/>
          <w:szCs w:val="24"/>
        </w:rPr>
        <w:t>.</w:t>
      </w:r>
    </w:p>
    <w:p w14:paraId="71D66DF2" w14:textId="19996131" w:rsidR="00B04910" w:rsidRPr="00272B81" w:rsidRDefault="00B04910"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molecular modeling analysis provides crucial insights into the mechanistic basis of resistance, confirming previous </w:t>
      </w:r>
      <w:r w:rsidRPr="004F238C">
        <w:rPr>
          <w:rFonts w:ascii="Times New Roman" w:hAnsi="Times New Roman" w:cs="Times New Roman"/>
          <w:i/>
          <w:iCs/>
          <w:sz w:val="24"/>
          <w:szCs w:val="24"/>
        </w:rPr>
        <w:t>in vitro</w:t>
      </w:r>
      <w:r w:rsidRPr="00272B81">
        <w:rPr>
          <w:rFonts w:ascii="Times New Roman" w:hAnsi="Times New Roman" w:cs="Times New Roman"/>
          <w:sz w:val="24"/>
          <w:szCs w:val="24"/>
        </w:rPr>
        <w:t xml:space="preserve"> and </w:t>
      </w:r>
      <w:r w:rsidRPr="004F238C">
        <w:rPr>
          <w:rFonts w:ascii="Times New Roman" w:hAnsi="Times New Roman" w:cs="Times New Roman"/>
          <w:i/>
          <w:iCs/>
          <w:sz w:val="24"/>
          <w:szCs w:val="24"/>
        </w:rPr>
        <w:t>in vivo</w:t>
      </w:r>
      <w:r w:rsidRPr="00272B81">
        <w:rPr>
          <w:rFonts w:ascii="Times New Roman" w:hAnsi="Times New Roman" w:cs="Times New Roman"/>
          <w:sz w:val="24"/>
          <w:szCs w:val="24"/>
        </w:rPr>
        <w:t xml:space="preserve"> studies on the impact of </w:t>
      </w:r>
      <w:r w:rsidRPr="0077779C">
        <w:rPr>
          <w:rFonts w:ascii="Times New Roman" w:hAnsi="Times New Roman" w:cs="Times New Roman"/>
          <w:i/>
          <w:iCs/>
          <w:sz w:val="24"/>
          <w:szCs w:val="24"/>
        </w:rPr>
        <w:t>Pfdhfr</w:t>
      </w:r>
      <w:r w:rsidRPr="00272B81">
        <w:rPr>
          <w:rFonts w:ascii="Times New Roman" w:hAnsi="Times New Roman" w:cs="Times New Roman"/>
          <w:sz w:val="24"/>
          <w:szCs w:val="24"/>
        </w:rPr>
        <w:t xml:space="preserve"> gene SNPs on antifolate resistance</w:t>
      </w:r>
      <w:r w:rsidR="00103203" w:rsidRPr="00272B81">
        <w:rPr>
          <w:rFonts w:ascii="Times New Roman" w:hAnsi="Times New Roman" w:cs="Times New Roman"/>
          <w:sz w:val="24"/>
          <w:szCs w:val="24"/>
        </w:rPr>
        <w:t xml:space="preserve"> </w:t>
      </w:r>
      <w:r w:rsidR="00752AAF">
        <w:rPr>
          <w:rFonts w:ascii="Times New Roman" w:hAnsi="Times New Roman" w:cs="Times New Roman"/>
          <w:sz w:val="24"/>
          <w:szCs w:val="24"/>
        </w:rPr>
        <w:t>c</w:t>
      </w:r>
      <w:r w:rsidRPr="00272B81">
        <w:rPr>
          <w:rFonts w:ascii="Times New Roman" w:hAnsi="Times New Roman" w:cs="Times New Roman"/>
          <w:sz w:val="24"/>
          <w:szCs w:val="24"/>
        </w:rPr>
        <w:t xml:space="preserve">. </w:t>
      </w:r>
      <w:r w:rsidR="000C7741" w:rsidRPr="00272B81">
        <w:rPr>
          <w:rFonts w:ascii="Times New Roman" w:hAnsi="Times New Roman" w:cs="Times New Roman"/>
          <w:sz w:val="24"/>
          <w:szCs w:val="24"/>
        </w:rPr>
        <w:t>T</w:t>
      </w:r>
      <w:r w:rsidRPr="00272B81">
        <w:rPr>
          <w:rFonts w:ascii="Times New Roman" w:hAnsi="Times New Roman" w:cs="Times New Roman"/>
          <w:sz w:val="24"/>
          <w:szCs w:val="24"/>
        </w:rPr>
        <w:t>he structura</w:t>
      </w:r>
      <w:r w:rsidR="00542557" w:rsidRPr="00272B81">
        <w:rPr>
          <w:rFonts w:ascii="Times New Roman" w:hAnsi="Times New Roman" w:cs="Times New Roman"/>
          <w:sz w:val="24"/>
          <w:szCs w:val="24"/>
        </w:rPr>
        <w:t xml:space="preserve">l comparison between wild-type and mutant </w:t>
      </w:r>
      <w:r w:rsidR="00542557" w:rsidRPr="0077779C">
        <w:rPr>
          <w:rFonts w:ascii="Times New Roman" w:hAnsi="Times New Roman" w:cs="Times New Roman"/>
          <w:i/>
          <w:iCs/>
          <w:sz w:val="24"/>
          <w:szCs w:val="24"/>
        </w:rPr>
        <w:t>Pf</w:t>
      </w:r>
      <w:r w:rsidR="00542557" w:rsidRPr="00272B81">
        <w:rPr>
          <w:rFonts w:ascii="Times New Roman" w:hAnsi="Times New Roman" w:cs="Times New Roman"/>
          <w:sz w:val="24"/>
          <w:szCs w:val="24"/>
        </w:rPr>
        <w:t>DHFR proteins reveals that the</w:t>
      </w:r>
      <w:r w:rsidR="004F238C">
        <w:rPr>
          <w:rFonts w:ascii="Times New Roman" w:hAnsi="Times New Roman" w:cs="Times New Roman"/>
          <w:sz w:val="24"/>
          <w:szCs w:val="24"/>
        </w:rPr>
        <w:t xml:space="preserve"> </w:t>
      </w:r>
      <w:r w:rsidR="00394D35">
        <w:rPr>
          <w:rFonts w:ascii="Times New Roman" w:hAnsi="Times New Roman" w:cs="Times New Roman"/>
          <w:sz w:val="24"/>
          <w:szCs w:val="24"/>
        </w:rPr>
        <w:t>mentioned</w:t>
      </w:r>
      <w:r w:rsidR="00542557" w:rsidRPr="00272B81">
        <w:rPr>
          <w:rFonts w:ascii="Times New Roman" w:hAnsi="Times New Roman" w:cs="Times New Roman"/>
          <w:sz w:val="24"/>
          <w:szCs w:val="24"/>
        </w:rPr>
        <w:t xml:space="preserve"> mutations result in re</w:t>
      </w:r>
      <w:r w:rsidR="000C7741" w:rsidRPr="00272B81">
        <w:rPr>
          <w:rFonts w:ascii="Times New Roman" w:hAnsi="Times New Roman" w:cs="Times New Roman"/>
          <w:sz w:val="24"/>
          <w:szCs w:val="24"/>
        </w:rPr>
        <w:t xml:space="preserve">stricted access and crowding of the active site for rigid </w:t>
      </w:r>
      <w:r w:rsidR="000C7741" w:rsidRPr="00272B81">
        <w:rPr>
          <w:rFonts w:ascii="Times New Roman" w:hAnsi="Times New Roman" w:cs="Times New Roman"/>
          <w:sz w:val="24"/>
          <w:szCs w:val="24"/>
        </w:rPr>
        <w:lastRenderedPageBreak/>
        <w:t xml:space="preserve">molecules such as antifolates used as antimalarials </w:t>
      </w:r>
      <w:r w:rsidR="005F1BAA"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e4pkYJPj","properties":{"formattedCitation":"[46]","plainCitation":"[46]","noteIndex":0},"citationItems":[{"id":1564,"uris":["http://zotero.org/users/11007797/items/7PIMWQYD"],"itemData":{"id":1564,"type":"article-journal","abstract":"Molecular dynamics simulations were performed to evaluate the origin of the antimalarial effect of the lead compound P218. The simulations of the ligand in the cavities of wild-type, mutant Plasmodium falciparum Dihydrofolate Reductase (PfDHFR) and the human DHFR revealed the differences in the atom …","container-title":"Journal of biomolecular structure &amp; dynamics","DOI":"10.1080/07391102.2014.979231","ISSN":"1538-0254","issue":"9","language":"en","note":"publisher: J Biomol Struct Dyn\nPMID: 25333695","source":"pubmed.ncbi.nlm.nih.gov","title":"Origins of the specificity of inhibitor P218 toward wild-type and mutant PfDHFR: a molecular dynamics analysis","title-short":"Origins of the specificity of inhibitor P218 toward wild-type and mutant PfDHFR","URL":"https://pubmed.ncbi.nlm.nih.gov/25333695/","volume":"33","author":[{"family":"S","given":"Abbat"},{"family":"V","given":"Jain"},{"family":"Pv","given":"Bharatam"}],"accessed":{"date-parts":[["2025",8,28]]},"issued":{"date-parts":[["2015",9]]}}}],"schema":"https://github.com/citation-style-language/schema/raw/master/csl-citation.json"} </w:instrText>
      </w:r>
      <w:r w:rsidR="005F1BAA"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6]</w:t>
      </w:r>
      <w:r w:rsidR="005F1BAA" w:rsidRPr="00272B81">
        <w:rPr>
          <w:rFonts w:ascii="Times New Roman" w:hAnsi="Times New Roman" w:cs="Times New Roman"/>
          <w:sz w:val="24"/>
          <w:szCs w:val="24"/>
        </w:rPr>
        <w:fldChar w:fldCharType="end"/>
      </w:r>
      <w:r w:rsidR="000C7741" w:rsidRPr="00272B81">
        <w:rPr>
          <w:rFonts w:ascii="Times New Roman" w:hAnsi="Times New Roman" w:cs="Times New Roman"/>
          <w:sz w:val="24"/>
          <w:szCs w:val="24"/>
        </w:rPr>
        <w:t xml:space="preserve">. The N51I substitution, located distally from the active site, likely contributes to resistance through allosteric </w:t>
      </w:r>
      <w:r w:rsidR="00107064" w:rsidRPr="00272B81">
        <w:rPr>
          <w:rFonts w:ascii="Times New Roman" w:hAnsi="Times New Roman" w:cs="Times New Roman"/>
          <w:sz w:val="24"/>
          <w:szCs w:val="24"/>
        </w:rPr>
        <w:t>effect</w:t>
      </w:r>
      <w:r w:rsidR="000C7741" w:rsidRPr="00272B81">
        <w:rPr>
          <w:rFonts w:ascii="Times New Roman" w:hAnsi="Times New Roman" w:cs="Times New Roman"/>
          <w:sz w:val="24"/>
          <w:szCs w:val="24"/>
        </w:rPr>
        <w:t xml:space="preserve"> rather than direct interference with drug binding. The C59R mutation </w:t>
      </w:r>
      <w:r w:rsidR="00107064" w:rsidRPr="00272B81">
        <w:rPr>
          <w:rFonts w:ascii="Times New Roman" w:hAnsi="Times New Roman" w:cs="Times New Roman"/>
          <w:sz w:val="24"/>
          <w:szCs w:val="24"/>
        </w:rPr>
        <w:t>creates</w:t>
      </w:r>
      <w:r w:rsidR="000C7741" w:rsidRPr="00272B81">
        <w:rPr>
          <w:rFonts w:ascii="Times New Roman" w:hAnsi="Times New Roman" w:cs="Times New Roman"/>
          <w:sz w:val="24"/>
          <w:szCs w:val="24"/>
        </w:rPr>
        <w:t xml:space="preserve"> steric hindrance that restricts access to the active site, while the S108N </w:t>
      </w:r>
      <w:r w:rsidR="00107064" w:rsidRPr="00272B81">
        <w:rPr>
          <w:rFonts w:ascii="Times New Roman" w:hAnsi="Times New Roman" w:cs="Times New Roman"/>
          <w:sz w:val="24"/>
          <w:szCs w:val="24"/>
        </w:rPr>
        <w:t>mutation</w:t>
      </w:r>
      <w:r w:rsidR="000C7741" w:rsidRPr="00272B81">
        <w:rPr>
          <w:rFonts w:ascii="Times New Roman" w:hAnsi="Times New Roman" w:cs="Times New Roman"/>
          <w:sz w:val="24"/>
          <w:szCs w:val="24"/>
        </w:rPr>
        <w:t xml:space="preserve"> directly alters ligand binding within the binding pocket. Our modeling results consolidate and corroborate </w:t>
      </w:r>
      <w:r w:rsidR="004F238C">
        <w:rPr>
          <w:rFonts w:ascii="Times New Roman" w:hAnsi="Times New Roman" w:cs="Times New Roman"/>
          <w:sz w:val="24"/>
          <w:szCs w:val="24"/>
        </w:rPr>
        <w:t>other</w:t>
      </w:r>
      <w:r w:rsidR="000C7741" w:rsidRPr="00272B81">
        <w:rPr>
          <w:rFonts w:ascii="Times New Roman" w:hAnsi="Times New Roman" w:cs="Times New Roman"/>
          <w:sz w:val="24"/>
          <w:szCs w:val="24"/>
        </w:rPr>
        <w:t xml:space="preserve"> stud</w:t>
      </w:r>
      <w:r w:rsidR="004F238C">
        <w:rPr>
          <w:rFonts w:ascii="Times New Roman" w:hAnsi="Times New Roman" w:cs="Times New Roman"/>
          <w:sz w:val="24"/>
          <w:szCs w:val="24"/>
        </w:rPr>
        <w:t>y</w:t>
      </w:r>
      <w:r w:rsidR="000C7741" w:rsidRPr="00272B81">
        <w:rPr>
          <w:rFonts w:ascii="Times New Roman" w:hAnsi="Times New Roman" w:cs="Times New Roman"/>
          <w:sz w:val="24"/>
          <w:szCs w:val="24"/>
        </w:rPr>
        <w:t xml:space="preserve"> demonstrating the steric and electrosta</w:t>
      </w:r>
      <w:r w:rsidR="00107064" w:rsidRPr="00272B81">
        <w:rPr>
          <w:rFonts w:ascii="Times New Roman" w:hAnsi="Times New Roman" w:cs="Times New Roman"/>
          <w:sz w:val="24"/>
          <w:szCs w:val="24"/>
        </w:rPr>
        <w:t xml:space="preserve">tic effects of these mutations on protein function </w:t>
      </w:r>
      <w:bookmarkStart w:id="2" w:name="_Hlk216255828"/>
      <w:r w:rsidR="00103203"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9FaHIXGK","properties":{"formattedCitation":"[47]","plainCitation":"[47]","noteIndex":0},"citationItems":[{"id":1570,"uris":["http://zotero.org/users/11007797/items/K6NNSR8U"],"itemData":{"id":1570,"type":"article-journal","abstract":"Single and multiple mutations at residues 16, 51, 59, 108, and 164 of Plasmodium falciparum dihydrofolate reductase (pfDHFR) have been linked to antifolate resistance in malaria. We prepared and characterized all seven of the pfDHFR mutants found in nature, as well as six mutants not observed in nat …","container-title":"Proceedings of the National Academy of Sciences of the United States of America","DOI":"10.1073/pnas.94.4.1124","ISSN":"0027-8424","issue":"4","language":"en","note":"publisher: Proc Natl Acad Sci U S A\nPMID: 9037017","source":"pubmed.ncbi.nlm.nih.gov","title":"Antifolate-resistant mutants of Plasmodium falciparum dihydrofolate reductase","URL":"https://pubmed.ncbi.nlm.nih.gov/9037017/","volume":"94","author":[{"family":"W","given":"Sirawaraporn"},{"family":"T","given":"Sathitkul"},{"family":"R","given":"Sirawaraporn"},{"family":"Y","given":"Yuthavong"},{"family":"Dv","given":"Santi"}],"accessed":{"date-parts":[["2025",8,28]]},"issued":{"date-parts":[["1997",2,18]]}}}],"schema":"https://github.com/citation-style-language/schema/raw/master/csl-citation.json"} </w:instrText>
      </w:r>
      <w:r w:rsidR="00103203"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7]</w:t>
      </w:r>
      <w:r w:rsidR="00103203" w:rsidRPr="00272B81">
        <w:rPr>
          <w:rFonts w:ascii="Times New Roman" w:hAnsi="Times New Roman" w:cs="Times New Roman"/>
          <w:sz w:val="24"/>
          <w:szCs w:val="24"/>
        </w:rPr>
        <w:fldChar w:fldCharType="end"/>
      </w:r>
      <w:bookmarkEnd w:id="2"/>
      <w:r w:rsidR="00107064" w:rsidRPr="00272B81">
        <w:rPr>
          <w:rFonts w:ascii="Times New Roman" w:hAnsi="Times New Roman" w:cs="Times New Roman"/>
          <w:sz w:val="24"/>
          <w:szCs w:val="24"/>
        </w:rPr>
        <w:t>.</w:t>
      </w:r>
    </w:p>
    <w:p w14:paraId="57FFFE6B" w14:textId="48D7E7F6" w:rsidR="00107064" w:rsidRPr="00272B81" w:rsidRDefault="00942689"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Interestingly, while our prediction confirmed the steric and electrostatic effects of the N51I and C59R SNPs on the protein, it did not fully justify the conclusion that the most significant effect on resistance would come from the S108N mutation, as indicated by </w:t>
      </w:r>
      <w:r w:rsidR="004F238C">
        <w:rPr>
          <w:rFonts w:ascii="Times New Roman" w:hAnsi="Times New Roman" w:cs="Times New Roman"/>
          <w:sz w:val="24"/>
          <w:szCs w:val="24"/>
        </w:rPr>
        <w:t>this</w:t>
      </w:r>
      <w:r w:rsidRPr="00272B81">
        <w:rPr>
          <w:rFonts w:ascii="Times New Roman" w:hAnsi="Times New Roman" w:cs="Times New Roman"/>
          <w:sz w:val="24"/>
          <w:szCs w:val="24"/>
        </w:rPr>
        <w:t xml:space="preserve"> stud</w:t>
      </w:r>
      <w:r w:rsidR="004F238C">
        <w:rPr>
          <w:rFonts w:ascii="Times New Roman" w:hAnsi="Times New Roman" w:cs="Times New Roman"/>
          <w:sz w:val="24"/>
          <w:szCs w:val="24"/>
        </w:rPr>
        <w:t>y</w:t>
      </w:r>
      <w:r w:rsidR="005F1BAA" w:rsidRPr="00272B81">
        <w:rPr>
          <w:rFonts w:ascii="Times New Roman" w:hAnsi="Times New Roman" w:cs="Times New Roman"/>
          <w:sz w:val="24"/>
          <w:szCs w:val="24"/>
        </w:rPr>
        <w:t xml:space="preserve"> </w:t>
      </w:r>
      <w:r w:rsidR="005F1BAA"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QXS4KBu8","properties":{"formattedCitation":"[48]","plainCitation":"[48]","noteIndex":0},"citationItems":[{"id":1576,"uris":["http://zotero.org/users/11007797/items/ELV7RXBQ"],"itemData":{"id":1576,"type":"article-journal","abstract":"Plasmodium falciparum is the most lethal form of the genus Plasmodium which causes malaria, a 'disease of antiquity'. Globally it affects the health and socio-economic development of a large population especially in Sub-Saharan Africa and Southeast Asia. The Plasmodium falciparum dihydrofolate reduc …","container-title":"Combinatorial chemistry &amp; high throughput screening","DOI":"10.2174/1386207317666140521153305","ISSN":"1875-5402","issue":"8","language":"en","note":"publisher: Comb Chem High Throughput Screen\nPMID: 25053170","source":"pubmed.ncbi.nlm.nih.gov","title":"In silico screening of antifolate based novel inhibitors from Brucea mollis Wall. ex kurz against quadruple mutant drug resistant PfDHFR","URL":"https://pubmed.ncbi.nlm.nih.gov/25053170/","volume":"17","author":[{"family":"B","given":"Borkakoty"},{"family":"K","given":"Sarma"},{"family":"P","given":"Parida"},{"family":"A","given":"Prakash"},{"family":"Pk","given":"Mohapatra"},{"family":"J","given":"Mahanta"}],"accessed":{"date-parts":[["2025",8,28]]},"issued":{"date-parts":[["2014"]]}}}],"schema":"https://github.com/citation-style-language/schema/raw/master/csl-citation.json"} </w:instrText>
      </w:r>
      <w:r w:rsidR="005F1BAA"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8]</w:t>
      </w:r>
      <w:r w:rsidR="005F1BAA" w:rsidRPr="00272B81">
        <w:rPr>
          <w:rFonts w:ascii="Times New Roman" w:hAnsi="Times New Roman" w:cs="Times New Roman"/>
          <w:sz w:val="24"/>
          <w:szCs w:val="24"/>
        </w:rPr>
        <w:fldChar w:fldCharType="end"/>
      </w:r>
      <w:r w:rsidRPr="00272B81">
        <w:rPr>
          <w:rFonts w:ascii="Times New Roman" w:hAnsi="Times New Roman" w:cs="Times New Roman"/>
          <w:sz w:val="24"/>
          <w:szCs w:val="24"/>
        </w:rPr>
        <w:t xml:space="preserve">. </w:t>
      </w:r>
      <w:r w:rsidR="005F1BAA" w:rsidRPr="00272B81">
        <w:rPr>
          <w:rFonts w:ascii="Times New Roman" w:hAnsi="Times New Roman" w:cs="Times New Roman"/>
          <w:sz w:val="24"/>
          <w:szCs w:val="24"/>
        </w:rPr>
        <w:t>This</w:t>
      </w:r>
      <w:r w:rsidRPr="00272B81">
        <w:rPr>
          <w:rFonts w:ascii="Times New Roman" w:hAnsi="Times New Roman" w:cs="Times New Roman"/>
          <w:sz w:val="24"/>
          <w:szCs w:val="24"/>
        </w:rPr>
        <w:t xml:space="preserve"> suggests that additional modeling parameters beyond steric and electrostatic effects, such as dynamic factors and protein flexibility under physiological conditions, may be necessary to completely </w:t>
      </w:r>
      <w:r w:rsidR="005F1BAA" w:rsidRPr="00272B81">
        <w:rPr>
          <w:rFonts w:ascii="Times New Roman" w:hAnsi="Times New Roman" w:cs="Times New Roman"/>
          <w:sz w:val="24"/>
          <w:szCs w:val="24"/>
        </w:rPr>
        <w:t>elucidate</w:t>
      </w:r>
      <w:r w:rsidRPr="00272B81">
        <w:rPr>
          <w:rFonts w:ascii="Times New Roman" w:hAnsi="Times New Roman" w:cs="Times New Roman"/>
          <w:sz w:val="24"/>
          <w:szCs w:val="24"/>
        </w:rPr>
        <w:t xml:space="preserve"> the mechanism of S108N mediated resistance. It should be noted that these point mutations do not completely block the alter</w:t>
      </w:r>
      <w:r w:rsidR="00101C1F" w:rsidRPr="00272B81">
        <w:rPr>
          <w:rFonts w:ascii="Times New Roman" w:hAnsi="Times New Roman" w:cs="Times New Roman"/>
          <w:sz w:val="24"/>
          <w:szCs w:val="24"/>
        </w:rPr>
        <w:t xml:space="preserve">natives to SP </w:t>
      </w:r>
      <w:r w:rsidR="005F1BAA"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hgd6sthS","properties":{"formattedCitation":"[49]","plainCitation":"[49]","noteIndex":0},"citationItems":[{"id":1581,"uris":["http://zotero.org/users/11007797/items/6EVWYAK2"],"itemData":{"id":1581,"type":"article-journal","abstract":"Swiss National Science Foundation and Marie Curie Individual Fellowship.","container-title":"The Lancet. Microbe","DOI":"10.1016/S2666-5247(24)00115-0","ISSN":"2666-5247","issue":"9","language":"en","note":"publisher: Lancet Microbe\nPMID: 38996497","source":"pubmed.ncbi.nlm.nih.gov","title":"Seasonal malaria chemoprevention and the spread of Plasmodium falciparum quintuple-mutant parasites resistant to sulfadoxine-pyrimethamine: a modelling study","title-short":"Seasonal malaria chemoprevention and the spread of Plasmodium falciparum quintuple-mutant parasites resistant to sulfadoxine-pyrimethamine","URL":"https://pubmed.ncbi.nlm.nih.gov/38996497/","volume":"5","author":[{"family":"T","given":"Masserey"},{"family":"T","given":"Lee"},{"family":"Sl","given":"Kelly"},{"family":"Im","given":"Hastings"},{"family":"Ma","given":"Penny"}],"accessed":{"date-parts":[["2025",8,28]]},"issued":{"date-parts":[["2024",9]]}}}],"schema":"https://github.com/citation-style-language/schema/raw/master/csl-citation.json"} </w:instrText>
      </w:r>
      <w:r w:rsidR="005F1BAA"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9]</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r w:rsidR="005F1BAA"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LIAtXVPR","properties":{"formattedCitation":"[50]","plainCitation":"[50]","noteIndex":0},"citationItems":[{"id":1490,"uris":["http://zotero.org/users/11007797/items/9SL35DPP"],"itemData":{"id":1490,"type":"article-journal","abstract":"INTRODUCTION: Seasonal malaria chemoprevention (SMC) is an effective malaria preventive intervention in sub-Saharan Africa. As with other drug-based interventions, large-scale deployment increases drug pressure, which may result in drug-resistant parasite strains thereby jeopardising the impact of the intervention. Mutations in Pfdhps and Pfdhfr genes are known to be associated with resistance to sulfadoxine and pyrimethamine, respectively, making the surveillance of molecular markers crucial in settings where SMC is widely applied. This study aimed at assessing the distribution of Pfdhfr and Pfdhps alleles before and after the 2021 annual campaign of SMC in the health district of Nanoro in Burkina Faso.\nMATERIALS AND METHODS: Randomly selected dried blood spots collected prior (n=100) and after (n=100) the 2021 SMC campaign were used for the detection of mutation in codons 51, 59 and 108 of the Pfdhfr gene and in codons 437 and 540 of Pfdhps gene using a nested PCR with restriction fragment length polymorphism approach.\nRESULTS: The prevalence of Pfdhfr and Pfdhps mutant alleles were very high before and after SMC, ranging from 88.42% to 97.98%. However, no significant change in the prevalence of Pfdhfr and Pfdhps mutant alleles was observed in the period before and after SMC campaign (p&gt;0.05). No mutation was observed in Pfdhps codon 540. In addition, the prevalence of the Pfdhfr triple mutant and Pfhfr-dhps quadruple mutant was higher in the study area but with no significant variation before and after SMC campaign (p&gt;0.05). .\nCONCLUSIONS: The prevalence of Pfdhfr and Pfdhps mutant alleles were higher either in pre or post SMC. However, no significant variation in the prevalence of these alleles was observed following the SMC campaign suggesting that these high mutation frequencies may be the result of continuous use of SMC in Burkina Faso since 2014.","container-title":"MalariaWorld Journal","DOI":"10.5281/zenodo.15039792","ISSN":"2214-4374","journalAbbreviation":"Malariaworld J","language":"eng","note":"PMID: 40124705\nPMCID: PMC11926660","page":"5","source":"PubMed","title":"Seasonal malaria chemoprevention and mutations in Pfdhfr and Pfdhps genes in children in the health district of Nanoro, Burkina Faso","volume":"16","author":[{"family":"Millogo","given":"Kié Solange"},{"family":"Zabré","given":"Adjaratou"},{"family":"Sondo","given":"Paul"},{"family":"Kaboré","given":"Bérenger"},{"family":"Kouevi","given":"Amélé Fifi Chantal"},{"family":"Compaoré","given":"Eulalie W."},{"family":"Bayala","given":"Ipéné Mylène Carenne"},{"family":"Ismaïla","given":"Bouda"},{"family":"Hien","given":"So-Vii Franck"},{"family":"Rouamba","given":"Toussaint"},{"family":"Kazienga","given":"Adama"},{"family":"Derra","given":"Karim"},{"family":"Rouamba","given":"Eli"},{"family":"Tahita","given":"Marc Christian"},{"family":"Ouédraogo","given":"Florence"},{"family":"Ilboudo","given":"Hamidou"},{"family":"Bamba","given":"Sanata"},{"family":"Tinto","given":"Halidou"}],"issued":{"date-parts":[["2025"]]}}}],"schema":"https://github.com/citation-style-language/schema/raw/master/csl-citation.json"} </w:instrText>
      </w:r>
      <w:r w:rsidR="005F1BAA"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50]</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r w:rsidR="005F1BAA"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7G2sBvsS","properties":{"formattedCitation":"[51]","plainCitation":"[51]","noteIndex":0},"citationItems":[{"id":1591,"uris":["http://zotero.org/users/11007797/items/JPA7UAT4"],"itemData":{"id":1591,"type":"article-journal","abstract":"The development of automated servers to predict the three-dimensional structure of proteins has seen much progress over the years. These servers make calculations simpler, but largely exclude users from the process. In this study, we present the PRotein Interactive MOdeling (PRIMO) pipeline for homo …","container-title":"PloS one","DOI":"10.1371/journal.pone.0166698","ISSN":"1932-6203","issue":"11","language":"en","note":"publisher: PLoS One\nPMID: 27855192","source":"pubmed.ncbi.nlm.nih.gov","title":"PRIMO: An Interactive Homology Modeling Pipeline","title-short":"PRIMO","URL":"https://pubmed.ncbi.nlm.nih.gov/27855192/","volume":"11","author":[{"family":"R","given":"Hatherley"},{"family":"Dk","given":"Brown"},{"family":"M","given":"Glenister"},{"family":"Ö","given":"Tastan Bishop"}],"accessed":{"date-parts":[["2025",8,28]]},"issued":{"date-parts":[["2016",11,17]]}}}],"schema":"https://github.com/citation-style-language/schema/raw/master/csl-citation.json"} </w:instrText>
      </w:r>
      <w:r w:rsidR="005F1BAA"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51]</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p>
    <w:p w14:paraId="1F96BAF7" w14:textId="661C1BE9" w:rsidR="00E70D6F" w:rsidRDefault="00BF14A9" w:rsidP="002B575C">
      <w:pPr>
        <w:spacing w:line="360" w:lineRule="auto"/>
        <w:jc w:val="both"/>
        <w:rPr>
          <w:rFonts w:ascii="Times New Roman" w:hAnsi="Times New Roman" w:cs="Times New Roman"/>
          <w:sz w:val="24"/>
          <w:szCs w:val="24"/>
        </w:rPr>
      </w:pPr>
      <w:r>
        <w:rPr>
          <w:rFonts w:ascii="Times New Roman" w:hAnsi="Times New Roman" w:cs="Times New Roman"/>
          <w:sz w:val="24"/>
          <w:szCs w:val="24"/>
        </w:rPr>
        <w:t>V</w:t>
      </w:r>
      <w:r w:rsidR="00101C1F" w:rsidRPr="00272B81">
        <w:rPr>
          <w:rFonts w:ascii="Times New Roman" w:hAnsi="Times New Roman" w:cs="Times New Roman"/>
          <w:sz w:val="24"/>
          <w:szCs w:val="24"/>
        </w:rPr>
        <w:t xml:space="preserve">irtual screening </w:t>
      </w:r>
      <w:r w:rsidR="00101C1F" w:rsidRPr="00752AAF">
        <w:rPr>
          <w:rFonts w:ascii="Times New Roman" w:hAnsi="Times New Roman" w:cs="Times New Roman"/>
          <w:b/>
          <w:bCs/>
          <w:sz w:val="24"/>
          <w:szCs w:val="24"/>
        </w:rPr>
        <w:t>SANCDB</w:t>
      </w:r>
      <w:r w:rsidR="00101C1F" w:rsidRPr="00272B81">
        <w:rPr>
          <w:rFonts w:ascii="Times New Roman" w:hAnsi="Times New Roman" w:cs="Times New Roman"/>
          <w:sz w:val="24"/>
          <w:szCs w:val="24"/>
        </w:rPr>
        <w:t xml:space="preserve"> and </w:t>
      </w:r>
      <w:r w:rsidR="00101C1F" w:rsidRPr="00752AAF">
        <w:rPr>
          <w:rFonts w:ascii="Times New Roman" w:hAnsi="Times New Roman" w:cs="Times New Roman"/>
          <w:b/>
          <w:bCs/>
          <w:sz w:val="24"/>
          <w:szCs w:val="24"/>
        </w:rPr>
        <w:t>AfroDB</w:t>
      </w:r>
      <w:r>
        <w:rPr>
          <w:rFonts w:ascii="Times New Roman" w:hAnsi="Times New Roman" w:cs="Times New Roman"/>
          <w:sz w:val="24"/>
          <w:szCs w:val="24"/>
        </w:rPr>
        <w:t xml:space="preserve"> identified several natural products with strong predicted binding affinities to mutant PfDHFR variants. </w:t>
      </w:r>
      <w:r w:rsidR="002B575C" w:rsidRPr="00982592">
        <w:rPr>
          <w:rFonts w:ascii="Times New Roman" w:hAnsi="Times New Roman" w:cs="Times New Roman"/>
          <w:b/>
          <w:bCs/>
          <w:sz w:val="24"/>
          <w:szCs w:val="24"/>
        </w:rPr>
        <w:t>SANC00747</w:t>
      </w:r>
      <w:r w:rsidR="002B575C" w:rsidRPr="00982592">
        <w:rPr>
          <w:rFonts w:ascii="Times New Roman" w:hAnsi="Times New Roman" w:cs="Times New Roman"/>
          <w:sz w:val="24"/>
          <w:szCs w:val="24"/>
        </w:rPr>
        <w:t xml:space="preserve"> (−14.046 kcal/mol) and </w:t>
      </w:r>
      <w:r w:rsidR="002B575C" w:rsidRPr="00982592">
        <w:rPr>
          <w:rFonts w:ascii="Times New Roman" w:hAnsi="Times New Roman" w:cs="Times New Roman"/>
          <w:b/>
          <w:bCs/>
          <w:sz w:val="24"/>
          <w:szCs w:val="24"/>
        </w:rPr>
        <w:t xml:space="preserve">BMC_00086 </w:t>
      </w:r>
      <w:r w:rsidR="002B575C" w:rsidRPr="00982592">
        <w:rPr>
          <w:rFonts w:ascii="Times New Roman" w:hAnsi="Times New Roman" w:cs="Times New Roman"/>
          <w:sz w:val="24"/>
          <w:szCs w:val="24"/>
        </w:rPr>
        <w:t xml:space="preserve">(−11.427 kcal/mol) display remarkably favorable docking scores and share several key interacting residues (VAL-13, ILE-14, LEU-46, PHE-58, ASN-108, PHE-116, ILE-164), in line with those reported for classical antifolate inhibitors of </w:t>
      </w:r>
      <w:proofErr w:type="spellStart"/>
      <w:r w:rsidR="002B575C" w:rsidRPr="00982592">
        <w:rPr>
          <w:rFonts w:ascii="Times New Roman" w:hAnsi="Times New Roman" w:cs="Times New Roman"/>
          <w:sz w:val="24"/>
          <w:szCs w:val="24"/>
        </w:rPr>
        <w:t>PfDHFR</w:t>
      </w:r>
      <w:proofErr w:type="spellEnd"/>
      <w:r w:rsidR="003E001F">
        <w:rPr>
          <w:rFonts w:ascii="Times New Roman" w:hAnsi="Times New Roman" w:cs="Times New Roman"/>
          <w:sz w:val="24"/>
          <w:szCs w:val="24"/>
        </w:rPr>
        <w:t xml:space="preserve"> </w:t>
      </w:r>
      <w:r w:rsidR="003E001F" w:rsidRPr="00272B81">
        <w:rPr>
          <w:rFonts w:ascii="Times New Roman" w:hAnsi="Times New Roman" w:cs="Times New Roman"/>
          <w:sz w:val="24"/>
          <w:szCs w:val="24"/>
        </w:rPr>
        <w:fldChar w:fldCharType="begin"/>
      </w:r>
      <w:r w:rsidR="003E001F">
        <w:rPr>
          <w:rFonts w:ascii="Times New Roman" w:hAnsi="Times New Roman" w:cs="Times New Roman"/>
          <w:sz w:val="24"/>
          <w:szCs w:val="24"/>
        </w:rPr>
        <w:instrText xml:space="preserve"> ADDIN ZOTERO_ITEM CSL_CITATION {"citationID":"e4pkYJPj","properties":{"formattedCitation":"[46]","plainCitation":"[46]","noteIndex":0},"citationItems":[{"id":1564,"uris":["http://zotero.org/users/11007797/items/7PIMWQYD"],"itemData":{"id":1564,"type":"article-journal","abstract":"Molecular dynamics simulations were performed to evaluate the origin of the antimalarial effect of the lead compound P218. The simulations of the ligand in the cavities of wild-type, mutant Plasmodium falciparum Dihydrofolate Reductase (PfDHFR) and the human DHFR revealed the differences in the atom …","container-title":"Journal of biomolecular structure &amp; dynamics","DOI":"10.1080/07391102.2014.979231","ISSN":"1538-0254","issue":"9","language":"en","note":"publisher: J Biomol Struct Dyn\nPMID: 25333695","source":"pubmed.ncbi.nlm.nih.gov","title":"Origins of the specificity of inhibitor P218 toward wild-type and mutant PfDHFR: a molecular dynamics analysis","title-short":"Origins of the specificity of inhibitor P218 toward wild-type and mutant PfDHFR","URL":"https://pubmed.ncbi.nlm.nih.gov/25333695/","volume":"33","author":[{"family":"S","given":"Abbat"},{"family":"V","given":"Jain"},{"family":"Pv","given":"Bharatam"}],"accessed":{"date-parts":[["2025",8,28]]},"issued":{"date-parts":[["2015",9]]}}}],"schema":"https://github.com/citation-style-language/schema/raw/master/csl-citation.json"} </w:instrText>
      </w:r>
      <w:r w:rsidR="003E001F" w:rsidRPr="00272B81">
        <w:rPr>
          <w:rFonts w:ascii="Times New Roman" w:hAnsi="Times New Roman" w:cs="Times New Roman"/>
          <w:sz w:val="24"/>
          <w:szCs w:val="24"/>
        </w:rPr>
        <w:fldChar w:fldCharType="separate"/>
      </w:r>
      <w:r w:rsidR="003E001F" w:rsidRPr="00C13E0B">
        <w:rPr>
          <w:rFonts w:ascii="Times New Roman" w:hAnsi="Times New Roman" w:cs="Times New Roman"/>
          <w:sz w:val="24"/>
        </w:rPr>
        <w:t>[46]</w:t>
      </w:r>
      <w:r w:rsidR="003E001F" w:rsidRPr="00272B81">
        <w:rPr>
          <w:rFonts w:ascii="Times New Roman" w:hAnsi="Times New Roman" w:cs="Times New Roman"/>
          <w:sz w:val="24"/>
          <w:szCs w:val="24"/>
        </w:rPr>
        <w:fldChar w:fldCharType="end"/>
      </w:r>
      <w:r w:rsidR="003E001F" w:rsidRPr="003E001F">
        <w:rPr>
          <w:rFonts w:ascii="Times New Roman" w:hAnsi="Times New Roman" w:cs="Times New Roman"/>
          <w:sz w:val="24"/>
          <w:szCs w:val="24"/>
        </w:rPr>
        <w:fldChar w:fldCharType="begin"/>
      </w:r>
      <w:r w:rsidR="003E001F" w:rsidRPr="003E001F">
        <w:rPr>
          <w:rFonts w:ascii="Times New Roman" w:hAnsi="Times New Roman" w:cs="Times New Roman"/>
          <w:sz w:val="24"/>
          <w:szCs w:val="24"/>
        </w:rPr>
        <w:instrText xml:space="preserve"> ADDIN ZOTERO_ITEM CSL_CITATION {"citationID":"9FaHIXGK","properties":{"formattedCitation":"[47]","plainCitation":"[47]","noteIndex":0},"citationItems":[{"id":1570,"uris":["http://zotero.org/users/11007797/items/K6NNSR8U"],"itemData":{"id":1570,"type":"article-journal","abstract":"Single and multiple mutations at residues 16, 51, 59, 108, and 164 of Plasmodium falciparum dihydrofolate reductase (pfDHFR) have been linked to antifolate resistance in malaria. We prepared and characterized all seven of the pfDHFR mutants found in nature, as well as six mutants not observed in nat …","container-title":"Proceedings of the National Academy of Sciences of the United States of America","DOI":"10.1073/pnas.94.4.1124","ISSN":"0027-8424","issue":"4","language":"en","note":"publisher: Proc Natl Acad Sci U S A\nPMID: 9037017","source":"pubmed.ncbi.nlm.nih.gov","title":"Antifolate-resistant mutants of Plasmodium falciparum dihydrofolate reductase","URL":"https://pubmed.ncbi.nlm.nih.gov/9037017/","volume":"94","author":[{"family":"W","given":"Sirawaraporn"},{"family":"T","given":"Sathitkul"},{"family":"R","given":"Sirawaraporn"},{"family":"Y","given":"Yuthavong"},{"family":"Dv","given":"Santi"}],"accessed":{"date-parts":[["2025",8,28]]},"issued":{"date-parts":[["1997",2,18]]}}}],"schema":"https://github.com/citation-style-language/schema/raw/master/csl-citation.json"} </w:instrText>
      </w:r>
      <w:r w:rsidR="003E001F" w:rsidRPr="003E001F">
        <w:rPr>
          <w:rFonts w:ascii="Times New Roman" w:hAnsi="Times New Roman" w:cs="Times New Roman"/>
          <w:sz w:val="24"/>
          <w:szCs w:val="24"/>
        </w:rPr>
        <w:fldChar w:fldCharType="separate"/>
      </w:r>
      <w:r w:rsidR="003E001F" w:rsidRPr="003E001F">
        <w:rPr>
          <w:rFonts w:ascii="Times New Roman" w:hAnsi="Times New Roman" w:cs="Times New Roman"/>
          <w:sz w:val="24"/>
          <w:szCs w:val="24"/>
        </w:rPr>
        <w:t>[47]</w:t>
      </w:r>
      <w:r w:rsidR="003E001F" w:rsidRPr="003E001F">
        <w:rPr>
          <w:rFonts w:ascii="Times New Roman" w:hAnsi="Times New Roman" w:cs="Times New Roman"/>
          <w:sz w:val="24"/>
          <w:szCs w:val="24"/>
        </w:rPr>
        <w:fldChar w:fldCharType="end"/>
      </w:r>
      <w:r w:rsidR="003E001F" w:rsidRPr="003E001F">
        <w:rPr>
          <w:rFonts w:ascii="Times New Roman" w:hAnsi="Times New Roman" w:cs="Times New Roman"/>
          <w:sz w:val="24"/>
          <w:szCs w:val="24"/>
        </w:rPr>
        <w:fldChar w:fldCharType="begin"/>
      </w:r>
      <w:r w:rsidR="003E001F" w:rsidRPr="003E001F">
        <w:rPr>
          <w:rFonts w:ascii="Times New Roman" w:hAnsi="Times New Roman" w:cs="Times New Roman"/>
          <w:sz w:val="24"/>
          <w:szCs w:val="24"/>
        </w:rPr>
        <w:instrText xml:space="preserve"> ADDIN ZOTERO_ITEM CSL_CITATION {"citationID":"QXS4KBu8","properties":{"formattedCitation":"[48]","plainCitation":"[48]","noteIndex":0},"citationItems":[{"id":1576,"uris":["http://zotero.org/users/11007797/items/ELV7RXBQ"],"itemData":{"id":1576,"type":"article-journal","abstract":"Plasmodium falciparum is the most lethal form of the genus Plasmodium which causes malaria, a 'disease of antiquity'. Globally it affects the health and socio-economic development of a large population especially in Sub-Saharan Africa and Southeast Asia. The Plasmodium falciparum dihydrofolate reduc …","container-title":"Combinatorial chemistry &amp; high throughput screening","DOI":"10.2174/1386207317666140521153305","ISSN":"1875-5402","issue":"8","language":"en","note":"publisher: Comb Chem High Throughput Screen\nPMID: 25053170","source":"pubmed.ncbi.nlm.nih.gov","title":"In silico screening of antifolate based novel inhibitors from Brucea mollis Wall. ex kurz against quadruple mutant drug resistant PfDHFR","URL":"https://pubmed.ncbi.nlm.nih.gov/25053170/","volume":"17","author":[{"family":"B","given":"Borkakoty"},{"family":"K","given":"Sarma"},{"family":"P","given":"Parida"},{"family":"A","given":"Prakash"},{"family":"Pk","given":"Mohapatra"},{"family":"J","given":"Mahanta"}],"accessed":{"date-parts":[["2025",8,28]]},"issued":{"date-parts":[["2014"]]}}}],"schema":"https://github.com/citation-style-language/schema/raw/master/csl-citation.json"} </w:instrText>
      </w:r>
      <w:r w:rsidR="003E001F" w:rsidRPr="003E001F">
        <w:rPr>
          <w:rFonts w:ascii="Times New Roman" w:hAnsi="Times New Roman" w:cs="Times New Roman"/>
          <w:sz w:val="24"/>
          <w:szCs w:val="24"/>
        </w:rPr>
        <w:fldChar w:fldCharType="separate"/>
      </w:r>
      <w:r w:rsidR="003E001F" w:rsidRPr="003E001F">
        <w:rPr>
          <w:rFonts w:ascii="Times New Roman" w:hAnsi="Times New Roman" w:cs="Times New Roman"/>
          <w:sz w:val="24"/>
          <w:szCs w:val="24"/>
        </w:rPr>
        <w:t>[48]</w:t>
      </w:r>
      <w:r w:rsidR="003E001F" w:rsidRPr="003E001F">
        <w:rPr>
          <w:rFonts w:ascii="Times New Roman" w:hAnsi="Times New Roman" w:cs="Times New Roman"/>
          <w:sz w:val="24"/>
          <w:szCs w:val="24"/>
        </w:rPr>
        <w:fldChar w:fldCharType="end"/>
      </w:r>
      <w:r w:rsidR="002B575C" w:rsidRPr="00982592">
        <w:rPr>
          <w:rFonts w:ascii="Times New Roman" w:hAnsi="Times New Roman" w:cs="Times New Roman"/>
          <w:sz w:val="24"/>
          <w:szCs w:val="24"/>
        </w:rPr>
        <w:t>, strongly suggesting that they occupy a common, functionally relevant binding region within the active site</w:t>
      </w:r>
      <w:r w:rsidR="002B575C">
        <w:rPr>
          <w:rFonts w:ascii="Times New Roman" w:hAnsi="Times New Roman" w:cs="Times New Roman"/>
          <w:sz w:val="24"/>
          <w:szCs w:val="24"/>
        </w:rPr>
        <w:t xml:space="preserve"> (</w:t>
      </w:r>
      <w:r w:rsidR="002B575C" w:rsidRPr="002B575C">
        <w:rPr>
          <w:rFonts w:ascii="Times New Roman" w:hAnsi="Times New Roman" w:cs="Times New Roman"/>
          <w:b/>
          <w:bCs/>
          <w:sz w:val="24"/>
          <w:szCs w:val="24"/>
        </w:rPr>
        <w:t>Fig.</w:t>
      </w:r>
      <w:r w:rsidR="00752AAF">
        <w:rPr>
          <w:rFonts w:ascii="Times New Roman" w:hAnsi="Times New Roman" w:cs="Times New Roman"/>
          <w:b/>
          <w:bCs/>
          <w:sz w:val="24"/>
          <w:szCs w:val="24"/>
        </w:rPr>
        <w:t xml:space="preserve"> 4</w:t>
      </w:r>
      <w:r w:rsidR="002B575C">
        <w:rPr>
          <w:rFonts w:ascii="Times New Roman" w:hAnsi="Times New Roman" w:cs="Times New Roman"/>
          <w:sz w:val="24"/>
          <w:szCs w:val="24"/>
        </w:rPr>
        <w:t>)</w:t>
      </w:r>
      <w:r w:rsidR="002B575C" w:rsidRPr="00982592">
        <w:rPr>
          <w:rFonts w:ascii="Times New Roman" w:hAnsi="Times New Roman" w:cs="Times New Roman"/>
          <w:sz w:val="24"/>
          <w:szCs w:val="24"/>
        </w:rPr>
        <w:t xml:space="preserve">. This overlapping interaction pattern, together with the presence of hydrogen bonds involving ASP-54 and ASN-108 for </w:t>
      </w:r>
      <w:r w:rsidR="002B575C" w:rsidRPr="00982592">
        <w:rPr>
          <w:rFonts w:ascii="Times New Roman" w:hAnsi="Times New Roman" w:cs="Times New Roman"/>
          <w:b/>
          <w:bCs/>
          <w:sz w:val="24"/>
          <w:szCs w:val="24"/>
        </w:rPr>
        <w:t>SANC00747</w:t>
      </w:r>
      <w:r w:rsidR="002B575C" w:rsidRPr="00982592">
        <w:rPr>
          <w:rFonts w:ascii="Times New Roman" w:hAnsi="Times New Roman" w:cs="Times New Roman"/>
          <w:sz w:val="24"/>
          <w:szCs w:val="24"/>
        </w:rPr>
        <w:t xml:space="preserve">, and ASN-108 and GLY-44/ILE-14 for </w:t>
      </w:r>
      <w:r w:rsidR="002B575C" w:rsidRPr="00982592">
        <w:rPr>
          <w:rFonts w:ascii="Times New Roman" w:hAnsi="Times New Roman" w:cs="Times New Roman"/>
          <w:b/>
          <w:bCs/>
          <w:sz w:val="24"/>
          <w:szCs w:val="24"/>
        </w:rPr>
        <w:t>BMC_00086</w:t>
      </w:r>
      <w:r w:rsidR="002B575C" w:rsidRPr="00982592">
        <w:rPr>
          <w:rFonts w:ascii="Times New Roman" w:hAnsi="Times New Roman" w:cs="Times New Roman"/>
          <w:sz w:val="24"/>
          <w:szCs w:val="24"/>
        </w:rPr>
        <w:t xml:space="preserve">, as well as </w:t>
      </w:r>
      <w:r w:rsidR="002B575C" w:rsidRPr="00982592">
        <w:rPr>
          <w:rFonts w:ascii="Times New Roman" w:hAnsi="Times New Roman" w:cs="Times New Roman"/>
          <w:sz w:val="24"/>
          <w:szCs w:val="24"/>
          <w:lang w:val="fr-FR"/>
        </w:rPr>
        <w:t>π</w:t>
      </w:r>
      <w:r w:rsidR="002B575C" w:rsidRPr="00982592">
        <w:rPr>
          <w:rFonts w:ascii="Times New Roman" w:hAnsi="Times New Roman" w:cs="Times New Roman"/>
          <w:sz w:val="24"/>
          <w:szCs w:val="24"/>
        </w:rPr>
        <w:t>–</w:t>
      </w:r>
      <w:r w:rsidR="002B575C" w:rsidRPr="00982592">
        <w:rPr>
          <w:rFonts w:ascii="Times New Roman" w:hAnsi="Times New Roman" w:cs="Times New Roman"/>
          <w:sz w:val="24"/>
          <w:szCs w:val="24"/>
          <w:lang w:val="fr-FR"/>
        </w:rPr>
        <w:t>π</w:t>
      </w:r>
      <w:r w:rsidR="002B575C" w:rsidRPr="00982592">
        <w:rPr>
          <w:rFonts w:ascii="Times New Roman" w:hAnsi="Times New Roman" w:cs="Times New Roman"/>
          <w:sz w:val="24"/>
          <w:szCs w:val="24"/>
        </w:rPr>
        <w:t xml:space="preserve"> stacking with PHE-58 for both ligands, is consistent with a competitive inhibition mechanism with respect to dihydrofolate and/or the cofactor, as described for established </w:t>
      </w:r>
      <w:proofErr w:type="spellStart"/>
      <w:r w:rsidR="002B575C" w:rsidRPr="00982592">
        <w:rPr>
          <w:rFonts w:ascii="Times New Roman" w:hAnsi="Times New Roman" w:cs="Times New Roman"/>
          <w:sz w:val="24"/>
          <w:szCs w:val="24"/>
        </w:rPr>
        <w:t>PfDHFR</w:t>
      </w:r>
      <w:proofErr w:type="spellEnd"/>
      <w:r w:rsidR="002B575C" w:rsidRPr="00982592">
        <w:rPr>
          <w:rFonts w:ascii="Times New Roman" w:hAnsi="Times New Roman" w:cs="Times New Roman"/>
          <w:sz w:val="24"/>
          <w:szCs w:val="24"/>
        </w:rPr>
        <w:t xml:space="preserve"> antagonists.</w:t>
      </w:r>
      <w:r w:rsidR="00606520">
        <w:rPr>
          <w:rFonts w:ascii="Times New Roman" w:hAnsi="Times New Roman" w:cs="Times New Roman"/>
          <w:sz w:val="24"/>
          <w:szCs w:val="24"/>
        </w:rPr>
        <w:t xml:space="preserve"> </w:t>
      </w:r>
      <w:r w:rsidR="002B575C" w:rsidRPr="00982592">
        <w:rPr>
          <w:rFonts w:ascii="Times New Roman" w:hAnsi="Times New Roman" w:cs="Times New Roman"/>
          <w:sz w:val="24"/>
          <w:szCs w:val="24"/>
        </w:rPr>
        <w:t xml:space="preserve">The strong engagement of resistance-associated “hotspot” residues such as S/ASN-108 and ILE/LEU-164, while supportive of high predicted affinity, also underscores the need to examine carefully whether the inhibitory profile of these compounds might be compromised by known resistance mutations, given that ideal next-generation inhibitors should preferably maintain potency against mutant </w:t>
      </w:r>
      <w:proofErr w:type="spellStart"/>
      <w:r w:rsidR="002B575C" w:rsidRPr="00982592">
        <w:rPr>
          <w:rFonts w:ascii="Times New Roman" w:hAnsi="Times New Roman" w:cs="Times New Roman"/>
          <w:sz w:val="24"/>
          <w:szCs w:val="24"/>
        </w:rPr>
        <w:t>PfDHFR</w:t>
      </w:r>
      <w:proofErr w:type="spellEnd"/>
      <w:r w:rsidR="002B575C" w:rsidRPr="00982592">
        <w:rPr>
          <w:rFonts w:ascii="Times New Roman" w:hAnsi="Times New Roman" w:cs="Times New Roman"/>
          <w:sz w:val="24"/>
          <w:szCs w:val="24"/>
        </w:rPr>
        <w:t xml:space="preserve"> variants. Although the present docking results for SANC00747 and BMC_00086 are encouraging, they should be considered as hypothesis-generating rather than definitive, and therefore warrant follow-up studies, including molecular dynamics simulations to </w:t>
      </w:r>
      <w:r w:rsidR="002B575C" w:rsidRPr="00982592">
        <w:rPr>
          <w:rFonts w:ascii="Times New Roman" w:hAnsi="Times New Roman" w:cs="Times New Roman"/>
          <w:sz w:val="24"/>
          <w:szCs w:val="24"/>
        </w:rPr>
        <w:lastRenderedPageBreak/>
        <w:t xml:space="preserve">assess the flexibility and persistence of key contacts over time, MM/GBSA calculations to refine the estimated binding free energies, and ultimately in vitro biochemical assays to confirm effective </w:t>
      </w:r>
      <w:proofErr w:type="spellStart"/>
      <w:r w:rsidR="002B575C" w:rsidRPr="00982592">
        <w:rPr>
          <w:rFonts w:ascii="Times New Roman" w:hAnsi="Times New Roman" w:cs="Times New Roman"/>
          <w:sz w:val="24"/>
          <w:szCs w:val="24"/>
        </w:rPr>
        <w:t>PfDHFR</w:t>
      </w:r>
      <w:proofErr w:type="spellEnd"/>
      <w:r w:rsidR="002B575C" w:rsidRPr="00982592">
        <w:rPr>
          <w:rFonts w:ascii="Times New Roman" w:hAnsi="Times New Roman" w:cs="Times New Roman"/>
          <w:sz w:val="24"/>
          <w:szCs w:val="24"/>
        </w:rPr>
        <w:t xml:space="preserve"> inhibition and </w:t>
      </w:r>
      <w:proofErr w:type="spellStart"/>
      <w:r w:rsidR="002B575C" w:rsidRPr="00982592">
        <w:rPr>
          <w:rFonts w:ascii="Times New Roman" w:hAnsi="Times New Roman" w:cs="Times New Roman"/>
          <w:sz w:val="24"/>
          <w:szCs w:val="24"/>
        </w:rPr>
        <w:t>antiplasmodial</w:t>
      </w:r>
      <w:proofErr w:type="spellEnd"/>
      <w:r w:rsidR="002B575C" w:rsidRPr="00982592">
        <w:rPr>
          <w:rFonts w:ascii="Times New Roman" w:hAnsi="Times New Roman" w:cs="Times New Roman"/>
          <w:sz w:val="24"/>
          <w:szCs w:val="24"/>
        </w:rPr>
        <w:t xml:space="preserve"> activity</w:t>
      </w:r>
      <w:r w:rsidR="00BF462D" w:rsidRPr="00272B81">
        <w:rPr>
          <w:rFonts w:ascii="Times New Roman" w:hAnsi="Times New Roman" w:cs="Times New Roman"/>
          <w:sz w:val="24"/>
          <w:szCs w:val="24"/>
        </w:rPr>
        <w:t xml:space="preserve">. </w:t>
      </w:r>
    </w:p>
    <w:p w14:paraId="2A383092" w14:textId="5EF607D1" w:rsidR="00BF462D" w:rsidRPr="00272B81" w:rsidRDefault="00BF462D"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The identification of compounds with strong binding affinities to mutant PfDHFR variants suggests potential for developing novel antimalarials effective against resistant strains, leveraging the rich biodiversity of African flora which has been underexplored for antimalarial discovery.</w:t>
      </w:r>
    </w:p>
    <w:p w14:paraId="512AB2FE" w14:textId="1ECC9E70" w:rsidR="00101C1F" w:rsidRPr="00272B81" w:rsidRDefault="00BF462D"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The 46.81% prevalence of triple mutations raises significant concerns for current malaria control strategies in Mali, particularly given the widespread use of SP for intermittent preventive treatment in pregnant women (IPTp) and seasonal malaria chemoprevention (SMC)</w:t>
      </w:r>
      <w:r w:rsidR="007D049F" w:rsidRPr="00272B81">
        <w:rPr>
          <w:rFonts w:ascii="Times New Roman" w:hAnsi="Times New Roman" w:cs="Times New Roman"/>
          <w:sz w:val="24"/>
          <w:szCs w:val="24"/>
        </w:rPr>
        <w:t>. Studies have shown that Seasonal Malaria Chemoprevention consisting of monthly administration of amodiaquine/sulfadoxine-pyrimethamine to children aged 3-59 months during the transmission season could promote SP resistance</w:t>
      </w:r>
      <w:r w:rsidR="00D0648E" w:rsidRPr="00272B81">
        <w:rPr>
          <w:rFonts w:ascii="Times New Roman" w:hAnsi="Times New Roman" w:cs="Times New Roman"/>
          <w:sz w:val="24"/>
          <w:szCs w:val="24"/>
        </w:rPr>
        <w:t xml:space="preserve"> </w:t>
      </w:r>
      <w:r w:rsidR="00D0648E"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7haRUzVY","properties":{"formattedCitation":"[22]","plainCitation":"[22]","noteIndex":0},"citationItems":[{"id":1405,"uris":["http://zotero.org/users/11007797/items/QB7NEGUG"],"itemData":{"id":1405,"type":"article-journal","abstract":"Impact of the SMC on malaria morbidity, parasite resistance to antimalarial drugs, molecular and the immunity affecting the incidence of malaria in children","container-title":"Infection and Drug Resistance","DOI":"10.2147/IDR.S375197","journalAbbreviation":"IDR","language":"English","note":"publisher: Dove Press","page":"4517-4527","source":"www.dovepress.com","title":"Seasonal Malaria Chemoprevention Implementation: Effect on Malaria Incidence and Immunity in a Context of Expansion of &lt;em&gt;P. falciparum&lt;/em&gt; Resistant Genotypes with Potential Reduction of the Effectiveness in Sub-Saharan Africa","title-short":"Seasonal Malaria Chemoprevention Implementation","volume":"15","author":[{"family":"Nikiema","given":"Séni"},{"family":"Soulama","given":"Issiaka"},{"family":"Sombié","given":"Salif"},{"family":"Tchouatieu","given":"André-Marie"},{"family":"Sermé","given":"Samuel Sindie"},{"family":"Henry","given":"Noëlie Béré"},{"family":"Ouedraogo","given":"Nicolas"},{"family":"Ouaré","given":"Nathalie"},{"family":"Ily","given":"Raissa"},{"family":"Ouédraogo","given":"Oumarou"},{"family":"Zongo","given":"Dramane"},{"family":"Djigma","given":"Florencia Wendkuuni"},{"family":"Tiono","given":"Alfred B."},{"family":"Sirima","given":"Sodiomon B."},{"family":"Simporé","given":"Jacques"}],"issued":{"date-parts":[["2022",8,13]]}}}],"schema":"https://github.com/citation-style-language/schema/raw/master/csl-citation.json"} </w:instrText>
      </w:r>
      <w:r w:rsidR="00D0648E"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2]</w:t>
      </w:r>
      <w:r w:rsidR="00D0648E" w:rsidRPr="00272B81">
        <w:rPr>
          <w:rFonts w:ascii="Times New Roman" w:hAnsi="Times New Roman" w:cs="Times New Roman"/>
          <w:sz w:val="24"/>
          <w:szCs w:val="24"/>
        </w:rPr>
        <w:fldChar w:fldCharType="end"/>
      </w:r>
      <w:r w:rsidR="00D0648E" w:rsidRPr="00272B81">
        <w:rPr>
          <w:rFonts w:ascii="Times New Roman" w:hAnsi="Times New Roman" w:cs="Times New Roman"/>
          <w:sz w:val="24"/>
          <w:szCs w:val="24"/>
        </w:rPr>
        <w:t>,</w:t>
      </w:r>
      <w:r w:rsidR="00D0648E"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8esCSjOw","properties":{"formattedCitation":"[49]","plainCitation":"[49]","noteIndex":0},"citationItems":[{"id":1581,"uris":["http://zotero.org/users/11007797/items/6EVWYAK2"],"itemData":{"id":1581,"type":"article-journal","abstract":"Swiss National Science Foundation and Marie Curie Individual Fellowship.","container-title":"The Lancet. Microbe","DOI":"10.1016/S2666-5247(24)00115-0","ISSN":"2666-5247","issue":"9","language":"en","note":"publisher: Lancet Microbe\nPMID: 38996497","source":"pubmed.ncbi.nlm.nih.gov","title":"Seasonal malaria chemoprevention and the spread of Plasmodium falciparum quintuple-mutant parasites resistant to sulfadoxine-pyrimethamine: a modelling study","title-short":"Seasonal malaria chemoprevention and the spread of Plasmodium falciparum quintuple-mutant parasites resistant to sulfadoxine-pyrimethamine","URL":"https://pubmed.ncbi.nlm.nih.gov/38996497/","volume":"5","author":[{"family":"T","given":"Masserey"},{"family":"T","given":"Lee"},{"family":"Sl","given":"Kelly"},{"family":"Im","given":"Hastings"},{"family":"Ma","given":"Penny"}],"accessed":{"date-parts":[["2025",8,28]]},"issued":{"date-parts":[["2024",9]]}}}],"schema":"https://github.com/citation-style-language/schema/raw/master/csl-citation.json"} </w:instrText>
      </w:r>
      <w:r w:rsidR="00D0648E"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49]</w:t>
      </w:r>
      <w:r w:rsidR="00D0648E" w:rsidRPr="00272B81">
        <w:rPr>
          <w:rFonts w:ascii="Times New Roman" w:hAnsi="Times New Roman" w:cs="Times New Roman"/>
          <w:sz w:val="24"/>
          <w:szCs w:val="24"/>
        </w:rPr>
        <w:fldChar w:fldCharType="end"/>
      </w:r>
      <w:r w:rsidR="007D049F" w:rsidRPr="00272B81">
        <w:rPr>
          <w:rFonts w:ascii="Times New Roman" w:hAnsi="Times New Roman" w:cs="Times New Roman"/>
          <w:sz w:val="24"/>
          <w:szCs w:val="24"/>
        </w:rPr>
        <w:t xml:space="preserve">. The evolution of </w:t>
      </w:r>
      <w:r w:rsidR="007D049F" w:rsidRPr="007C2FB8">
        <w:rPr>
          <w:rFonts w:ascii="Times New Roman" w:hAnsi="Times New Roman" w:cs="Times New Roman"/>
          <w:i/>
          <w:iCs/>
          <w:sz w:val="24"/>
          <w:szCs w:val="24"/>
        </w:rPr>
        <w:t>Pfdhps</w:t>
      </w:r>
      <w:r w:rsidR="007D049F" w:rsidRPr="00272B81">
        <w:rPr>
          <w:rFonts w:ascii="Times New Roman" w:hAnsi="Times New Roman" w:cs="Times New Roman"/>
          <w:sz w:val="24"/>
          <w:szCs w:val="24"/>
        </w:rPr>
        <w:t xml:space="preserve"> and </w:t>
      </w:r>
      <w:r w:rsidR="007D049F" w:rsidRPr="007C2FB8">
        <w:rPr>
          <w:rFonts w:ascii="Times New Roman" w:hAnsi="Times New Roman" w:cs="Times New Roman"/>
          <w:i/>
          <w:iCs/>
          <w:sz w:val="24"/>
          <w:szCs w:val="24"/>
        </w:rPr>
        <w:t>Pfdhfr</w:t>
      </w:r>
      <w:r w:rsidR="007D049F" w:rsidRPr="00272B81">
        <w:rPr>
          <w:rFonts w:ascii="Times New Roman" w:hAnsi="Times New Roman" w:cs="Times New Roman"/>
          <w:sz w:val="24"/>
          <w:szCs w:val="24"/>
        </w:rPr>
        <w:t xml:space="preserve"> mutations </w:t>
      </w:r>
      <w:r w:rsidR="00175046" w:rsidRPr="00272B81">
        <w:rPr>
          <w:rFonts w:ascii="Times New Roman" w:hAnsi="Times New Roman" w:cs="Times New Roman"/>
          <w:sz w:val="24"/>
          <w:szCs w:val="24"/>
        </w:rPr>
        <w:t>before</w:t>
      </w:r>
      <w:r w:rsidR="007D049F" w:rsidRPr="00272B81">
        <w:rPr>
          <w:rFonts w:ascii="Times New Roman" w:hAnsi="Times New Roman" w:cs="Times New Roman"/>
          <w:sz w:val="24"/>
          <w:szCs w:val="24"/>
        </w:rPr>
        <w:t xml:space="preserve"> and after adopting </w:t>
      </w:r>
      <w:r w:rsidR="005958ED" w:rsidRPr="00272B81">
        <w:rPr>
          <w:rFonts w:ascii="Times New Roman" w:hAnsi="Times New Roman" w:cs="Times New Roman"/>
          <w:sz w:val="24"/>
          <w:szCs w:val="24"/>
        </w:rPr>
        <w:t>seasonal</w:t>
      </w:r>
      <w:r w:rsidR="007D049F" w:rsidRPr="00272B81">
        <w:rPr>
          <w:rFonts w:ascii="Times New Roman" w:hAnsi="Times New Roman" w:cs="Times New Roman"/>
          <w:sz w:val="24"/>
          <w:szCs w:val="24"/>
        </w:rPr>
        <w:t xml:space="preserve"> malaria chemoprevention has been documented in Burkina Faso</w:t>
      </w:r>
      <w:r w:rsidR="00551F31" w:rsidRPr="00272B81">
        <w:rPr>
          <w:rFonts w:ascii="Times New Roman" w:hAnsi="Times New Roman" w:cs="Times New Roman"/>
          <w:sz w:val="24"/>
          <w:szCs w:val="24"/>
        </w:rPr>
        <w:t xml:space="preserve"> </w:t>
      </w:r>
      <w:r w:rsidR="00551F31"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1WfXXzPy","properties":{"formattedCitation":"[50]","plainCitation":"[50]","noteIndex":0},"citationItems":[{"id":1490,"uris":["http://zotero.org/users/11007797/items/9SL35DPP"],"itemData":{"id":1490,"type":"article-journal","abstract":"INTRODUCTION: Seasonal malaria chemoprevention (SMC) is an effective malaria preventive intervention in sub-Saharan Africa. As with other drug-based interventions, large-scale deployment increases drug pressure, which may result in drug-resistant parasite strains thereby jeopardising the impact of the intervention. Mutations in Pfdhps and Pfdhfr genes are known to be associated with resistance to sulfadoxine and pyrimethamine, respectively, making the surveillance of molecular markers crucial in settings where SMC is widely applied. This study aimed at assessing the distribution of Pfdhfr and Pfdhps alleles before and after the 2021 annual campaign of SMC in the health district of Nanoro in Burkina Faso.\nMATERIALS AND METHODS: Randomly selected dried blood spots collected prior (n=100) and after (n=100) the 2021 SMC campaign were used for the detection of mutation in codons 51, 59 and 108 of the Pfdhfr gene and in codons 437 and 540 of Pfdhps gene using a nested PCR with restriction fragment length polymorphism approach.\nRESULTS: The prevalence of Pfdhfr and Pfdhps mutant alleles were very high before and after SMC, ranging from 88.42% to 97.98%. However, no significant change in the prevalence of Pfdhfr and Pfdhps mutant alleles was observed in the period before and after SMC campaign (p&gt;0.05). No mutation was observed in Pfdhps codon 540. In addition, the prevalence of the Pfdhfr triple mutant and Pfhfr-dhps quadruple mutant was higher in the study area but with no significant variation before and after SMC campaign (p&gt;0.05). .\nCONCLUSIONS: The prevalence of Pfdhfr and Pfdhps mutant alleles were higher either in pre or post SMC. However, no significant variation in the prevalence of these alleles was observed following the SMC campaign suggesting that these high mutation frequencies may be the result of continuous use of SMC in Burkina Faso since 2014.","container-title":"MalariaWorld Journal","DOI":"10.5281/zenodo.15039792","ISSN":"2214-4374","journalAbbreviation":"Malariaworld J","language":"eng","note":"PMID: 40124705\nPMCID: PMC11926660","page":"5","source":"PubMed","title":"Seasonal malaria chemoprevention and mutations in Pfdhfr and Pfdhps genes in children in the health district of Nanoro, Burkina Faso","volume":"16","author":[{"family":"Millogo","given":"Kié Solange"},{"family":"Zabré","given":"Adjaratou"},{"family":"Sondo","given":"Paul"},{"family":"Kaboré","given":"Bérenger"},{"family":"Kouevi","given":"Amélé Fifi Chantal"},{"family":"Compaoré","given":"Eulalie W."},{"family":"Bayala","given":"Ipéné Mylène Carenne"},{"family":"Ismaïla","given":"Bouda"},{"family":"Hien","given":"So-Vii Franck"},{"family":"Rouamba","given":"Toussaint"},{"family":"Kazienga","given":"Adama"},{"family":"Derra","given":"Karim"},{"family":"Rouamba","given":"Eli"},{"family":"Tahita","given":"Marc Christian"},{"family":"Ouédraogo","given":"Florence"},{"family":"Ilboudo","given":"Hamidou"},{"family":"Bamba","given":"Sanata"},{"family":"Tinto","given":"Halidou"}],"issued":{"date-parts":[["2025"]]}}}],"schema":"https://github.com/citation-style-language/schema/raw/master/csl-citation.json"} </w:instrText>
      </w:r>
      <w:r w:rsidR="00551F31"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50]</w:t>
      </w:r>
      <w:r w:rsidR="00551F31" w:rsidRPr="00272B81">
        <w:rPr>
          <w:rFonts w:ascii="Times New Roman" w:hAnsi="Times New Roman" w:cs="Times New Roman"/>
          <w:sz w:val="24"/>
          <w:szCs w:val="24"/>
        </w:rPr>
        <w:fldChar w:fldCharType="end"/>
      </w:r>
      <w:r w:rsidR="007D049F" w:rsidRPr="00272B81">
        <w:rPr>
          <w:rFonts w:ascii="Times New Roman" w:hAnsi="Times New Roman" w:cs="Times New Roman"/>
          <w:sz w:val="24"/>
          <w:szCs w:val="24"/>
        </w:rPr>
        <w:t xml:space="preserve">, highlighting the need for continuous monitoring. This high frequency of </w:t>
      </w:r>
      <w:r w:rsidR="005958ED" w:rsidRPr="00272B81">
        <w:rPr>
          <w:rFonts w:ascii="Times New Roman" w:hAnsi="Times New Roman" w:cs="Times New Roman"/>
          <w:sz w:val="24"/>
          <w:szCs w:val="24"/>
        </w:rPr>
        <w:t>residence</w:t>
      </w:r>
      <w:r w:rsidR="007D049F" w:rsidRPr="00272B81">
        <w:rPr>
          <w:rFonts w:ascii="Times New Roman" w:hAnsi="Times New Roman" w:cs="Times New Roman"/>
          <w:sz w:val="24"/>
          <w:szCs w:val="24"/>
        </w:rPr>
        <w:t xml:space="preserve"> mutations may accelerate the emergence and spread of resistant strains, potentially compromising the effectiveness of these critical interventions. The </w:t>
      </w:r>
      <w:r w:rsidR="005958ED" w:rsidRPr="00272B81">
        <w:rPr>
          <w:rFonts w:ascii="Times New Roman" w:hAnsi="Times New Roman" w:cs="Times New Roman"/>
          <w:sz w:val="24"/>
          <w:szCs w:val="24"/>
        </w:rPr>
        <w:t>continued</w:t>
      </w:r>
      <w:r w:rsidR="007D049F" w:rsidRPr="00272B81">
        <w:rPr>
          <w:rFonts w:ascii="Times New Roman" w:hAnsi="Times New Roman" w:cs="Times New Roman"/>
          <w:sz w:val="24"/>
          <w:szCs w:val="24"/>
        </w:rPr>
        <w:t xml:space="preserve"> evolution of resistance patterns necessitates enhanced surveillance of </w:t>
      </w:r>
      <w:r w:rsidR="005958ED" w:rsidRPr="00272B81">
        <w:rPr>
          <w:rFonts w:ascii="Times New Roman" w:hAnsi="Times New Roman" w:cs="Times New Roman"/>
          <w:sz w:val="24"/>
          <w:szCs w:val="24"/>
        </w:rPr>
        <w:t>genotypic resistance markers and large-scale testing of SP treatment efficacy by relevant stakeholders, as the modeling approach has become essential for discovering new antimalarial drugs effective against resistant strains and understanding their mechanisms of action</w:t>
      </w:r>
      <w:r w:rsidR="00AB1C47" w:rsidRPr="00272B81">
        <w:rPr>
          <w:rFonts w:ascii="Times New Roman" w:hAnsi="Times New Roman" w:cs="Times New Roman"/>
          <w:sz w:val="24"/>
          <w:szCs w:val="24"/>
        </w:rPr>
        <w:t xml:space="preserve"> </w:t>
      </w:r>
      <w:r w:rsidR="00AB1C47" w:rsidRPr="00272B81">
        <w:rPr>
          <w:rFonts w:ascii="Times New Roman" w:hAnsi="Times New Roman" w:cs="Times New Roman"/>
          <w:sz w:val="24"/>
          <w:szCs w:val="24"/>
        </w:rPr>
        <w:fldChar w:fldCharType="begin"/>
      </w:r>
      <w:r w:rsidR="007A784A">
        <w:rPr>
          <w:rFonts w:ascii="Times New Roman" w:hAnsi="Times New Roman" w:cs="Times New Roman"/>
          <w:sz w:val="24"/>
          <w:szCs w:val="24"/>
        </w:rPr>
        <w:instrText xml:space="preserve"> ADDIN ZOTERO_ITEM CSL_CITATION {"citationID":"0VX0cgD9","properties":{"formattedCitation":"[24]","plainCitation":"[24]","noteIndex":0},"citationItems":[{"id":1409,"uris":["http://zotero.org/users/11007797/items/M9QA2YU7"],"itemData":{"id":1409,"type":"article-journal","abstract":"The investigation of hydroxyxanthone derivatives has been conducted, including molecular docking, molecular dynamics simulation MM-PBSA binding energy calculation, and pharmacokinetics prediction of the potential plasmodium falciparum dihydrofolate reductase (pfDHFR) and plasmodium falciparum dihydroorotate dehydrogenase (pfDHODH) inhibitor. The Docking result showed that compound 1,3,6,7-tetrahydroxy-5,8-bis(3-methyl-2-buten-1-yl)-9H-xanthen-9-one (X16) was found to be the best ligand with good inhibitory action against pfDHFR. Meanwhile, the pfDHODH protein was compounded 1,3,6,7-tetrahydroxy-5,8-dinitro-9H-xanthen-9-one (X14). Additionally, the hydroxyxanthone X16 complex showed more excellent stability in the molecular dynamics simulation of the pfDHFR protein than the ligand WR99210 and chloroquine. The MM-PBSA calculation showed that compound X16 had lower binding energy than ligand WR99210. However, 1,3-dihydroxy-8-(3-methyl-2-buten-1-yl)-9H-xanthen-9-one (X4), 1,3,6,7-tetrahydroxy-8-nitro-9H-xanthen-9-one (X10), 1,3,6,7-tetrahydroxy-9-oxo-9H-xanthene-8-sulfonic acid (X11), and 1,3,6,7-tetrahydroxy-5,8-dinitro-9H-xanthen-9-one (X14) complexes were shown to be more stable than chloroquine and to have the same stability when compared to the native ligand A26, according to a molecular dynamics simulation conducted in pfDHODH protein. The MM-PBSA calculation showed that compound X14 had lower binding energy than ligand A26. The hydroxyxanthones X4, X10–11, X14, and X16 fulfill Lipinski's rule parameters in terms of physicochemical and ADMET qualities and parameters related to absorption, distribution, metabolism, excretion, and toxicity tests. To sum up, hydroxyxanthones X4, X10–11, X14, and X16 have the potential to be antimalarial medications, but more in vivo and in vitro testing is needed to confirm this.","container-title":"Informatics in Medicine Unlocked","DOI":"https://doi.org/10.1016/j.imu.2024.101485","ISSN":"2352-9148","page":"101485","title":"In-silico studies of hydroxyxanthone derivatives as potential pfDHFR and pfDHODH inhibitor by molecular docking, molecular dynamics simulation, MM-PBSA calculation and pharmacokinetics prediction","volume":"47","author":[{"family":"Hastuti","given":"Lathifah Puji"},{"family":"Hermawan","given":"Faris"},{"family":"Iresha","given":"Muthia Rahayu"},{"family":"Ernawati","given":"Teni"},{"literal":"Firdayani"}],"issued":{"date-parts":[["2024"]]}}}],"schema":"https://github.com/citation-style-language/schema/raw/master/csl-citation.json"} </w:instrText>
      </w:r>
      <w:r w:rsidR="00AB1C47" w:rsidRPr="00272B81">
        <w:rPr>
          <w:rFonts w:ascii="Times New Roman" w:hAnsi="Times New Roman" w:cs="Times New Roman"/>
          <w:sz w:val="24"/>
          <w:szCs w:val="24"/>
        </w:rPr>
        <w:fldChar w:fldCharType="separate"/>
      </w:r>
      <w:r w:rsidR="007A784A" w:rsidRPr="007A784A">
        <w:rPr>
          <w:rFonts w:ascii="Times New Roman" w:hAnsi="Times New Roman" w:cs="Times New Roman"/>
          <w:sz w:val="24"/>
        </w:rPr>
        <w:t>[24]</w:t>
      </w:r>
      <w:r w:rsidR="00AB1C47" w:rsidRPr="00272B81">
        <w:rPr>
          <w:rFonts w:ascii="Times New Roman" w:hAnsi="Times New Roman" w:cs="Times New Roman"/>
          <w:sz w:val="24"/>
          <w:szCs w:val="24"/>
        </w:rPr>
        <w:fldChar w:fldCharType="end"/>
      </w:r>
      <w:r w:rsidR="005958ED" w:rsidRPr="00272B81">
        <w:rPr>
          <w:rFonts w:ascii="Times New Roman" w:hAnsi="Times New Roman" w:cs="Times New Roman"/>
          <w:sz w:val="24"/>
          <w:szCs w:val="24"/>
        </w:rPr>
        <w:t>.</w:t>
      </w:r>
    </w:p>
    <w:p w14:paraId="29F4D9C2" w14:textId="4F197D00" w:rsidR="005958ED" w:rsidRPr="00272B81" w:rsidRDefault="005958ED"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is study demonstrates several advantages of the bioinformatics approach, namely the ability to </w:t>
      </w:r>
      <w:r w:rsidR="00254693" w:rsidRPr="00272B81">
        <w:rPr>
          <w:rFonts w:ascii="Times New Roman" w:hAnsi="Times New Roman" w:cs="Times New Roman"/>
          <w:sz w:val="24"/>
          <w:szCs w:val="24"/>
        </w:rPr>
        <w:t>obtain</w:t>
      </w:r>
      <w:r w:rsidRPr="00272B81">
        <w:rPr>
          <w:rFonts w:ascii="Times New Roman" w:hAnsi="Times New Roman" w:cs="Times New Roman"/>
          <w:sz w:val="24"/>
          <w:szCs w:val="24"/>
        </w:rPr>
        <w:t xml:space="preserve"> </w:t>
      </w:r>
      <w:r w:rsidR="00254693" w:rsidRPr="00272B81">
        <w:rPr>
          <w:rFonts w:ascii="Times New Roman" w:hAnsi="Times New Roman" w:cs="Times New Roman"/>
          <w:sz w:val="24"/>
          <w:szCs w:val="24"/>
        </w:rPr>
        <w:t>detailed</w:t>
      </w:r>
      <w:r w:rsidRPr="00272B81">
        <w:rPr>
          <w:rFonts w:ascii="Times New Roman" w:hAnsi="Times New Roman" w:cs="Times New Roman"/>
          <w:sz w:val="24"/>
          <w:szCs w:val="24"/>
        </w:rPr>
        <w:t xml:space="preserve"> and accurate results in record time and reduced cost compared to traditional experimental methods. Computational approaches like molecular modeling and docking are indispensable for predicting how mutations alter protein structure, stability, and drug binding affinity, providing atomistic insights into resistance mechanisms that inform drug design and policy updates</w:t>
      </w:r>
      <w:r w:rsidR="00175046" w:rsidRPr="00272B81">
        <w:rPr>
          <w:rFonts w:ascii="Times New Roman" w:hAnsi="Times New Roman" w:cs="Times New Roman"/>
          <w:sz w:val="24"/>
          <w:szCs w:val="24"/>
        </w:rPr>
        <w:t xml:space="preserve"> </w:t>
      </w:r>
      <w:r w:rsidR="00175046" w:rsidRPr="00272B81">
        <w:rPr>
          <w:rFonts w:ascii="Times New Roman" w:hAnsi="Times New Roman" w:cs="Times New Roman"/>
          <w:sz w:val="24"/>
          <w:szCs w:val="24"/>
        </w:rPr>
        <w:fldChar w:fldCharType="begin"/>
      </w:r>
      <w:r w:rsidR="00C13E0B">
        <w:rPr>
          <w:rFonts w:ascii="Times New Roman" w:hAnsi="Times New Roman" w:cs="Times New Roman"/>
          <w:sz w:val="24"/>
          <w:szCs w:val="24"/>
        </w:rPr>
        <w:instrText xml:space="preserve"> ADDIN ZOTERO_ITEM CSL_CITATION {"citationID":"Ldx4k1gZ","properties":{"formattedCitation":"[51]","plainCitation":"[51]","noteIndex":0},"citationItems":[{"id":1591,"uris":["http://zotero.org/users/11007797/items/JPA7UAT4"],"itemData":{"id":1591,"type":"article-journal","abstract":"The development of automated servers to predict the three-dimensional structure of proteins has seen much progress over the years. These servers make calculations simpler, but largely exclude users from the process. In this study, we present the PRotein Interactive MOdeling (PRIMO) pipeline for homo …","container-title":"PloS one","DOI":"10.1371/journal.pone.0166698","ISSN":"1932-6203","issue":"11","language":"en","note":"publisher: PLoS One\nPMID: 27855192","source":"pubmed.ncbi.nlm.nih.gov","title":"PRIMO: An Interactive Homology Modeling Pipeline","title-short":"PRIMO","URL":"https://pubmed.ncbi.nlm.nih.gov/27855192/","volume":"11","author":[{"family":"R","given":"Hatherley"},{"family":"Dk","given":"Brown"},{"family":"M","given":"Glenister"},{"family":"Ö","given":"Tastan Bishop"}],"accessed":{"date-parts":[["2025",8,28]]},"issued":{"date-parts":[["2016",11,17]]}}}],"schema":"https://github.com/citation-style-language/schema/raw/master/csl-citation.json"} </w:instrText>
      </w:r>
      <w:r w:rsidR="00175046" w:rsidRPr="00272B81">
        <w:rPr>
          <w:rFonts w:ascii="Times New Roman" w:hAnsi="Times New Roman" w:cs="Times New Roman"/>
          <w:sz w:val="24"/>
          <w:szCs w:val="24"/>
        </w:rPr>
        <w:fldChar w:fldCharType="separate"/>
      </w:r>
      <w:r w:rsidR="00C13E0B" w:rsidRPr="00C13E0B">
        <w:rPr>
          <w:rFonts w:ascii="Times New Roman" w:hAnsi="Times New Roman" w:cs="Times New Roman"/>
          <w:sz w:val="24"/>
        </w:rPr>
        <w:t>[51]</w:t>
      </w:r>
      <w:r w:rsidR="00175046" w:rsidRPr="00272B81">
        <w:rPr>
          <w:rFonts w:ascii="Times New Roman" w:hAnsi="Times New Roman" w:cs="Times New Roman"/>
          <w:sz w:val="24"/>
          <w:szCs w:val="24"/>
        </w:rPr>
        <w:fldChar w:fldCharType="end"/>
      </w:r>
      <w:r w:rsidRPr="00272B81">
        <w:rPr>
          <w:rFonts w:ascii="Times New Roman" w:hAnsi="Times New Roman" w:cs="Times New Roman"/>
          <w:sz w:val="24"/>
          <w:szCs w:val="24"/>
        </w:rPr>
        <w:t>. Howe</w:t>
      </w:r>
      <w:r w:rsidR="002A28AF" w:rsidRPr="00272B81">
        <w:rPr>
          <w:rFonts w:ascii="Times New Roman" w:hAnsi="Times New Roman" w:cs="Times New Roman"/>
          <w:sz w:val="24"/>
          <w:szCs w:val="24"/>
        </w:rPr>
        <w:t xml:space="preserve">ver, several limitations warrant consideration, including </w:t>
      </w:r>
      <w:r w:rsidR="00384CFC">
        <w:rPr>
          <w:rFonts w:ascii="Times New Roman" w:hAnsi="Times New Roman" w:cs="Times New Roman"/>
          <w:sz w:val="24"/>
          <w:szCs w:val="24"/>
        </w:rPr>
        <w:t xml:space="preserve">the modest sample size, </w:t>
      </w:r>
      <w:r w:rsidR="002A28AF" w:rsidRPr="00272B81">
        <w:rPr>
          <w:rFonts w:ascii="Times New Roman" w:hAnsi="Times New Roman" w:cs="Times New Roman"/>
          <w:sz w:val="24"/>
          <w:szCs w:val="24"/>
        </w:rPr>
        <w:t xml:space="preserve">the need to optimize sequencing methods to cover entire </w:t>
      </w:r>
      <w:r w:rsidR="002A28AF" w:rsidRPr="00384CFC">
        <w:rPr>
          <w:rFonts w:ascii="Times New Roman" w:hAnsi="Times New Roman" w:cs="Times New Roman"/>
          <w:i/>
          <w:iCs/>
          <w:sz w:val="24"/>
          <w:szCs w:val="24"/>
        </w:rPr>
        <w:t>Pfdhfr</w:t>
      </w:r>
      <w:r w:rsidR="002A28AF" w:rsidRPr="00272B81">
        <w:rPr>
          <w:rFonts w:ascii="Times New Roman" w:hAnsi="Times New Roman" w:cs="Times New Roman"/>
          <w:sz w:val="24"/>
          <w:szCs w:val="24"/>
        </w:rPr>
        <w:t xml:space="preserve"> gene and identify all SNPs, as well as the </w:t>
      </w:r>
      <w:r w:rsidR="00254693" w:rsidRPr="00272B81">
        <w:rPr>
          <w:rFonts w:ascii="Times New Roman" w:hAnsi="Times New Roman" w:cs="Times New Roman"/>
          <w:sz w:val="24"/>
          <w:szCs w:val="24"/>
        </w:rPr>
        <w:t>requirement</w:t>
      </w:r>
      <w:r w:rsidR="002A28AF" w:rsidRPr="00272B81">
        <w:rPr>
          <w:rFonts w:ascii="Times New Roman" w:hAnsi="Times New Roman" w:cs="Times New Roman"/>
          <w:sz w:val="24"/>
          <w:szCs w:val="24"/>
        </w:rPr>
        <w:t xml:space="preserve"> for molecular dynamics simulations to provide additional information on the effects of these mutations under physiological conditions.</w:t>
      </w:r>
    </w:p>
    <w:p w14:paraId="5EFFABBF" w14:textId="758C5409" w:rsidR="00816D86" w:rsidRPr="00272B81" w:rsidRDefault="002A28AF" w:rsidP="00AB1C47">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lastRenderedPageBreak/>
        <w:t xml:space="preserve">Future research should focus on molecular dynamics studies of wild-type and mutant proteins in the presence of antifolates used as antimalarials in environment close to physiological conditions, Additionally, continued sequencing of field samples with improved techniques to cover the entire </w:t>
      </w:r>
      <w:r w:rsidRPr="00384CFC">
        <w:rPr>
          <w:rFonts w:ascii="Times New Roman" w:hAnsi="Times New Roman" w:cs="Times New Roman"/>
          <w:i/>
          <w:iCs/>
          <w:sz w:val="24"/>
          <w:szCs w:val="24"/>
        </w:rPr>
        <w:t>Pfdhfr</w:t>
      </w:r>
      <w:r w:rsidRPr="00272B81">
        <w:rPr>
          <w:rFonts w:ascii="Times New Roman" w:hAnsi="Times New Roman" w:cs="Times New Roman"/>
          <w:sz w:val="24"/>
          <w:szCs w:val="24"/>
        </w:rPr>
        <w:t xml:space="preserve"> gene and include other genotypic resistance markers, notably the </w:t>
      </w:r>
      <w:r w:rsidRPr="00384CFC">
        <w:rPr>
          <w:rFonts w:ascii="Times New Roman" w:hAnsi="Times New Roman" w:cs="Times New Roman"/>
          <w:i/>
          <w:iCs/>
          <w:sz w:val="24"/>
          <w:szCs w:val="24"/>
        </w:rPr>
        <w:t>Pfdh</w:t>
      </w:r>
      <w:r w:rsidR="00254693" w:rsidRPr="00384CFC">
        <w:rPr>
          <w:rFonts w:ascii="Times New Roman" w:hAnsi="Times New Roman" w:cs="Times New Roman"/>
          <w:i/>
          <w:iCs/>
          <w:sz w:val="24"/>
          <w:szCs w:val="24"/>
        </w:rPr>
        <w:t>p</w:t>
      </w:r>
      <w:r w:rsidRPr="00384CFC">
        <w:rPr>
          <w:rFonts w:ascii="Times New Roman" w:hAnsi="Times New Roman" w:cs="Times New Roman"/>
          <w:i/>
          <w:iCs/>
          <w:sz w:val="24"/>
          <w:szCs w:val="24"/>
        </w:rPr>
        <w:t>s</w:t>
      </w:r>
      <w:r w:rsidRPr="00272B81">
        <w:rPr>
          <w:rFonts w:ascii="Times New Roman" w:hAnsi="Times New Roman" w:cs="Times New Roman"/>
          <w:sz w:val="24"/>
          <w:szCs w:val="24"/>
        </w:rPr>
        <w:t xml:space="preserve"> </w:t>
      </w:r>
      <w:r w:rsidR="00254693" w:rsidRPr="00272B81">
        <w:rPr>
          <w:rFonts w:ascii="Times New Roman" w:hAnsi="Times New Roman" w:cs="Times New Roman"/>
          <w:sz w:val="24"/>
          <w:szCs w:val="24"/>
        </w:rPr>
        <w:t>gene,</w:t>
      </w:r>
      <w:r w:rsidRPr="00272B81">
        <w:rPr>
          <w:rFonts w:ascii="Times New Roman" w:hAnsi="Times New Roman" w:cs="Times New Roman"/>
          <w:sz w:val="24"/>
          <w:szCs w:val="24"/>
        </w:rPr>
        <w:t xml:space="preserve"> will be essential for compr</w:t>
      </w:r>
      <w:r w:rsidR="00254693" w:rsidRPr="00272B81">
        <w:rPr>
          <w:rFonts w:ascii="Times New Roman" w:hAnsi="Times New Roman" w:cs="Times New Roman"/>
          <w:sz w:val="24"/>
          <w:szCs w:val="24"/>
        </w:rPr>
        <w:t>ehensive resistance monitoring. The integration of resistance surveillance data with innovative drug discovery approaches will be critical for maintaining effective malaria control in endemic regions where drug resistance continues to evolve.</w:t>
      </w:r>
    </w:p>
    <w:p w14:paraId="603C20F0" w14:textId="54E697C5" w:rsidR="00502AA7" w:rsidRPr="00272B81" w:rsidRDefault="00502AA7" w:rsidP="00B2109E">
      <w:pPr>
        <w:pStyle w:val="Titre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Conclusion</w:t>
      </w:r>
    </w:p>
    <w:p w14:paraId="7CD9EB09" w14:textId="7372E0FE" w:rsidR="00502AA7" w:rsidRDefault="000334E4"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is study demonstrates a critical </w:t>
      </w:r>
      <w:r w:rsidR="006B51A7" w:rsidRPr="00272B81">
        <w:rPr>
          <w:rFonts w:ascii="Times New Roman" w:hAnsi="Times New Roman" w:cs="Times New Roman"/>
          <w:sz w:val="24"/>
          <w:szCs w:val="24"/>
        </w:rPr>
        <w:t>threshold</w:t>
      </w:r>
      <w:r w:rsidRPr="00272B81">
        <w:rPr>
          <w:rFonts w:ascii="Times New Roman" w:hAnsi="Times New Roman" w:cs="Times New Roman"/>
          <w:sz w:val="24"/>
          <w:szCs w:val="24"/>
        </w:rPr>
        <w:t xml:space="preserve"> of antimalaria resistance in Mali, with 46.81% prevalence of triple </w:t>
      </w:r>
      <w:r w:rsidRPr="0077779C">
        <w:rPr>
          <w:rFonts w:ascii="Times New Roman" w:hAnsi="Times New Roman" w:cs="Times New Roman"/>
          <w:i/>
          <w:iCs/>
          <w:sz w:val="24"/>
          <w:szCs w:val="24"/>
        </w:rPr>
        <w:t>Pf</w:t>
      </w:r>
      <w:r w:rsidR="0077779C" w:rsidRPr="0077779C">
        <w:rPr>
          <w:rFonts w:ascii="Times New Roman" w:hAnsi="Times New Roman" w:cs="Times New Roman"/>
          <w:sz w:val="24"/>
          <w:szCs w:val="24"/>
        </w:rPr>
        <w:t>DHFR</w:t>
      </w:r>
      <w:r w:rsidRPr="00272B81">
        <w:rPr>
          <w:rFonts w:ascii="Times New Roman" w:hAnsi="Times New Roman" w:cs="Times New Roman"/>
          <w:sz w:val="24"/>
          <w:szCs w:val="24"/>
        </w:rPr>
        <w:t xml:space="preserve"> mutations (N51I, C59R, S108N) </w:t>
      </w:r>
      <w:r w:rsidR="00E833EA">
        <w:rPr>
          <w:rFonts w:ascii="Times New Roman" w:hAnsi="Times New Roman" w:cs="Times New Roman"/>
          <w:sz w:val="24"/>
          <w:szCs w:val="24"/>
        </w:rPr>
        <w:t>that t</w:t>
      </w:r>
      <w:r w:rsidR="00640DAC">
        <w:rPr>
          <w:rFonts w:ascii="Times New Roman" w:hAnsi="Times New Roman" w:cs="Times New Roman"/>
          <w:sz w:val="24"/>
          <w:szCs w:val="24"/>
        </w:rPr>
        <w:t xml:space="preserve">hreaten the continued effectiveness of </w:t>
      </w:r>
      <w:r w:rsidRPr="00272B81">
        <w:rPr>
          <w:rFonts w:ascii="Times New Roman" w:hAnsi="Times New Roman" w:cs="Times New Roman"/>
          <w:sz w:val="24"/>
          <w:szCs w:val="24"/>
        </w:rPr>
        <w:t xml:space="preserve">sulfadoxine-pyrimethamine interventions. </w:t>
      </w:r>
      <w:r w:rsidR="00E833EA">
        <w:rPr>
          <w:rFonts w:ascii="Times New Roman" w:hAnsi="Times New Roman" w:cs="Times New Roman"/>
          <w:sz w:val="24"/>
          <w:szCs w:val="24"/>
        </w:rPr>
        <w:t>Structural</w:t>
      </w:r>
      <w:r w:rsidR="00BA3291">
        <w:rPr>
          <w:rFonts w:ascii="Times New Roman" w:hAnsi="Times New Roman" w:cs="Times New Roman"/>
          <w:sz w:val="24"/>
          <w:szCs w:val="24"/>
        </w:rPr>
        <w:t xml:space="preserve"> analysis show that </w:t>
      </w:r>
      <w:r w:rsidR="005F137A">
        <w:rPr>
          <w:rFonts w:ascii="Times New Roman" w:hAnsi="Times New Roman" w:cs="Times New Roman"/>
          <w:sz w:val="24"/>
          <w:szCs w:val="24"/>
        </w:rPr>
        <w:t>these</w:t>
      </w:r>
      <w:r w:rsidR="00640DAC">
        <w:rPr>
          <w:rFonts w:ascii="Times New Roman" w:hAnsi="Times New Roman" w:cs="Times New Roman"/>
          <w:sz w:val="24"/>
          <w:szCs w:val="24"/>
        </w:rPr>
        <w:t xml:space="preserve"> </w:t>
      </w:r>
      <w:r w:rsidR="00BA3291">
        <w:rPr>
          <w:rFonts w:ascii="Times New Roman" w:hAnsi="Times New Roman" w:cs="Times New Roman"/>
          <w:sz w:val="24"/>
          <w:szCs w:val="24"/>
        </w:rPr>
        <w:t>mutation</w:t>
      </w:r>
      <w:r w:rsidR="00640DAC">
        <w:rPr>
          <w:rFonts w:ascii="Times New Roman" w:hAnsi="Times New Roman" w:cs="Times New Roman"/>
          <w:sz w:val="24"/>
          <w:szCs w:val="24"/>
        </w:rPr>
        <w:t>s</w:t>
      </w:r>
      <w:r w:rsidR="00BA3291">
        <w:rPr>
          <w:rFonts w:ascii="Times New Roman" w:hAnsi="Times New Roman" w:cs="Times New Roman"/>
          <w:sz w:val="24"/>
          <w:szCs w:val="24"/>
        </w:rPr>
        <w:t xml:space="preserve"> reduce </w:t>
      </w:r>
      <w:r w:rsidR="00E833EA">
        <w:rPr>
          <w:rFonts w:ascii="Times New Roman" w:hAnsi="Times New Roman" w:cs="Times New Roman"/>
          <w:sz w:val="24"/>
          <w:szCs w:val="24"/>
        </w:rPr>
        <w:t>antifolates</w:t>
      </w:r>
      <w:r w:rsidR="00BA3291">
        <w:rPr>
          <w:rFonts w:ascii="Times New Roman" w:hAnsi="Times New Roman" w:cs="Times New Roman"/>
          <w:sz w:val="24"/>
          <w:szCs w:val="24"/>
        </w:rPr>
        <w:t xml:space="preserve"> binding </w:t>
      </w:r>
      <w:r w:rsidRPr="00272B81">
        <w:rPr>
          <w:rFonts w:ascii="Times New Roman" w:hAnsi="Times New Roman" w:cs="Times New Roman"/>
          <w:sz w:val="24"/>
          <w:szCs w:val="24"/>
        </w:rPr>
        <w:t xml:space="preserve">through </w:t>
      </w:r>
      <w:r w:rsidR="00BA3291">
        <w:rPr>
          <w:rFonts w:ascii="Times New Roman" w:hAnsi="Times New Roman" w:cs="Times New Roman"/>
          <w:sz w:val="24"/>
          <w:szCs w:val="24"/>
        </w:rPr>
        <w:t xml:space="preserve">distinct </w:t>
      </w:r>
      <w:r w:rsidRPr="00272B81">
        <w:rPr>
          <w:rFonts w:ascii="Times New Roman" w:hAnsi="Times New Roman" w:cs="Times New Roman"/>
          <w:sz w:val="24"/>
          <w:szCs w:val="24"/>
        </w:rPr>
        <w:t xml:space="preserve">allosteric </w:t>
      </w:r>
      <w:r w:rsidR="00BA3291">
        <w:rPr>
          <w:rFonts w:ascii="Times New Roman" w:hAnsi="Times New Roman" w:cs="Times New Roman"/>
          <w:sz w:val="24"/>
          <w:szCs w:val="24"/>
        </w:rPr>
        <w:t>and</w:t>
      </w:r>
      <w:r w:rsidRPr="00272B81">
        <w:rPr>
          <w:rFonts w:ascii="Times New Roman" w:hAnsi="Times New Roman" w:cs="Times New Roman"/>
          <w:sz w:val="24"/>
          <w:szCs w:val="24"/>
        </w:rPr>
        <w:t xml:space="preserve"> steric </w:t>
      </w:r>
      <w:r w:rsidR="00BA3291">
        <w:rPr>
          <w:rFonts w:ascii="Times New Roman" w:hAnsi="Times New Roman" w:cs="Times New Roman"/>
          <w:sz w:val="24"/>
          <w:szCs w:val="24"/>
        </w:rPr>
        <w:t>mec</w:t>
      </w:r>
      <w:r w:rsidR="00E833EA">
        <w:rPr>
          <w:rFonts w:ascii="Times New Roman" w:hAnsi="Times New Roman" w:cs="Times New Roman"/>
          <w:sz w:val="24"/>
          <w:szCs w:val="24"/>
        </w:rPr>
        <w:t>h</w:t>
      </w:r>
      <w:r w:rsidR="00BA3291">
        <w:rPr>
          <w:rFonts w:ascii="Times New Roman" w:hAnsi="Times New Roman" w:cs="Times New Roman"/>
          <w:sz w:val="24"/>
          <w:szCs w:val="24"/>
        </w:rPr>
        <w:t>anism</w:t>
      </w:r>
      <w:r w:rsidR="00E833EA">
        <w:rPr>
          <w:rFonts w:ascii="Times New Roman" w:hAnsi="Times New Roman" w:cs="Times New Roman"/>
          <w:sz w:val="24"/>
          <w:szCs w:val="24"/>
        </w:rPr>
        <w:t>s</w:t>
      </w:r>
      <w:r w:rsidRPr="00272B81">
        <w:rPr>
          <w:rFonts w:ascii="Times New Roman" w:hAnsi="Times New Roman" w:cs="Times New Roman"/>
          <w:sz w:val="24"/>
          <w:szCs w:val="24"/>
        </w:rPr>
        <w:t xml:space="preserve">. The absence of I164L mutation </w:t>
      </w:r>
      <w:r w:rsidR="00E833EA">
        <w:rPr>
          <w:rFonts w:ascii="Times New Roman" w:hAnsi="Times New Roman" w:cs="Times New Roman"/>
          <w:sz w:val="24"/>
          <w:szCs w:val="24"/>
        </w:rPr>
        <w:t>suggest that</w:t>
      </w:r>
      <w:r w:rsidRPr="00272B81">
        <w:rPr>
          <w:rFonts w:ascii="Times New Roman" w:hAnsi="Times New Roman" w:cs="Times New Roman"/>
          <w:sz w:val="24"/>
          <w:szCs w:val="24"/>
        </w:rPr>
        <w:t xml:space="preserve"> Mali remains in </w:t>
      </w:r>
      <w:r w:rsidR="00E833EA">
        <w:rPr>
          <w:rFonts w:ascii="Times New Roman" w:hAnsi="Times New Roman" w:cs="Times New Roman"/>
          <w:sz w:val="24"/>
          <w:szCs w:val="24"/>
        </w:rPr>
        <w:t>a</w:t>
      </w:r>
      <w:r w:rsidRPr="00272B81">
        <w:rPr>
          <w:rFonts w:ascii="Times New Roman" w:hAnsi="Times New Roman" w:cs="Times New Roman"/>
          <w:sz w:val="24"/>
          <w:szCs w:val="24"/>
        </w:rPr>
        <w:t xml:space="preserve"> pre-super-resistance phase</w:t>
      </w:r>
      <w:r w:rsidR="00E833EA">
        <w:rPr>
          <w:rFonts w:ascii="Times New Roman" w:hAnsi="Times New Roman" w:cs="Times New Roman"/>
          <w:sz w:val="24"/>
          <w:szCs w:val="24"/>
        </w:rPr>
        <w:t>.</w:t>
      </w:r>
      <w:r w:rsidRPr="00272B81">
        <w:rPr>
          <w:rFonts w:ascii="Times New Roman" w:hAnsi="Times New Roman" w:cs="Times New Roman"/>
          <w:sz w:val="24"/>
          <w:szCs w:val="24"/>
        </w:rPr>
        <w:t xml:space="preserve"> Virtual screening of African natural compounds databases </w:t>
      </w:r>
      <w:r w:rsidR="00640DAC">
        <w:rPr>
          <w:rFonts w:ascii="Times New Roman" w:hAnsi="Times New Roman" w:cs="Times New Roman"/>
          <w:sz w:val="24"/>
          <w:szCs w:val="24"/>
        </w:rPr>
        <w:t>revealed several</w:t>
      </w:r>
      <w:r w:rsidRPr="00272B81">
        <w:rPr>
          <w:rFonts w:ascii="Times New Roman" w:hAnsi="Times New Roman" w:cs="Times New Roman"/>
          <w:sz w:val="24"/>
          <w:szCs w:val="24"/>
        </w:rPr>
        <w:t xml:space="preserve"> promising drug candidates, with SANC00747 showing exceptional binding affinit</w:t>
      </w:r>
      <w:r w:rsidR="006B51A7" w:rsidRPr="00272B81">
        <w:rPr>
          <w:rFonts w:ascii="Times New Roman" w:hAnsi="Times New Roman" w:cs="Times New Roman"/>
          <w:sz w:val="24"/>
          <w:szCs w:val="24"/>
        </w:rPr>
        <w:t>y (-14.046 kcal/mol), highlighting</w:t>
      </w:r>
      <w:r w:rsidR="00640DAC">
        <w:rPr>
          <w:rFonts w:ascii="Times New Roman" w:hAnsi="Times New Roman" w:cs="Times New Roman"/>
          <w:sz w:val="24"/>
          <w:szCs w:val="24"/>
        </w:rPr>
        <w:t xml:space="preserve"> the currently</w:t>
      </w:r>
      <w:r w:rsidR="006B51A7" w:rsidRPr="00272B81">
        <w:rPr>
          <w:rFonts w:ascii="Times New Roman" w:hAnsi="Times New Roman" w:cs="Times New Roman"/>
          <w:sz w:val="24"/>
          <w:szCs w:val="24"/>
        </w:rPr>
        <w:t xml:space="preserve"> untapped potential for resistance breaking therapeutics.</w:t>
      </w:r>
      <w:r w:rsidR="00E833EA">
        <w:rPr>
          <w:rFonts w:ascii="Times New Roman" w:hAnsi="Times New Roman" w:cs="Times New Roman"/>
          <w:sz w:val="24"/>
          <w:szCs w:val="24"/>
        </w:rPr>
        <w:t xml:space="preserve"> To advance these findings, </w:t>
      </w:r>
      <w:r w:rsidR="00E833EA" w:rsidRPr="00463915">
        <w:rPr>
          <w:rFonts w:ascii="Times New Roman" w:hAnsi="Times New Roman" w:cs="Times New Roman"/>
          <w:i/>
          <w:iCs/>
          <w:sz w:val="24"/>
          <w:szCs w:val="24"/>
        </w:rPr>
        <w:t>in vitro</w:t>
      </w:r>
      <w:r w:rsidR="00E833EA">
        <w:rPr>
          <w:rFonts w:ascii="Times New Roman" w:hAnsi="Times New Roman" w:cs="Times New Roman"/>
          <w:sz w:val="24"/>
          <w:szCs w:val="24"/>
        </w:rPr>
        <w:t xml:space="preserve"> and in </w:t>
      </w:r>
      <w:r w:rsidR="00E833EA" w:rsidRPr="00463915">
        <w:rPr>
          <w:rFonts w:ascii="Times New Roman" w:hAnsi="Times New Roman" w:cs="Times New Roman"/>
          <w:i/>
          <w:iCs/>
          <w:sz w:val="24"/>
          <w:szCs w:val="24"/>
        </w:rPr>
        <w:t>vivo</w:t>
      </w:r>
      <w:r w:rsidR="00E833EA">
        <w:rPr>
          <w:rFonts w:ascii="Times New Roman" w:hAnsi="Times New Roman" w:cs="Times New Roman"/>
          <w:sz w:val="24"/>
          <w:szCs w:val="24"/>
        </w:rPr>
        <w:t xml:space="preserve"> studies will be essential to validate the predict</w:t>
      </w:r>
      <w:r w:rsidR="00606520">
        <w:rPr>
          <w:rFonts w:ascii="Times New Roman" w:hAnsi="Times New Roman" w:cs="Times New Roman"/>
          <w:sz w:val="24"/>
          <w:szCs w:val="24"/>
        </w:rPr>
        <w:t>ions</w:t>
      </w:r>
      <w:r w:rsidR="00E833EA">
        <w:rPr>
          <w:rFonts w:ascii="Times New Roman" w:hAnsi="Times New Roman" w:cs="Times New Roman"/>
          <w:sz w:val="24"/>
          <w:szCs w:val="24"/>
        </w:rPr>
        <w:t xml:space="preserve"> of those compounds and guide their progression toward therapeutic development.</w:t>
      </w:r>
    </w:p>
    <w:p w14:paraId="5064CAF5" w14:textId="77777777" w:rsidR="00707E9C" w:rsidRPr="00707E9C" w:rsidRDefault="00707E9C" w:rsidP="00707E9C">
      <w:pPr>
        <w:spacing w:line="360" w:lineRule="auto"/>
        <w:jc w:val="both"/>
        <w:rPr>
          <w:rFonts w:ascii="Times New Roman" w:hAnsi="Times New Roman" w:cs="Times New Roman"/>
          <w:sz w:val="24"/>
          <w:szCs w:val="24"/>
        </w:rPr>
      </w:pPr>
      <w:r w:rsidRPr="00707E9C">
        <w:rPr>
          <w:rFonts w:ascii="Times New Roman" w:hAnsi="Times New Roman" w:cs="Times New Roman"/>
          <w:b/>
          <w:bCs/>
          <w:sz w:val="24"/>
          <w:szCs w:val="24"/>
        </w:rPr>
        <w:t>Disclaimer</w:t>
      </w:r>
      <w:r w:rsidRPr="00707E9C">
        <w:rPr>
          <w:rFonts w:ascii="Times New Roman" w:hAnsi="Times New Roman" w:cs="Times New Roman"/>
          <w:sz w:val="24"/>
          <w:szCs w:val="24"/>
        </w:rPr>
        <w:t xml:space="preserve"> (Artificial intelligence)</w:t>
      </w:r>
    </w:p>
    <w:p w14:paraId="45CAF504" w14:textId="77777777" w:rsidR="00707E9C" w:rsidRPr="00707E9C" w:rsidRDefault="00707E9C" w:rsidP="00707E9C">
      <w:pPr>
        <w:spacing w:line="360" w:lineRule="auto"/>
        <w:jc w:val="both"/>
        <w:rPr>
          <w:rFonts w:ascii="Times New Roman" w:hAnsi="Times New Roman" w:cs="Times New Roman"/>
          <w:sz w:val="24"/>
          <w:szCs w:val="24"/>
        </w:rPr>
      </w:pPr>
      <w:r w:rsidRPr="00707E9C">
        <w:rPr>
          <w:rFonts w:ascii="Times New Roman" w:hAnsi="Times New Roman" w:cs="Times New Roman"/>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6267665" w14:textId="77777777" w:rsidR="00707E9C" w:rsidRPr="00707E9C" w:rsidRDefault="00707E9C" w:rsidP="00707E9C">
      <w:pPr>
        <w:spacing w:line="360" w:lineRule="auto"/>
        <w:jc w:val="both"/>
        <w:rPr>
          <w:rFonts w:ascii="Times New Roman" w:hAnsi="Times New Roman" w:cs="Times New Roman"/>
          <w:sz w:val="24"/>
          <w:szCs w:val="24"/>
        </w:rPr>
      </w:pPr>
      <w:r w:rsidRPr="00707E9C">
        <w:rPr>
          <w:rFonts w:ascii="Times New Roman" w:hAnsi="Times New Roman" w:cs="Times New Roman"/>
          <w:sz w:val="24"/>
          <w:szCs w:val="24"/>
        </w:rPr>
        <w:t>Details of the AI usage are given below:</w:t>
      </w:r>
    </w:p>
    <w:p w14:paraId="5C98AF4C" w14:textId="77777777" w:rsidR="00707E9C" w:rsidRPr="00707E9C" w:rsidRDefault="00707E9C" w:rsidP="00707E9C">
      <w:pPr>
        <w:spacing w:line="360" w:lineRule="auto"/>
        <w:jc w:val="both"/>
        <w:rPr>
          <w:rFonts w:ascii="Times New Roman" w:hAnsi="Times New Roman" w:cs="Times New Roman"/>
          <w:sz w:val="24"/>
          <w:szCs w:val="24"/>
        </w:rPr>
      </w:pPr>
      <w:r w:rsidRPr="00707E9C">
        <w:rPr>
          <w:rFonts w:ascii="Times New Roman" w:hAnsi="Times New Roman" w:cs="Times New Roman"/>
          <w:sz w:val="24"/>
          <w:szCs w:val="24"/>
        </w:rPr>
        <w:t xml:space="preserve">1. We disclose that ChatGPT (OpenAI, GPT-4) was used during the preparation of this manuscript. The tool was employed solely to assist in improving the quality of written English, including grammar, clarity, and style. </w:t>
      </w:r>
    </w:p>
    <w:p w14:paraId="4B5E6E1A" w14:textId="77777777" w:rsidR="007B01DB" w:rsidRPr="00272B81" w:rsidRDefault="007B01DB" w:rsidP="00B2109E">
      <w:pPr>
        <w:spacing w:line="360" w:lineRule="auto"/>
        <w:jc w:val="both"/>
        <w:rPr>
          <w:rFonts w:ascii="Times New Roman" w:hAnsi="Times New Roman" w:cs="Times New Roman"/>
          <w:sz w:val="24"/>
          <w:szCs w:val="24"/>
        </w:rPr>
      </w:pPr>
    </w:p>
    <w:p w14:paraId="502C7982" w14:textId="77777777" w:rsidR="004C4C8A" w:rsidRPr="005E1740" w:rsidRDefault="004C4C8A" w:rsidP="004C4C8A">
      <w:pPr>
        <w:pStyle w:val="Titre1"/>
        <w:spacing w:line="360" w:lineRule="auto"/>
        <w:jc w:val="both"/>
        <w:rPr>
          <w:rFonts w:ascii="Times New Roman" w:eastAsiaTheme="minorHAnsi" w:hAnsi="Times New Roman" w:cs="Times New Roman"/>
          <w:b/>
          <w:bCs/>
          <w:color w:val="auto"/>
          <w:sz w:val="24"/>
          <w:szCs w:val="24"/>
          <w:lang w:val="en-US"/>
        </w:rPr>
      </w:pPr>
      <w:r w:rsidRPr="005E1740">
        <w:rPr>
          <w:rFonts w:ascii="Times New Roman" w:eastAsiaTheme="minorHAnsi" w:hAnsi="Times New Roman" w:cs="Times New Roman"/>
          <w:b/>
          <w:bCs/>
          <w:color w:val="auto"/>
          <w:sz w:val="24"/>
          <w:szCs w:val="24"/>
          <w:lang w:val="en-US"/>
        </w:rPr>
        <w:lastRenderedPageBreak/>
        <w:t xml:space="preserve">References </w:t>
      </w:r>
    </w:p>
    <w:p w14:paraId="6E7A585E" w14:textId="77777777" w:rsidR="00C13E0B" w:rsidRPr="009952CA" w:rsidRDefault="004C4C8A"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 xml:space="preserve"> </w:t>
      </w:r>
      <w:r w:rsidRPr="009952CA">
        <w:rPr>
          <w:rFonts w:ascii="Times New Roman" w:hAnsi="Times New Roman" w:cs="Times New Roman"/>
          <w:sz w:val="24"/>
          <w:szCs w:val="24"/>
        </w:rPr>
        <w:fldChar w:fldCharType="begin"/>
      </w:r>
      <w:r w:rsidRPr="009952CA">
        <w:rPr>
          <w:rFonts w:ascii="Times New Roman" w:hAnsi="Times New Roman" w:cs="Times New Roman"/>
          <w:sz w:val="24"/>
          <w:szCs w:val="24"/>
        </w:rPr>
        <w:instrText xml:space="preserve"> ADDIN ZOTERO_BIBL {"uncited":[],"omitted":[],"custom":[]} CSL_BIBLIOGRAPHY </w:instrText>
      </w:r>
      <w:r w:rsidRPr="009952CA">
        <w:rPr>
          <w:rFonts w:ascii="Times New Roman" w:hAnsi="Times New Roman" w:cs="Times New Roman"/>
          <w:sz w:val="24"/>
          <w:szCs w:val="24"/>
        </w:rPr>
        <w:fldChar w:fldCharType="separate"/>
      </w:r>
      <w:r w:rsidR="00C13E0B" w:rsidRPr="009952CA">
        <w:rPr>
          <w:rFonts w:ascii="Times New Roman" w:hAnsi="Times New Roman" w:cs="Times New Roman"/>
          <w:sz w:val="24"/>
          <w:szCs w:val="24"/>
        </w:rPr>
        <w:t>[1]</w:t>
      </w:r>
      <w:r w:rsidR="00C13E0B" w:rsidRPr="009952CA">
        <w:rPr>
          <w:rFonts w:ascii="Times New Roman" w:hAnsi="Times New Roman" w:cs="Times New Roman"/>
          <w:sz w:val="24"/>
          <w:szCs w:val="24"/>
        </w:rPr>
        <w:tab/>
        <w:t xml:space="preserve">M. P. Nelder, R. Schats, H. N. Poinar, A. Cooke, et M. B. Brickley, « Pathogen prospecting of museums: Reconstructing malaria epidemiology », </w:t>
      </w:r>
      <w:r w:rsidR="00C13E0B" w:rsidRPr="009952CA">
        <w:rPr>
          <w:rFonts w:ascii="Times New Roman" w:hAnsi="Times New Roman" w:cs="Times New Roman"/>
          <w:i/>
          <w:iCs/>
          <w:sz w:val="24"/>
          <w:szCs w:val="24"/>
        </w:rPr>
        <w:t>Proc. Natl. Acad. Sci. U. S. A.</w:t>
      </w:r>
      <w:r w:rsidR="00C13E0B" w:rsidRPr="009952CA">
        <w:rPr>
          <w:rFonts w:ascii="Times New Roman" w:hAnsi="Times New Roman" w:cs="Times New Roman"/>
          <w:sz w:val="24"/>
          <w:szCs w:val="24"/>
        </w:rPr>
        <w:t>, vol. 121, n</w:t>
      </w:r>
      <w:r w:rsidR="00C13E0B" w:rsidRPr="009952CA">
        <w:rPr>
          <w:rFonts w:ascii="Times New Roman" w:hAnsi="Times New Roman" w:cs="Times New Roman"/>
          <w:sz w:val="24"/>
          <w:szCs w:val="24"/>
          <w:vertAlign w:val="superscript"/>
        </w:rPr>
        <w:t>o</w:t>
      </w:r>
      <w:r w:rsidR="00C13E0B" w:rsidRPr="009952CA">
        <w:rPr>
          <w:rFonts w:ascii="Times New Roman" w:hAnsi="Times New Roman" w:cs="Times New Roman"/>
          <w:sz w:val="24"/>
          <w:szCs w:val="24"/>
        </w:rPr>
        <w:t xml:space="preserve"> 15, p. e2310859121, doi: 10.1073/pnas.2310859121.</w:t>
      </w:r>
    </w:p>
    <w:p w14:paraId="669D02F6"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w:t>
      </w:r>
      <w:r w:rsidRPr="009952CA">
        <w:rPr>
          <w:rFonts w:ascii="Times New Roman" w:hAnsi="Times New Roman" w:cs="Times New Roman"/>
          <w:sz w:val="24"/>
          <w:szCs w:val="24"/>
        </w:rPr>
        <w:tab/>
        <w:t xml:space="preserve">S. Sato, « Plasmodium—a brief introduction to the parasites causing human malaria and their basic biology », </w:t>
      </w:r>
      <w:r w:rsidRPr="009952CA">
        <w:rPr>
          <w:rFonts w:ascii="Times New Roman" w:hAnsi="Times New Roman" w:cs="Times New Roman"/>
          <w:i/>
          <w:iCs/>
          <w:sz w:val="24"/>
          <w:szCs w:val="24"/>
        </w:rPr>
        <w:t>J. Physiol. Anthropol.</w:t>
      </w:r>
      <w:r w:rsidRPr="009952CA">
        <w:rPr>
          <w:rFonts w:ascii="Times New Roman" w:hAnsi="Times New Roman" w:cs="Times New Roman"/>
          <w:sz w:val="24"/>
          <w:szCs w:val="24"/>
        </w:rPr>
        <w:t>, vol. 40, p. 1, janv. 2021, doi: 10.1186/s40101-020-00251-9.</w:t>
      </w:r>
    </w:p>
    <w:p w14:paraId="3087781A"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w:t>
      </w:r>
      <w:r w:rsidRPr="009952CA">
        <w:rPr>
          <w:rFonts w:ascii="Times New Roman" w:hAnsi="Times New Roman" w:cs="Times New Roman"/>
          <w:sz w:val="24"/>
          <w:szCs w:val="24"/>
        </w:rPr>
        <w:tab/>
        <w:t>A. L. M. Laura Anderson, « World malaria report 2024: addressing inequity in the global malaria response », 2024.</w:t>
      </w:r>
    </w:p>
    <w:p w14:paraId="58174407"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w:t>
      </w:r>
      <w:r w:rsidRPr="009952CA">
        <w:rPr>
          <w:rFonts w:ascii="Times New Roman" w:hAnsi="Times New Roman" w:cs="Times New Roman"/>
          <w:sz w:val="24"/>
          <w:szCs w:val="24"/>
        </w:rPr>
        <w:tab/>
        <w:t xml:space="preserve">H.-I. Shin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 2023 World Malaria Report (Status of World Malaria in 2022) », vol. 17,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32, p. 1351‑1377, août 2024, doi: 10.56786/PHWR.2024.17.32.1.</w:t>
      </w:r>
    </w:p>
    <w:p w14:paraId="0F999E6E" w14:textId="3DBC9B1E"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5]</w:t>
      </w:r>
      <w:r w:rsidRPr="009952CA">
        <w:rPr>
          <w:rFonts w:ascii="Times New Roman" w:hAnsi="Times New Roman" w:cs="Times New Roman"/>
          <w:sz w:val="24"/>
          <w:szCs w:val="24"/>
        </w:rPr>
        <w:tab/>
        <w:t>E. Sakwa, « World Malaria Report 2022 underscores the need for increased investments in research and development to address rising threats », African Institute for Development Policy - AFIDEP.</w:t>
      </w:r>
      <w:r w:rsidR="009952CA">
        <w:rPr>
          <w:rFonts w:ascii="Times New Roman" w:hAnsi="Times New Roman" w:cs="Times New Roman"/>
          <w:sz w:val="24"/>
          <w:szCs w:val="24"/>
        </w:rPr>
        <w:t xml:space="preserve"> </w:t>
      </w:r>
      <w:r w:rsidRPr="009952CA">
        <w:rPr>
          <w:rFonts w:ascii="Times New Roman" w:hAnsi="Times New Roman" w:cs="Times New Roman"/>
          <w:sz w:val="24"/>
          <w:szCs w:val="24"/>
        </w:rPr>
        <w:t>https://afidep.org/world-malaria-report-2022-underscores-the-need-for-increased-investments-in-research-and-development-to-address-rising-threats/</w:t>
      </w:r>
    </w:p>
    <w:p w14:paraId="135FAC4B" w14:textId="45FDA596"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6]</w:t>
      </w:r>
      <w:r w:rsidRPr="009952CA">
        <w:rPr>
          <w:rFonts w:ascii="Times New Roman" w:hAnsi="Times New Roman" w:cs="Times New Roman"/>
          <w:sz w:val="24"/>
          <w:szCs w:val="24"/>
        </w:rPr>
        <w:tab/>
        <w:t>« Mali pioneers novel hybrid vaccine delivery approach to combat malaria ».</w:t>
      </w:r>
      <w:r w:rsidR="009952CA" w:rsidRPr="009952CA">
        <w:rPr>
          <w:rFonts w:ascii="Times New Roman" w:hAnsi="Times New Roman" w:cs="Times New Roman"/>
          <w:sz w:val="24"/>
          <w:szCs w:val="24"/>
        </w:rPr>
        <w:t xml:space="preserve"> </w:t>
      </w:r>
      <w:r w:rsidRPr="009952CA">
        <w:rPr>
          <w:rFonts w:ascii="Times New Roman" w:hAnsi="Times New Roman" w:cs="Times New Roman"/>
          <w:sz w:val="24"/>
          <w:szCs w:val="24"/>
        </w:rPr>
        <w:t>https://www.unicef.org/mali/en/press-releases/mali-pioneers-novel-hybrid-vaccine-delivery-approach-combat-malaria</w:t>
      </w:r>
    </w:p>
    <w:p w14:paraId="586173EA"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7]</w:t>
      </w:r>
      <w:r w:rsidRPr="009952CA">
        <w:rPr>
          <w:rFonts w:ascii="Times New Roman" w:hAnsi="Times New Roman" w:cs="Times New Roman"/>
          <w:sz w:val="24"/>
          <w:szCs w:val="24"/>
        </w:rPr>
        <w:tab/>
        <w:t xml:space="preserve">E. G. Tse, M. Korsik, et M. H. Todd, « The past, present and future of anti-malarial medicines », </w:t>
      </w:r>
      <w:r w:rsidRPr="009952CA">
        <w:rPr>
          <w:rFonts w:ascii="Times New Roman" w:hAnsi="Times New Roman" w:cs="Times New Roman"/>
          <w:i/>
          <w:iCs/>
          <w:sz w:val="24"/>
          <w:szCs w:val="24"/>
        </w:rPr>
        <w:t>Malar. J.</w:t>
      </w:r>
      <w:r w:rsidRPr="009952CA">
        <w:rPr>
          <w:rFonts w:ascii="Times New Roman" w:hAnsi="Times New Roman" w:cs="Times New Roman"/>
          <w:sz w:val="24"/>
          <w:szCs w:val="24"/>
        </w:rPr>
        <w:t>, vol. 18,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1‑21, déc. 2019, doi: 10.1186/s12936-019-2724-z.</w:t>
      </w:r>
    </w:p>
    <w:p w14:paraId="2DA8BA77" w14:textId="4C76C3A6"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8]</w:t>
      </w:r>
      <w:r w:rsidRPr="009952CA">
        <w:rPr>
          <w:rFonts w:ascii="Times New Roman" w:hAnsi="Times New Roman" w:cs="Times New Roman"/>
          <w:sz w:val="24"/>
          <w:szCs w:val="24"/>
        </w:rPr>
        <w:tab/>
        <w:t xml:space="preserve">I. of M. (US) C. on the E. of A. Drugs, K. J. Arrow, C. Panosian, et H. Gelband, « Antimalarial Drugs and Drug Resistance », in </w:t>
      </w:r>
      <w:r w:rsidRPr="009952CA">
        <w:rPr>
          <w:rFonts w:ascii="Times New Roman" w:hAnsi="Times New Roman" w:cs="Times New Roman"/>
          <w:i/>
          <w:iCs/>
          <w:sz w:val="24"/>
          <w:szCs w:val="24"/>
        </w:rPr>
        <w:t>Saving Lives, Buying Time: Economics of Malaria Drugs in an Age of Resistance</w:t>
      </w:r>
      <w:r w:rsidRPr="009952CA">
        <w:rPr>
          <w:rFonts w:ascii="Times New Roman" w:hAnsi="Times New Roman" w:cs="Times New Roman"/>
          <w:sz w:val="24"/>
          <w:szCs w:val="24"/>
        </w:rPr>
        <w:t>, National Academies Press (US), 2004. https://www.ncbi.nlm.nih.gov/books/NBK215631/</w:t>
      </w:r>
    </w:p>
    <w:p w14:paraId="3D0634A2" w14:textId="77777777" w:rsidR="00C13E0B" w:rsidRPr="00BF5BD8" w:rsidRDefault="00C13E0B" w:rsidP="009952CA">
      <w:pPr>
        <w:pStyle w:val="Bibliographie"/>
        <w:spacing w:line="360" w:lineRule="auto"/>
        <w:jc w:val="both"/>
        <w:rPr>
          <w:rFonts w:ascii="Times New Roman" w:hAnsi="Times New Roman" w:cs="Times New Roman"/>
          <w:sz w:val="24"/>
          <w:szCs w:val="24"/>
        </w:rPr>
      </w:pPr>
      <w:r w:rsidRPr="00BF5BD8">
        <w:rPr>
          <w:rFonts w:ascii="Times New Roman" w:hAnsi="Times New Roman" w:cs="Times New Roman"/>
          <w:sz w:val="24"/>
          <w:szCs w:val="24"/>
        </w:rPr>
        <w:t>[9]</w:t>
      </w:r>
      <w:r w:rsidRPr="00BF5BD8">
        <w:rPr>
          <w:rFonts w:ascii="Times New Roman" w:hAnsi="Times New Roman" w:cs="Times New Roman"/>
          <w:sz w:val="24"/>
          <w:szCs w:val="24"/>
        </w:rPr>
        <w:tab/>
        <w:t xml:space="preserve">E. R. Watkins et S. R. Meshnick, « Drugs for malaria », </w:t>
      </w:r>
      <w:r w:rsidRPr="00BF5BD8">
        <w:rPr>
          <w:rFonts w:ascii="Times New Roman" w:hAnsi="Times New Roman" w:cs="Times New Roman"/>
          <w:i/>
          <w:iCs/>
          <w:sz w:val="24"/>
          <w:szCs w:val="24"/>
        </w:rPr>
        <w:t>Semin. Pediatr. Infect. Dis.</w:t>
      </w:r>
      <w:r w:rsidRPr="00BF5BD8">
        <w:rPr>
          <w:rFonts w:ascii="Times New Roman" w:hAnsi="Times New Roman" w:cs="Times New Roman"/>
          <w:sz w:val="24"/>
          <w:szCs w:val="24"/>
        </w:rPr>
        <w:t>, vol. 11, n</w:t>
      </w:r>
      <w:r w:rsidRPr="00BF5BD8">
        <w:rPr>
          <w:rFonts w:ascii="Times New Roman" w:hAnsi="Times New Roman" w:cs="Times New Roman"/>
          <w:sz w:val="24"/>
          <w:szCs w:val="24"/>
          <w:vertAlign w:val="superscript"/>
        </w:rPr>
        <w:t>o</w:t>
      </w:r>
      <w:r w:rsidRPr="00BF5BD8">
        <w:rPr>
          <w:rFonts w:ascii="Times New Roman" w:hAnsi="Times New Roman" w:cs="Times New Roman"/>
          <w:sz w:val="24"/>
          <w:szCs w:val="24"/>
        </w:rPr>
        <w:t xml:space="preserve"> 3, p. 202‑212, juill. 2000, doi: 10.1053/pi.2000.6232.</w:t>
      </w:r>
    </w:p>
    <w:p w14:paraId="321DF6AE"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0]</w:t>
      </w:r>
      <w:r w:rsidRPr="009952CA">
        <w:rPr>
          <w:rFonts w:ascii="Times New Roman" w:hAnsi="Times New Roman" w:cs="Times New Roman"/>
          <w:sz w:val="24"/>
          <w:szCs w:val="24"/>
        </w:rPr>
        <w:tab/>
        <w:t xml:space="preserve">M. O. Oduoye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 Unlocking the potential of novel RTS, S/AS01, and R21/Matrix‐M</w:t>
      </w:r>
      <w:r w:rsidRPr="009952CA">
        <w:rPr>
          <w:rFonts w:ascii="Times New Roman" w:hAnsi="Times New Roman" w:cs="Times New Roman"/>
          <w:sz w:val="24"/>
          <w:szCs w:val="24"/>
          <w:vertAlign w:val="superscript"/>
        </w:rPr>
        <w:t>TM</w:t>
      </w:r>
      <w:r w:rsidRPr="009952CA">
        <w:rPr>
          <w:rFonts w:ascii="Times New Roman" w:hAnsi="Times New Roman" w:cs="Times New Roman"/>
          <w:sz w:val="24"/>
          <w:szCs w:val="24"/>
        </w:rPr>
        <w:t xml:space="preserve"> malaria vaccines in African nations », </w:t>
      </w:r>
      <w:r w:rsidRPr="009952CA">
        <w:rPr>
          <w:rFonts w:ascii="Times New Roman" w:hAnsi="Times New Roman" w:cs="Times New Roman"/>
          <w:i/>
          <w:iCs/>
          <w:sz w:val="24"/>
          <w:szCs w:val="24"/>
        </w:rPr>
        <w:t>Health Sci. Rep.</w:t>
      </w:r>
      <w:r w:rsidRPr="009952CA">
        <w:rPr>
          <w:rFonts w:ascii="Times New Roman" w:hAnsi="Times New Roman" w:cs="Times New Roman"/>
          <w:sz w:val="24"/>
          <w:szCs w:val="24"/>
        </w:rPr>
        <w:t>, vol. 7,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e1797, janv. 2024, doi: 10.1002/hsr2.1797.</w:t>
      </w:r>
    </w:p>
    <w:p w14:paraId="428D4428"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lastRenderedPageBreak/>
        <w:t>[11]</w:t>
      </w:r>
      <w:r w:rsidRPr="009952CA">
        <w:rPr>
          <w:rFonts w:ascii="Times New Roman" w:hAnsi="Times New Roman" w:cs="Times New Roman"/>
          <w:sz w:val="24"/>
          <w:szCs w:val="24"/>
        </w:rPr>
        <w:tab/>
        <w:t xml:space="preserve">A. L. Duga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Malaria vaccine rollout begins in Africa: the need to strengthen regulatory and safety surveillance systems in Africa », </w:t>
      </w:r>
      <w:r w:rsidRPr="009952CA">
        <w:rPr>
          <w:rFonts w:ascii="Times New Roman" w:hAnsi="Times New Roman" w:cs="Times New Roman"/>
          <w:i/>
          <w:iCs/>
          <w:sz w:val="24"/>
          <w:szCs w:val="24"/>
        </w:rPr>
        <w:t>BMJ Glob. Health</w:t>
      </w:r>
      <w:r w:rsidRPr="009952CA">
        <w:rPr>
          <w:rFonts w:ascii="Times New Roman" w:hAnsi="Times New Roman" w:cs="Times New Roman"/>
          <w:sz w:val="24"/>
          <w:szCs w:val="24"/>
        </w:rPr>
        <w:t>, vol. 9,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0, oct. 2024, doi: 10.1136/bmjgh-2024-015445.</w:t>
      </w:r>
    </w:p>
    <w:p w14:paraId="407C8F4B"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2]</w:t>
      </w:r>
      <w:r w:rsidRPr="009952CA">
        <w:rPr>
          <w:rFonts w:ascii="Times New Roman" w:hAnsi="Times New Roman" w:cs="Times New Roman"/>
          <w:sz w:val="24"/>
          <w:szCs w:val="24"/>
        </w:rPr>
        <w:tab/>
        <w:t xml:space="preserve">O. Ngou, R. Nzoumbou-Boko, P. Bakamba, et Y. Boum, « R21/Matrix-M malaria vaccine: a vital tool in the arsenal against malaria, not a silver bullet », </w:t>
      </w:r>
      <w:r w:rsidRPr="009952CA">
        <w:rPr>
          <w:rFonts w:ascii="Times New Roman" w:hAnsi="Times New Roman" w:cs="Times New Roman"/>
          <w:i/>
          <w:iCs/>
          <w:sz w:val="24"/>
          <w:szCs w:val="24"/>
        </w:rPr>
        <w:t>Lancet Infect. Dis.</w:t>
      </w:r>
      <w:r w:rsidRPr="009952CA">
        <w:rPr>
          <w:rFonts w:ascii="Times New Roman" w:hAnsi="Times New Roman" w:cs="Times New Roman"/>
          <w:sz w:val="24"/>
          <w:szCs w:val="24"/>
        </w:rPr>
        <w:t>, vol. 2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5, p. 438‑439, mai 2024, doi: 10.1016/S1473-3099(24)00010-0.</w:t>
      </w:r>
    </w:p>
    <w:p w14:paraId="05920525"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3]</w:t>
      </w:r>
      <w:r w:rsidRPr="009952CA">
        <w:rPr>
          <w:rFonts w:ascii="Times New Roman" w:hAnsi="Times New Roman" w:cs="Times New Roman"/>
          <w:sz w:val="24"/>
          <w:szCs w:val="24"/>
        </w:rPr>
        <w:tab/>
        <w:t xml:space="preserve">I. Zeile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Molecular markers of </w:t>
      </w:r>
      <w:r w:rsidRPr="009952CA">
        <w:rPr>
          <w:rFonts w:ascii="Times New Roman" w:hAnsi="Times New Roman" w:cs="Times New Roman"/>
          <w:i/>
          <w:iCs/>
          <w:sz w:val="24"/>
          <w:szCs w:val="24"/>
        </w:rPr>
        <w:t>Plasmodium falciparum</w:t>
      </w:r>
      <w:r w:rsidRPr="009952CA">
        <w:rPr>
          <w:rFonts w:ascii="Times New Roman" w:hAnsi="Times New Roman" w:cs="Times New Roman"/>
          <w:sz w:val="24"/>
          <w:szCs w:val="24"/>
        </w:rPr>
        <w:t xml:space="preserve"> drug resistance in southern highland Rwanda », </w:t>
      </w:r>
      <w:r w:rsidRPr="009952CA">
        <w:rPr>
          <w:rFonts w:ascii="Times New Roman" w:hAnsi="Times New Roman" w:cs="Times New Roman"/>
          <w:i/>
          <w:iCs/>
          <w:sz w:val="24"/>
          <w:szCs w:val="24"/>
        </w:rPr>
        <w:t>Acta Trop.</w:t>
      </w:r>
      <w:r w:rsidRPr="009952CA">
        <w:rPr>
          <w:rFonts w:ascii="Times New Roman" w:hAnsi="Times New Roman" w:cs="Times New Roman"/>
          <w:sz w:val="24"/>
          <w:szCs w:val="24"/>
        </w:rPr>
        <w:t>, vol. 121,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50‑54, janv. 2012, doi: 10.1016/j.actatropica.2011.09.009.</w:t>
      </w:r>
    </w:p>
    <w:p w14:paraId="4DDC083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4]</w:t>
      </w:r>
      <w:r w:rsidRPr="009952CA">
        <w:rPr>
          <w:rFonts w:ascii="Times New Roman" w:hAnsi="Times New Roman" w:cs="Times New Roman"/>
          <w:sz w:val="24"/>
          <w:szCs w:val="24"/>
        </w:rPr>
        <w:tab/>
        <w:t xml:space="preserve">A. Martín Ramírez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Mutational profile of pfdhfr, pfdhps, pfmdr1, pfcrt and pfk13 genes of P. falciparum associated with resistance to different antimalarial drugs in Osun state, southwestern Nigeria », </w:t>
      </w:r>
      <w:r w:rsidRPr="009952CA">
        <w:rPr>
          <w:rFonts w:ascii="Times New Roman" w:hAnsi="Times New Roman" w:cs="Times New Roman"/>
          <w:i/>
          <w:iCs/>
          <w:sz w:val="24"/>
          <w:szCs w:val="24"/>
        </w:rPr>
        <w:t>Trop. Med. Health</w:t>
      </w:r>
      <w:r w:rsidRPr="009952CA">
        <w:rPr>
          <w:rFonts w:ascii="Times New Roman" w:hAnsi="Times New Roman" w:cs="Times New Roman"/>
          <w:sz w:val="24"/>
          <w:szCs w:val="24"/>
        </w:rPr>
        <w:t>, vol. 53,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49, avr. 2025, doi: 10.1186/s41182-025-00732-6.</w:t>
      </w:r>
    </w:p>
    <w:p w14:paraId="0D33695E"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5]</w:t>
      </w:r>
      <w:r w:rsidRPr="009952CA">
        <w:rPr>
          <w:rFonts w:ascii="Times New Roman" w:hAnsi="Times New Roman" w:cs="Times New Roman"/>
          <w:sz w:val="24"/>
          <w:szCs w:val="24"/>
        </w:rPr>
        <w:tab/>
        <w:t>C. J. M. Whitty, M. Rowland, F. Sanderson, et T. K. Mutabingwa, « Science, medicine, and the future », vol. 325, 2002.</w:t>
      </w:r>
    </w:p>
    <w:p w14:paraId="085DF0A7"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6]</w:t>
      </w:r>
      <w:r w:rsidRPr="009952CA">
        <w:rPr>
          <w:rFonts w:ascii="Times New Roman" w:hAnsi="Times New Roman" w:cs="Times New Roman"/>
          <w:sz w:val="24"/>
          <w:szCs w:val="24"/>
        </w:rPr>
        <w:tab/>
        <w:t xml:space="preserve">M. P. Dakorah, E. Aninagyei, J. Attoh, G. Adzakpah, I. Tukwarlba, et D. O. Acheampong, « Profiling antimalarial drug-resistant haplotypes in </w:t>
      </w:r>
      <w:r w:rsidRPr="009952CA">
        <w:rPr>
          <w:rFonts w:ascii="Times New Roman" w:hAnsi="Times New Roman" w:cs="Times New Roman"/>
          <w:i/>
          <w:iCs/>
          <w:sz w:val="24"/>
          <w:szCs w:val="24"/>
        </w:rPr>
        <w:t>Pfcrt</w:t>
      </w:r>
      <w:r w:rsidRPr="009952CA">
        <w:rPr>
          <w:rFonts w:ascii="Times New Roman" w:hAnsi="Times New Roman" w:cs="Times New Roman"/>
          <w:sz w:val="24"/>
          <w:szCs w:val="24"/>
        </w:rPr>
        <w:t xml:space="preserve"> , </w:t>
      </w:r>
      <w:r w:rsidRPr="009952CA">
        <w:rPr>
          <w:rFonts w:ascii="Times New Roman" w:hAnsi="Times New Roman" w:cs="Times New Roman"/>
          <w:i/>
          <w:iCs/>
          <w:sz w:val="24"/>
          <w:szCs w:val="24"/>
        </w:rPr>
        <w:t>Pfmdr</w:t>
      </w:r>
      <w:r w:rsidRPr="009952CA">
        <w:rPr>
          <w:rFonts w:ascii="Times New Roman" w:hAnsi="Times New Roman" w:cs="Times New Roman"/>
          <w:sz w:val="24"/>
          <w:szCs w:val="24"/>
        </w:rPr>
        <w:t xml:space="preserve"> 1, </w:t>
      </w:r>
      <w:r w:rsidRPr="009952CA">
        <w:rPr>
          <w:rFonts w:ascii="Times New Roman" w:hAnsi="Times New Roman" w:cs="Times New Roman"/>
          <w:i/>
          <w:iCs/>
          <w:sz w:val="24"/>
          <w:szCs w:val="24"/>
        </w:rPr>
        <w:t>Pfdhps</w:t>
      </w:r>
      <w:r w:rsidRPr="009952CA">
        <w:rPr>
          <w:rFonts w:ascii="Times New Roman" w:hAnsi="Times New Roman" w:cs="Times New Roman"/>
          <w:sz w:val="24"/>
          <w:szCs w:val="24"/>
        </w:rPr>
        <w:t xml:space="preserve"> and </w:t>
      </w:r>
      <w:r w:rsidRPr="009952CA">
        <w:rPr>
          <w:rFonts w:ascii="Times New Roman" w:hAnsi="Times New Roman" w:cs="Times New Roman"/>
          <w:i/>
          <w:iCs/>
          <w:sz w:val="24"/>
          <w:szCs w:val="24"/>
        </w:rPr>
        <w:t>Pfdhfr</w:t>
      </w:r>
      <w:r w:rsidRPr="009952CA">
        <w:rPr>
          <w:rFonts w:ascii="Times New Roman" w:hAnsi="Times New Roman" w:cs="Times New Roman"/>
          <w:sz w:val="24"/>
          <w:szCs w:val="24"/>
        </w:rPr>
        <w:t xml:space="preserve"> genes in </w:t>
      </w:r>
      <w:r w:rsidRPr="009952CA">
        <w:rPr>
          <w:rFonts w:ascii="Times New Roman" w:hAnsi="Times New Roman" w:cs="Times New Roman"/>
          <w:i/>
          <w:iCs/>
          <w:sz w:val="24"/>
          <w:szCs w:val="24"/>
        </w:rPr>
        <w:t>Plasmodium falciparum</w:t>
      </w:r>
      <w:r w:rsidRPr="009952CA">
        <w:rPr>
          <w:rFonts w:ascii="Times New Roman" w:hAnsi="Times New Roman" w:cs="Times New Roman"/>
          <w:sz w:val="24"/>
          <w:szCs w:val="24"/>
        </w:rPr>
        <w:t xml:space="preserve"> causing malaria in the Central Region of Ghana: a multicentre cross-sectional study », </w:t>
      </w:r>
      <w:r w:rsidRPr="009952CA">
        <w:rPr>
          <w:rFonts w:ascii="Times New Roman" w:hAnsi="Times New Roman" w:cs="Times New Roman"/>
          <w:i/>
          <w:iCs/>
          <w:sz w:val="24"/>
          <w:szCs w:val="24"/>
        </w:rPr>
        <w:t>Ther. Adv. Infect. Dis.</w:t>
      </w:r>
      <w:r w:rsidRPr="009952CA">
        <w:rPr>
          <w:rFonts w:ascii="Times New Roman" w:hAnsi="Times New Roman" w:cs="Times New Roman"/>
          <w:sz w:val="24"/>
          <w:szCs w:val="24"/>
        </w:rPr>
        <w:t>, vol. 12, p. 20499361251319665, janv. 2025, doi: 10.1177/20499361251319665.</w:t>
      </w:r>
    </w:p>
    <w:p w14:paraId="16E5DE4F"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7]</w:t>
      </w:r>
      <w:r w:rsidRPr="009952CA">
        <w:rPr>
          <w:rFonts w:ascii="Times New Roman" w:hAnsi="Times New Roman" w:cs="Times New Roman"/>
          <w:sz w:val="24"/>
          <w:szCs w:val="24"/>
        </w:rPr>
        <w:tab/>
        <w:t xml:space="preserve">B. Andagalu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Global assessment of partial artemisinin resistance: Multicenter trial across Kenya, Peru, and Thailand in patients with uncomplicated Plasmodium falciparum malaria », </w:t>
      </w:r>
      <w:r w:rsidRPr="009952CA">
        <w:rPr>
          <w:rFonts w:ascii="Times New Roman" w:hAnsi="Times New Roman" w:cs="Times New Roman"/>
          <w:i/>
          <w:iCs/>
          <w:sz w:val="24"/>
          <w:szCs w:val="24"/>
        </w:rPr>
        <w:t>Int. J. Infect. Dis.</w:t>
      </w:r>
      <w:r w:rsidRPr="009952CA">
        <w:rPr>
          <w:rFonts w:ascii="Times New Roman" w:hAnsi="Times New Roman" w:cs="Times New Roman"/>
          <w:sz w:val="24"/>
          <w:szCs w:val="24"/>
        </w:rPr>
        <w:t>, vol. 0,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0, juill. 2025, doi: 10.1016/j.ijid.2025.107971.</w:t>
      </w:r>
    </w:p>
    <w:p w14:paraId="0B8E338D"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8]</w:t>
      </w:r>
      <w:r w:rsidRPr="009952CA">
        <w:rPr>
          <w:rFonts w:ascii="Times New Roman" w:hAnsi="Times New Roman" w:cs="Times New Roman"/>
          <w:sz w:val="24"/>
          <w:szCs w:val="24"/>
        </w:rPr>
        <w:tab/>
        <w:t xml:space="preserve">N. Noreen, A. Ullah, S. M. Salman, Y. Mabkhot, A. Alsayari, et S. L. Badshah, « New insights into the spread of resistance to artemisinin and its analogues », </w:t>
      </w:r>
      <w:r w:rsidRPr="009952CA">
        <w:rPr>
          <w:rFonts w:ascii="Times New Roman" w:hAnsi="Times New Roman" w:cs="Times New Roman"/>
          <w:i/>
          <w:iCs/>
          <w:sz w:val="24"/>
          <w:szCs w:val="24"/>
        </w:rPr>
        <w:t>J. Glob. Antimicrob. Resist.</w:t>
      </w:r>
      <w:r w:rsidRPr="009952CA">
        <w:rPr>
          <w:rFonts w:ascii="Times New Roman" w:hAnsi="Times New Roman" w:cs="Times New Roman"/>
          <w:sz w:val="24"/>
          <w:szCs w:val="24"/>
        </w:rPr>
        <w:t>, vol. 27, p. 142‑149, déc. 2021, doi: 10.1016/j.jgar.2021.09.001.</w:t>
      </w:r>
    </w:p>
    <w:p w14:paraId="695C5A3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19]</w:t>
      </w:r>
      <w:r w:rsidRPr="009952CA">
        <w:rPr>
          <w:rFonts w:ascii="Times New Roman" w:hAnsi="Times New Roman" w:cs="Times New Roman"/>
          <w:sz w:val="24"/>
          <w:szCs w:val="24"/>
        </w:rPr>
        <w:tab/>
        <w:t xml:space="preserve">S.-D. Dinzouna-Boutamba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Assessment of genetic polymorphisms associated with malaria antifolate resistance among the population of Libreville, Gabon », </w:t>
      </w:r>
      <w:r w:rsidRPr="009952CA">
        <w:rPr>
          <w:rFonts w:ascii="Times New Roman" w:hAnsi="Times New Roman" w:cs="Times New Roman"/>
          <w:i/>
          <w:iCs/>
          <w:sz w:val="24"/>
          <w:szCs w:val="24"/>
        </w:rPr>
        <w:t>Malar. J.</w:t>
      </w:r>
      <w:r w:rsidRPr="009952CA">
        <w:rPr>
          <w:rFonts w:ascii="Times New Roman" w:hAnsi="Times New Roman" w:cs="Times New Roman"/>
          <w:sz w:val="24"/>
          <w:szCs w:val="24"/>
        </w:rPr>
        <w:t>, vol. 22,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183, juin 2023, doi: 10.1186/s12936-023-04615-1.</w:t>
      </w:r>
    </w:p>
    <w:p w14:paraId="16FD364A"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0]</w:t>
      </w:r>
      <w:r w:rsidRPr="009952CA">
        <w:rPr>
          <w:rFonts w:ascii="Times New Roman" w:hAnsi="Times New Roman" w:cs="Times New Roman"/>
          <w:sz w:val="24"/>
          <w:szCs w:val="24"/>
        </w:rPr>
        <w:tab/>
        <w:t xml:space="preserve">C. R. S. Chaves, C. Da Silva, A. Salamandane, et F. Nogueira, « Mapping Antimalarial Drug Resistance in Mozambique: A Systematic Review of Plasmodium falciparum Genetic </w:t>
      </w:r>
      <w:r w:rsidRPr="009952CA">
        <w:rPr>
          <w:rFonts w:ascii="Times New Roman" w:hAnsi="Times New Roman" w:cs="Times New Roman"/>
          <w:sz w:val="24"/>
          <w:szCs w:val="24"/>
        </w:rPr>
        <w:lastRenderedPageBreak/>
        <w:t xml:space="preserve">Markers Post-ACT Implementation », </w:t>
      </w:r>
      <w:r w:rsidRPr="009952CA">
        <w:rPr>
          <w:rFonts w:ascii="Times New Roman" w:hAnsi="Times New Roman" w:cs="Times New Roman"/>
          <w:i/>
          <w:iCs/>
          <w:sz w:val="24"/>
          <w:szCs w:val="24"/>
        </w:rPr>
        <w:t>Int. J. Mol. Sci.</w:t>
      </w:r>
      <w:r w:rsidRPr="009952CA">
        <w:rPr>
          <w:rFonts w:ascii="Times New Roman" w:hAnsi="Times New Roman" w:cs="Times New Roman"/>
          <w:sz w:val="24"/>
          <w:szCs w:val="24"/>
        </w:rPr>
        <w:t>, vol. 25,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24, p. 13645, déc. 2024, doi: 10.3390/ijms252413645.</w:t>
      </w:r>
    </w:p>
    <w:p w14:paraId="0B186D9B"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1]</w:t>
      </w:r>
      <w:r w:rsidRPr="009952CA">
        <w:rPr>
          <w:rFonts w:ascii="Times New Roman" w:hAnsi="Times New Roman" w:cs="Times New Roman"/>
          <w:sz w:val="24"/>
          <w:szCs w:val="24"/>
        </w:rPr>
        <w:tab/>
        <w:t xml:space="preserve">H. Maiga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Assessing of Pfdhps Gene of Sulfadoxine after Five Years of Seasonal Malaria Chemoprevention Implementation at Two Rural Sites in Mali: The Quantitative Method », </w:t>
      </w:r>
      <w:r w:rsidRPr="009952CA">
        <w:rPr>
          <w:rFonts w:ascii="Times New Roman" w:hAnsi="Times New Roman" w:cs="Times New Roman"/>
          <w:i/>
          <w:iCs/>
          <w:sz w:val="24"/>
          <w:szCs w:val="24"/>
        </w:rPr>
        <w:t>Fortune J. Health Sci.</w:t>
      </w:r>
      <w:r w:rsidRPr="009952CA">
        <w:rPr>
          <w:rFonts w:ascii="Times New Roman" w:hAnsi="Times New Roman" w:cs="Times New Roman"/>
          <w:sz w:val="24"/>
          <w:szCs w:val="24"/>
        </w:rPr>
        <w:t>, vol. 8,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2, p. 479‑490, juin 2025.</w:t>
      </w:r>
    </w:p>
    <w:p w14:paraId="43319A0B"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2]</w:t>
      </w:r>
      <w:r w:rsidRPr="009952CA">
        <w:rPr>
          <w:rFonts w:ascii="Times New Roman" w:hAnsi="Times New Roman" w:cs="Times New Roman"/>
          <w:sz w:val="24"/>
          <w:szCs w:val="24"/>
        </w:rPr>
        <w:tab/>
        <w:t xml:space="preserve">S. Nikiema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Seasonal Malaria Chemoprevention Implementation: Effect on Malaria Incidence and Immunity in a Context of Expansion of &lt;em&gt;P. falciparum&lt;/em&gt; Resistant Genotypes with Potential Reduction of the Effectiveness in Sub-Saharan Africa », </w:t>
      </w:r>
      <w:r w:rsidRPr="009952CA">
        <w:rPr>
          <w:rFonts w:ascii="Times New Roman" w:hAnsi="Times New Roman" w:cs="Times New Roman"/>
          <w:i/>
          <w:iCs/>
          <w:sz w:val="24"/>
          <w:szCs w:val="24"/>
        </w:rPr>
        <w:t>Infect. Drug Resist.</w:t>
      </w:r>
      <w:r w:rsidRPr="009952CA">
        <w:rPr>
          <w:rFonts w:ascii="Times New Roman" w:hAnsi="Times New Roman" w:cs="Times New Roman"/>
          <w:sz w:val="24"/>
          <w:szCs w:val="24"/>
        </w:rPr>
        <w:t>, vol. 15, p. 4517‑4527, août 2022, doi: 10.2147/IDR.S375197.</w:t>
      </w:r>
    </w:p>
    <w:p w14:paraId="60EF5D74"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3]</w:t>
      </w:r>
      <w:r w:rsidRPr="009952CA">
        <w:rPr>
          <w:rFonts w:ascii="Times New Roman" w:hAnsi="Times New Roman" w:cs="Times New Roman"/>
          <w:sz w:val="24"/>
          <w:szCs w:val="24"/>
        </w:rPr>
        <w:tab/>
        <w:t xml:space="preserve">F. E. T. Bohissou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Evolution of Pfdhps and Pfdhfr mutations before and after adopting seasonal malaria chemoprevention in Nanoro, Burkina Faso », </w:t>
      </w:r>
      <w:r w:rsidRPr="009952CA">
        <w:rPr>
          <w:rFonts w:ascii="Times New Roman" w:hAnsi="Times New Roman" w:cs="Times New Roman"/>
          <w:i/>
          <w:iCs/>
          <w:sz w:val="24"/>
          <w:szCs w:val="24"/>
        </w:rPr>
        <w:t>Sci. Rep.</w:t>
      </w:r>
      <w:r w:rsidRPr="009952CA">
        <w:rPr>
          <w:rFonts w:ascii="Times New Roman" w:hAnsi="Times New Roman" w:cs="Times New Roman"/>
          <w:sz w:val="24"/>
          <w:szCs w:val="24"/>
        </w:rPr>
        <w:t>, vol. 1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24224, oct. 2024, doi: 10.1038/s41598-024-75369-2.</w:t>
      </w:r>
    </w:p>
    <w:p w14:paraId="59E11397"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4]</w:t>
      </w:r>
      <w:r w:rsidRPr="009952CA">
        <w:rPr>
          <w:rFonts w:ascii="Times New Roman" w:hAnsi="Times New Roman" w:cs="Times New Roman"/>
          <w:sz w:val="24"/>
          <w:szCs w:val="24"/>
        </w:rPr>
        <w:tab/>
        <w:t xml:space="preserve">L. P. Hastuti, F. Hermawan, M. R. Iresha, T. Ernawati, et Firdayani, « In-silico studies of hydroxyxanthone derivatives as potential pfDHFR and pfDHODH inhibitor by molecular docking, molecular dynamics simulation, MM-PBSA calculation and pharmacokinetics prediction », </w:t>
      </w:r>
      <w:r w:rsidRPr="009952CA">
        <w:rPr>
          <w:rFonts w:ascii="Times New Roman" w:hAnsi="Times New Roman" w:cs="Times New Roman"/>
          <w:i/>
          <w:iCs/>
          <w:sz w:val="24"/>
          <w:szCs w:val="24"/>
        </w:rPr>
        <w:t>Inform. Med. Unlocked</w:t>
      </w:r>
      <w:r w:rsidRPr="009952CA">
        <w:rPr>
          <w:rFonts w:ascii="Times New Roman" w:hAnsi="Times New Roman" w:cs="Times New Roman"/>
          <w:sz w:val="24"/>
          <w:szCs w:val="24"/>
        </w:rPr>
        <w:t>, vol. 47, p. 101485, 2024, doi: https://doi.org/10.1016/j.imu.2024.101485.</w:t>
      </w:r>
    </w:p>
    <w:p w14:paraId="2AB969A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5]</w:t>
      </w:r>
      <w:r w:rsidRPr="009952CA">
        <w:rPr>
          <w:rFonts w:ascii="Times New Roman" w:hAnsi="Times New Roman" w:cs="Times New Roman"/>
          <w:sz w:val="24"/>
          <w:szCs w:val="24"/>
        </w:rPr>
        <w:tab/>
        <w:t xml:space="preserve">A. Manhas, M. Y. Lone, et P. C. Jha, « Multicomplex-based pharmacophore modeling in conjunction with multi-target docking and molecular dynamics simulations for the identification of </w:t>
      </w:r>
      <w:r w:rsidRPr="009952CA">
        <w:rPr>
          <w:rFonts w:ascii="Times New Roman" w:hAnsi="Times New Roman" w:cs="Times New Roman"/>
          <w:i/>
          <w:iCs/>
          <w:sz w:val="24"/>
          <w:szCs w:val="24"/>
        </w:rPr>
        <w:t>Pf</w:t>
      </w:r>
      <w:r w:rsidRPr="009952CA">
        <w:rPr>
          <w:rFonts w:ascii="Times New Roman" w:hAnsi="Times New Roman" w:cs="Times New Roman"/>
          <w:sz w:val="24"/>
          <w:szCs w:val="24"/>
        </w:rPr>
        <w:t xml:space="preserve">DHFR inhibitors », </w:t>
      </w:r>
      <w:r w:rsidRPr="009952CA">
        <w:rPr>
          <w:rFonts w:ascii="Times New Roman" w:hAnsi="Times New Roman" w:cs="Times New Roman"/>
          <w:i/>
          <w:iCs/>
          <w:sz w:val="24"/>
          <w:szCs w:val="24"/>
        </w:rPr>
        <w:t>J. Biomol. Struct. Dyn.</w:t>
      </w:r>
      <w:r w:rsidRPr="009952CA">
        <w:rPr>
          <w:rFonts w:ascii="Times New Roman" w:hAnsi="Times New Roman" w:cs="Times New Roman"/>
          <w:sz w:val="24"/>
          <w:szCs w:val="24"/>
        </w:rPr>
        <w:t>, vol. 37,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6, p. 4181‑4199, nov. 2019, doi: 10.1080/07391102.2018.1540362.</w:t>
      </w:r>
    </w:p>
    <w:p w14:paraId="26166DA1"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6]</w:t>
      </w:r>
      <w:r w:rsidRPr="009952CA">
        <w:rPr>
          <w:rFonts w:ascii="Times New Roman" w:hAnsi="Times New Roman" w:cs="Times New Roman"/>
          <w:sz w:val="24"/>
          <w:szCs w:val="24"/>
        </w:rPr>
        <w:tab/>
        <w:t xml:space="preserve">S. S. Duay, R. C. Y. Yap, A. L. Gaitano, J. A. A. Santos, et S. J. Y. Macalino, « Roles of Virtual Screening and Molecular Dynamics Simulations in Discovering and Understanding Antimalarial Drugs », </w:t>
      </w:r>
      <w:r w:rsidRPr="009952CA">
        <w:rPr>
          <w:rFonts w:ascii="Times New Roman" w:hAnsi="Times New Roman" w:cs="Times New Roman"/>
          <w:i/>
          <w:iCs/>
          <w:sz w:val="24"/>
          <w:szCs w:val="24"/>
        </w:rPr>
        <w:t>Int. J. Mol. Sci.</w:t>
      </w:r>
      <w:r w:rsidRPr="009952CA">
        <w:rPr>
          <w:rFonts w:ascii="Times New Roman" w:hAnsi="Times New Roman" w:cs="Times New Roman"/>
          <w:sz w:val="24"/>
          <w:szCs w:val="24"/>
        </w:rPr>
        <w:t>, vol. 2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1, p. 9289, janv. 2023, doi: 10.3390/ijms24119289.</w:t>
      </w:r>
    </w:p>
    <w:p w14:paraId="4578840B"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7]</w:t>
      </w:r>
      <w:r w:rsidRPr="009952CA">
        <w:rPr>
          <w:rFonts w:ascii="Times New Roman" w:hAnsi="Times New Roman" w:cs="Times New Roman"/>
          <w:sz w:val="24"/>
          <w:szCs w:val="24"/>
        </w:rPr>
        <w:tab/>
        <w:t xml:space="preserve">E. Y. Mao, S. W. Page, B. E. Sleebs, M. R. Gancheva, et D. W. Wilson, « A review of natural products as a source of next-generation drugs against apicomplexan parasites », </w:t>
      </w:r>
      <w:r w:rsidRPr="009952CA">
        <w:rPr>
          <w:rFonts w:ascii="Times New Roman" w:hAnsi="Times New Roman" w:cs="Times New Roman"/>
          <w:i/>
          <w:iCs/>
          <w:sz w:val="24"/>
          <w:szCs w:val="24"/>
        </w:rPr>
        <w:t>Npj Antimicrob. Resist.</w:t>
      </w:r>
      <w:r w:rsidRPr="009952CA">
        <w:rPr>
          <w:rFonts w:ascii="Times New Roman" w:hAnsi="Times New Roman" w:cs="Times New Roman"/>
          <w:sz w:val="24"/>
          <w:szCs w:val="24"/>
        </w:rPr>
        <w:t>, vol. 3,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51, juin 2025, doi: 10.1038/s44259-025-00119-x.</w:t>
      </w:r>
    </w:p>
    <w:p w14:paraId="3B6E6992"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28]</w:t>
      </w:r>
      <w:r w:rsidRPr="009952CA">
        <w:rPr>
          <w:rFonts w:ascii="Times New Roman" w:hAnsi="Times New Roman" w:cs="Times New Roman"/>
          <w:sz w:val="24"/>
          <w:szCs w:val="24"/>
        </w:rPr>
        <w:tab/>
        <w:t xml:space="preserve">D. R. Bharti et A. M. Lynn, « QSAR based predictive modeling for anti-malarial molecules », </w:t>
      </w:r>
      <w:r w:rsidRPr="009952CA">
        <w:rPr>
          <w:rFonts w:ascii="Times New Roman" w:hAnsi="Times New Roman" w:cs="Times New Roman"/>
          <w:i/>
          <w:iCs/>
          <w:sz w:val="24"/>
          <w:szCs w:val="24"/>
        </w:rPr>
        <w:t>Bioinformation</w:t>
      </w:r>
      <w:r w:rsidRPr="009952CA">
        <w:rPr>
          <w:rFonts w:ascii="Times New Roman" w:hAnsi="Times New Roman" w:cs="Times New Roman"/>
          <w:sz w:val="24"/>
          <w:szCs w:val="24"/>
        </w:rPr>
        <w:t>, vol. 13,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5, p. 154, mai 2017, doi: 10.6026/97320630013154.</w:t>
      </w:r>
    </w:p>
    <w:p w14:paraId="15D4DC22"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lastRenderedPageBreak/>
        <w:t>[29]</w:t>
      </w:r>
      <w:r w:rsidRPr="009952CA">
        <w:rPr>
          <w:rFonts w:ascii="Times New Roman" w:hAnsi="Times New Roman" w:cs="Times New Roman"/>
          <w:sz w:val="24"/>
          <w:szCs w:val="24"/>
        </w:rPr>
        <w:tab/>
        <w:t xml:space="preserve">M. Kearse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Geneious Basic: An integrated and extendable desktop software platform for the organization and analysis of sequence data », </w:t>
      </w:r>
      <w:r w:rsidRPr="009952CA">
        <w:rPr>
          <w:rFonts w:ascii="Times New Roman" w:hAnsi="Times New Roman" w:cs="Times New Roman"/>
          <w:i/>
          <w:iCs/>
          <w:sz w:val="24"/>
          <w:szCs w:val="24"/>
        </w:rPr>
        <w:t>Bioinformatics</w:t>
      </w:r>
      <w:r w:rsidRPr="009952CA">
        <w:rPr>
          <w:rFonts w:ascii="Times New Roman" w:hAnsi="Times New Roman" w:cs="Times New Roman"/>
          <w:sz w:val="24"/>
          <w:szCs w:val="24"/>
        </w:rPr>
        <w:t>, vol. 28,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2, p. 1647‑1649, juin 2012, doi: 10.1093/bioinformatics/bts199.</w:t>
      </w:r>
    </w:p>
    <w:p w14:paraId="220DD2E1"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0]</w:t>
      </w:r>
      <w:r w:rsidRPr="009952CA">
        <w:rPr>
          <w:rFonts w:ascii="Times New Roman" w:hAnsi="Times New Roman" w:cs="Times New Roman"/>
          <w:sz w:val="24"/>
          <w:szCs w:val="24"/>
        </w:rPr>
        <w:tab/>
        <w:t xml:space="preserve">R. Hatherley, D. K. Brown, M. Glenister, et Ö. Tastan Bishop, « PRIMO: An Interactive Homology Modeling Pipeline », </w:t>
      </w:r>
      <w:r w:rsidRPr="009952CA">
        <w:rPr>
          <w:rFonts w:ascii="Times New Roman" w:hAnsi="Times New Roman" w:cs="Times New Roman"/>
          <w:i/>
          <w:iCs/>
          <w:sz w:val="24"/>
          <w:szCs w:val="24"/>
        </w:rPr>
        <w:t>PLOS ONE</w:t>
      </w:r>
      <w:r w:rsidRPr="009952CA">
        <w:rPr>
          <w:rFonts w:ascii="Times New Roman" w:hAnsi="Times New Roman" w:cs="Times New Roman"/>
          <w:sz w:val="24"/>
          <w:szCs w:val="24"/>
        </w:rPr>
        <w:t>, vol. 11,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1, p. e0166698, nov. 2016, doi: 10.1371/journal.pone.0166698.</w:t>
      </w:r>
    </w:p>
    <w:p w14:paraId="075FC301"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1]</w:t>
      </w:r>
      <w:r w:rsidRPr="009952CA">
        <w:rPr>
          <w:rFonts w:ascii="Times New Roman" w:hAnsi="Times New Roman" w:cs="Times New Roman"/>
          <w:sz w:val="24"/>
          <w:szCs w:val="24"/>
        </w:rPr>
        <w:tab/>
        <w:t xml:space="preserve">A. Šali et T. L. Blundell, « Comparative Protein Modelling by Satisfaction of Spatial Restraints », </w:t>
      </w:r>
      <w:r w:rsidRPr="009952CA">
        <w:rPr>
          <w:rFonts w:ascii="Times New Roman" w:hAnsi="Times New Roman" w:cs="Times New Roman"/>
          <w:i/>
          <w:iCs/>
          <w:sz w:val="24"/>
          <w:szCs w:val="24"/>
        </w:rPr>
        <w:t>J. Mol. Biol.</w:t>
      </w:r>
      <w:r w:rsidRPr="009952CA">
        <w:rPr>
          <w:rFonts w:ascii="Times New Roman" w:hAnsi="Times New Roman" w:cs="Times New Roman"/>
          <w:sz w:val="24"/>
          <w:szCs w:val="24"/>
        </w:rPr>
        <w:t>, vol. 23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3, p. 779‑815, déc. 1993, doi: 10.1006/jmbi.1993.1626.</w:t>
      </w:r>
    </w:p>
    <w:p w14:paraId="7FC8B8DA"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2]</w:t>
      </w:r>
      <w:r w:rsidRPr="009952CA">
        <w:rPr>
          <w:rFonts w:ascii="Times New Roman" w:hAnsi="Times New Roman" w:cs="Times New Roman"/>
          <w:sz w:val="24"/>
          <w:szCs w:val="24"/>
        </w:rPr>
        <w:tab/>
        <w:t xml:space="preserve">E. F. Pettersen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UCSF Chimera—A visualization system for exploratory research and analysis », </w:t>
      </w:r>
      <w:r w:rsidRPr="009952CA">
        <w:rPr>
          <w:rFonts w:ascii="Times New Roman" w:hAnsi="Times New Roman" w:cs="Times New Roman"/>
          <w:i/>
          <w:iCs/>
          <w:sz w:val="24"/>
          <w:szCs w:val="24"/>
        </w:rPr>
        <w:t>J. Comput. Chem.</w:t>
      </w:r>
      <w:r w:rsidRPr="009952CA">
        <w:rPr>
          <w:rFonts w:ascii="Times New Roman" w:hAnsi="Times New Roman" w:cs="Times New Roman"/>
          <w:sz w:val="24"/>
          <w:szCs w:val="24"/>
        </w:rPr>
        <w:t>, vol. 25,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3, p. 1605‑1612, oct. 2004, doi: 10.1002/jcc.20084.</w:t>
      </w:r>
    </w:p>
    <w:p w14:paraId="52688BF0"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3]</w:t>
      </w:r>
      <w:r w:rsidRPr="009952CA">
        <w:rPr>
          <w:rFonts w:ascii="Times New Roman" w:hAnsi="Times New Roman" w:cs="Times New Roman"/>
          <w:sz w:val="24"/>
          <w:szCs w:val="24"/>
        </w:rPr>
        <w:tab/>
        <w:t xml:space="preserve">B. N. Diallo, M. Glenister, T. M. Musyoka, K. Lobb, et Ö. Tastan Bishop, « SANCDB: an update on South African natural compounds and their readily available analogs », </w:t>
      </w:r>
      <w:r w:rsidRPr="009952CA">
        <w:rPr>
          <w:rFonts w:ascii="Times New Roman" w:hAnsi="Times New Roman" w:cs="Times New Roman"/>
          <w:i/>
          <w:iCs/>
          <w:sz w:val="24"/>
          <w:szCs w:val="24"/>
        </w:rPr>
        <w:t>J. Cheminformatics</w:t>
      </w:r>
      <w:r w:rsidRPr="009952CA">
        <w:rPr>
          <w:rFonts w:ascii="Times New Roman" w:hAnsi="Times New Roman" w:cs="Times New Roman"/>
          <w:sz w:val="24"/>
          <w:szCs w:val="24"/>
        </w:rPr>
        <w:t>, vol. 13,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37, déc. 2021, doi: 10.1186/s13321-021-00514-2.</w:t>
      </w:r>
    </w:p>
    <w:p w14:paraId="0FCD6310"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4]</w:t>
      </w:r>
      <w:r w:rsidRPr="009952CA">
        <w:rPr>
          <w:rFonts w:ascii="Times New Roman" w:hAnsi="Times New Roman" w:cs="Times New Roman"/>
          <w:sz w:val="24"/>
          <w:szCs w:val="24"/>
        </w:rPr>
        <w:tab/>
        <w:t xml:space="preserve">F. Ntie-Kang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AfroDb: A Select Highly Potent and Diverse Natural Product Library from African Medicinal Plants », </w:t>
      </w:r>
      <w:r w:rsidRPr="009952CA">
        <w:rPr>
          <w:rFonts w:ascii="Times New Roman" w:hAnsi="Times New Roman" w:cs="Times New Roman"/>
          <w:i/>
          <w:iCs/>
          <w:sz w:val="24"/>
          <w:szCs w:val="24"/>
        </w:rPr>
        <w:t>PLoS ONE</w:t>
      </w:r>
      <w:r w:rsidRPr="009952CA">
        <w:rPr>
          <w:rFonts w:ascii="Times New Roman" w:hAnsi="Times New Roman" w:cs="Times New Roman"/>
          <w:sz w:val="24"/>
          <w:szCs w:val="24"/>
        </w:rPr>
        <w:t>, vol. 8,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0, p. e78085, oct. 2013, doi: 10.1371/journal.pone.0078085.</w:t>
      </w:r>
    </w:p>
    <w:p w14:paraId="555E0D5D"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5]</w:t>
      </w:r>
      <w:r w:rsidRPr="009952CA">
        <w:rPr>
          <w:rFonts w:ascii="Times New Roman" w:hAnsi="Times New Roman" w:cs="Times New Roman"/>
          <w:sz w:val="24"/>
          <w:szCs w:val="24"/>
        </w:rPr>
        <w:tab/>
        <w:t xml:space="preserve">G. M. Morris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AutoDock4 and AutoDockTools4: Automated docking with selective receptor flexibility », </w:t>
      </w:r>
      <w:r w:rsidRPr="009952CA">
        <w:rPr>
          <w:rFonts w:ascii="Times New Roman" w:hAnsi="Times New Roman" w:cs="Times New Roman"/>
          <w:i/>
          <w:iCs/>
          <w:sz w:val="24"/>
          <w:szCs w:val="24"/>
        </w:rPr>
        <w:t>J. Comput. Chem.</w:t>
      </w:r>
      <w:r w:rsidRPr="009952CA">
        <w:rPr>
          <w:rFonts w:ascii="Times New Roman" w:hAnsi="Times New Roman" w:cs="Times New Roman"/>
          <w:sz w:val="24"/>
          <w:szCs w:val="24"/>
        </w:rPr>
        <w:t>, vol. 30,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6, p. 2785‑2791, déc. 2009, doi: 10.1002/jcc.21256.</w:t>
      </w:r>
    </w:p>
    <w:p w14:paraId="14339D9A"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6]</w:t>
      </w:r>
      <w:r w:rsidRPr="009952CA">
        <w:rPr>
          <w:rFonts w:ascii="Times New Roman" w:hAnsi="Times New Roman" w:cs="Times New Roman"/>
          <w:sz w:val="24"/>
          <w:szCs w:val="24"/>
        </w:rPr>
        <w:tab/>
        <w:t xml:space="preserve">O. Trott et A. J. Olson, « AutoDock Vina: Improving the speed and accuracy of docking with a new scoring function, efficient optimization, and multithreading », </w:t>
      </w:r>
      <w:r w:rsidRPr="009952CA">
        <w:rPr>
          <w:rFonts w:ascii="Times New Roman" w:hAnsi="Times New Roman" w:cs="Times New Roman"/>
          <w:i/>
          <w:iCs/>
          <w:sz w:val="24"/>
          <w:szCs w:val="24"/>
        </w:rPr>
        <w:t>J. Comput. Chem.</w:t>
      </w:r>
      <w:r w:rsidRPr="009952CA">
        <w:rPr>
          <w:rFonts w:ascii="Times New Roman" w:hAnsi="Times New Roman" w:cs="Times New Roman"/>
          <w:sz w:val="24"/>
          <w:szCs w:val="24"/>
        </w:rPr>
        <w:t>, vol. 31,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2, p. 455‑461, janv. 2010, doi: 10.1002/jcc.21334.</w:t>
      </w:r>
    </w:p>
    <w:p w14:paraId="1B31D73E"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7]</w:t>
      </w:r>
      <w:r w:rsidRPr="009952CA">
        <w:rPr>
          <w:rFonts w:ascii="Times New Roman" w:hAnsi="Times New Roman" w:cs="Times New Roman"/>
          <w:sz w:val="24"/>
          <w:szCs w:val="24"/>
        </w:rPr>
        <w:tab/>
        <w:t xml:space="preserve">H. Quan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High multiple mutations of </w:t>
      </w:r>
      <w:r w:rsidRPr="009952CA">
        <w:rPr>
          <w:rFonts w:ascii="Times New Roman" w:hAnsi="Times New Roman" w:cs="Times New Roman"/>
          <w:i/>
          <w:iCs/>
          <w:sz w:val="24"/>
          <w:szCs w:val="24"/>
        </w:rPr>
        <w:t>Plasmodium falciparum</w:t>
      </w:r>
      <w:r w:rsidRPr="009952CA">
        <w:rPr>
          <w:rFonts w:ascii="Times New Roman" w:hAnsi="Times New Roman" w:cs="Times New Roman"/>
          <w:sz w:val="24"/>
          <w:szCs w:val="24"/>
        </w:rPr>
        <w:t xml:space="preserve">-resistant genotypes to sulphadoxine-pyrimethamine in Lagos, Nigeria », </w:t>
      </w:r>
      <w:r w:rsidRPr="009952CA">
        <w:rPr>
          <w:rFonts w:ascii="Times New Roman" w:hAnsi="Times New Roman" w:cs="Times New Roman"/>
          <w:i/>
          <w:iCs/>
          <w:sz w:val="24"/>
          <w:szCs w:val="24"/>
        </w:rPr>
        <w:t>Infect. Dis. Poverty</w:t>
      </w:r>
      <w:r w:rsidRPr="009952CA">
        <w:rPr>
          <w:rFonts w:ascii="Times New Roman" w:hAnsi="Times New Roman" w:cs="Times New Roman"/>
          <w:sz w:val="24"/>
          <w:szCs w:val="24"/>
        </w:rPr>
        <w:t>, vol. 9,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p. 91, juill. 2020, doi: 10.1186/s40249-020-00712-4.</w:t>
      </w:r>
    </w:p>
    <w:p w14:paraId="621B252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8]</w:t>
      </w:r>
      <w:r w:rsidRPr="009952CA">
        <w:rPr>
          <w:rFonts w:ascii="Times New Roman" w:hAnsi="Times New Roman" w:cs="Times New Roman"/>
          <w:sz w:val="24"/>
          <w:szCs w:val="24"/>
        </w:rPr>
        <w:tab/>
        <w:t xml:space="preserve">Z. L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Widespread resistance mutations to sulfadoxine-pyrimethamine in malaria parasites imported to China from Central and Western Africa », </w:t>
      </w:r>
      <w:r w:rsidRPr="009952CA">
        <w:rPr>
          <w:rFonts w:ascii="Times New Roman" w:hAnsi="Times New Roman" w:cs="Times New Roman"/>
          <w:i/>
          <w:iCs/>
          <w:sz w:val="24"/>
          <w:szCs w:val="24"/>
        </w:rPr>
        <w:t>Int. J. Parasitol. Drugs Drug Resist.</w:t>
      </w:r>
      <w:r w:rsidRPr="009952CA">
        <w:rPr>
          <w:rFonts w:ascii="Times New Roman" w:hAnsi="Times New Roman" w:cs="Times New Roman"/>
          <w:sz w:val="24"/>
          <w:szCs w:val="24"/>
        </w:rPr>
        <w:t>, vol. 12, avr. 2020, doi: 10.1016/j.ijpddr.2019.11.002.</w:t>
      </w:r>
    </w:p>
    <w:p w14:paraId="466C91B9"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39]</w:t>
      </w:r>
      <w:r w:rsidRPr="009952CA">
        <w:rPr>
          <w:rFonts w:ascii="Times New Roman" w:hAnsi="Times New Roman" w:cs="Times New Roman"/>
          <w:sz w:val="24"/>
          <w:szCs w:val="24"/>
        </w:rPr>
        <w:tab/>
        <w:t xml:space="preserve">B. S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The F423Y mutation in the pfmdr2 gene and mutations N51I, C59R, and S108N in the pfdhfr gene are independently associated with pyrimethamine resistance in </w:t>
      </w:r>
      <w:r w:rsidRPr="009952CA">
        <w:rPr>
          <w:rFonts w:ascii="Times New Roman" w:hAnsi="Times New Roman" w:cs="Times New Roman"/>
          <w:sz w:val="24"/>
          <w:szCs w:val="24"/>
        </w:rPr>
        <w:lastRenderedPageBreak/>
        <w:t xml:space="preserve">Plasmodium falciparum isolates », </w:t>
      </w:r>
      <w:r w:rsidRPr="009952CA">
        <w:rPr>
          <w:rFonts w:ascii="Times New Roman" w:hAnsi="Times New Roman" w:cs="Times New Roman"/>
          <w:i/>
          <w:iCs/>
          <w:sz w:val="24"/>
          <w:szCs w:val="24"/>
        </w:rPr>
        <w:t>Antimicrob. Agents Chemother.</w:t>
      </w:r>
      <w:r w:rsidRPr="009952CA">
        <w:rPr>
          <w:rFonts w:ascii="Times New Roman" w:hAnsi="Times New Roman" w:cs="Times New Roman"/>
          <w:sz w:val="24"/>
          <w:szCs w:val="24"/>
        </w:rPr>
        <w:t>, vol. 56,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5, mai 2012, doi: 10.1128/AAC.05618-11.</w:t>
      </w:r>
    </w:p>
    <w:p w14:paraId="4E1F3029"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0]</w:t>
      </w:r>
      <w:r w:rsidRPr="009952CA">
        <w:rPr>
          <w:rFonts w:ascii="Times New Roman" w:hAnsi="Times New Roman" w:cs="Times New Roman"/>
          <w:sz w:val="24"/>
          <w:szCs w:val="24"/>
        </w:rPr>
        <w:tab/>
        <w:t xml:space="preserve">O. E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Plasmodium falciparum strains harboring dihydrofolate reductase with the I164L mutation are absent in Malawi and Zambia even under antifolate drug pressure », </w:t>
      </w:r>
      <w:r w:rsidRPr="009952CA">
        <w:rPr>
          <w:rFonts w:ascii="Times New Roman" w:hAnsi="Times New Roman" w:cs="Times New Roman"/>
          <w:i/>
          <w:iCs/>
          <w:sz w:val="24"/>
          <w:szCs w:val="24"/>
        </w:rPr>
        <w:t>Antimicrob. Agents Chemother.</w:t>
      </w:r>
      <w:r w:rsidRPr="009952CA">
        <w:rPr>
          <w:rFonts w:ascii="Times New Roman" w:hAnsi="Times New Roman" w:cs="Times New Roman"/>
          <w:sz w:val="24"/>
          <w:szCs w:val="24"/>
        </w:rPr>
        <w:t>, vol. 52,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1, nov. 2008, doi: 10.1128/AAC.00431-08.</w:t>
      </w:r>
    </w:p>
    <w:p w14:paraId="1D87797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1]</w:t>
      </w:r>
      <w:r w:rsidRPr="009952CA">
        <w:rPr>
          <w:rFonts w:ascii="Times New Roman" w:hAnsi="Times New Roman" w:cs="Times New Roman"/>
          <w:sz w:val="24"/>
          <w:szCs w:val="24"/>
        </w:rPr>
        <w:tab/>
        <w:t xml:space="preserve">M. T, « Origins and spread of pfdhfr mutant alleles in Plasmodium falciparum », </w:t>
      </w:r>
      <w:r w:rsidRPr="009952CA">
        <w:rPr>
          <w:rFonts w:ascii="Times New Roman" w:hAnsi="Times New Roman" w:cs="Times New Roman"/>
          <w:i/>
          <w:iCs/>
          <w:sz w:val="24"/>
          <w:szCs w:val="24"/>
        </w:rPr>
        <w:t>Acta Trop.</w:t>
      </w:r>
      <w:r w:rsidRPr="009952CA">
        <w:rPr>
          <w:rFonts w:ascii="Times New Roman" w:hAnsi="Times New Roman" w:cs="Times New Roman"/>
          <w:sz w:val="24"/>
          <w:szCs w:val="24"/>
        </w:rPr>
        <w:t>, vol. 11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3, juin 2010, doi: 10.1016/j.actatropica.2009.07.008.</w:t>
      </w:r>
    </w:p>
    <w:p w14:paraId="714B0179"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2]</w:t>
      </w:r>
      <w:r w:rsidRPr="009952CA">
        <w:rPr>
          <w:rFonts w:ascii="Times New Roman" w:hAnsi="Times New Roman" w:cs="Times New Roman"/>
          <w:sz w:val="24"/>
          <w:szCs w:val="24"/>
        </w:rPr>
        <w:tab/>
        <w:t xml:space="preserve">D. T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Exploiting structural analysis, in silico screening, and serendipity to identify novel inhibitors of drug-resistant falciparum malaria », </w:t>
      </w:r>
      <w:r w:rsidRPr="009952CA">
        <w:rPr>
          <w:rFonts w:ascii="Times New Roman" w:hAnsi="Times New Roman" w:cs="Times New Roman"/>
          <w:i/>
          <w:iCs/>
          <w:sz w:val="24"/>
          <w:szCs w:val="24"/>
        </w:rPr>
        <w:t>ACS Chem. Biol.</w:t>
      </w:r>
      <w:r w:rsidRPr="009952CA">
        <w:rPr>
          <w:rFonts w:ascii="Times New Roman" w:hAnsi="Times New Roman" w:cs="Times New Roman"/>
          <w:sz w:val="24"/>
          <w:szCs w:val="24"/>
        </w:rPr>
        <w:t>, vol. 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janv. 2009, doi: 10.1021/cb8002804.</w:t>
      </w:r>
    </w:p>
    <w:p w14:paraId="658470D9"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3]</w:t>
      </w:r>
      <w:r w:rsidRPr="009952CA">
        <w:rPr>
          <w:rFonts w:ascii="Times New Roman" w:hAnsi="Times New Roman" w:cs="Times New Roman"/>
          <w:sz w:val="24"/>
          <w:szCs w:val="24"/>
        </w:rPr>
        <w:tab/>
        <w:t xml:space="preserve">G. C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Substantial increase in mutations in the genes pfdhfr and pfdhps puts sulphadoxine-pyrimethamine-based intermittent preventive treatment for malaria at risk in Burkina Faso », </w:t>
      </w:r>
      <w:r w:rsidRPr="009952CA">
        <w:rPr>
          <w:rFonts w:ascii="Times New Roman" w:hAnsi="Times New Roman" w:cs="Times New Roman"/>
          <w:i/>
          <w:iCs/>
          <w:sz w:val="24"/>
          <w:szCs w:val="24"/>
        </w:rPr>
        <w:t>Trop. Med. Int. Health TM IH</w:t>
      </w:r>
      <w:r w:rsidRPr="009952CA">
        <w:rPr>
          <w:rFonts w:ascii="Times New Roman" w:hAnsi="Times New Roman" w:cs="Times New Roman"/>
          <w:sz w:val="24"/>
          <w:szCs w:val="24"/>
        </w:rPr>
        <w:t>, vol. 19,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6, juin 2014, doi: 10.1111/tmi.12305.</w:t>
      </w:r>
    </w:p>
    <w:p w14:paraId="24EA1245"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4]</w:t>
      </w:r>
      <w:r w:rsidRPr="009952CA">
        <w:rPr>
          <w:rFonts w:ascii="Times New Roman" w:hAnsi="Times New Roman" w:cs="Times New Roman"/>
          <w:sz w:val="24"/>
          <w:szCs w:val="24"/>
        </w:rPr>
        <w:tab/>
        <w:t xml:space="preserve">P. Chauvin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Prevalence of Plasmodium falciparum parasites resistant to sulfadoxine/pyrimethamine in pregnant women in Yaoundé, Cameroon: emergence of highly resistant pfdhfr/pfdhps alleles », </w:t>
      </w:r>
      <w:r w:rsidRPr="009952CA">
        <w:rPr>
          <w:rFonts w:ascii="Times New Roman" w:hAnsi="Times New Roman" w:cs="Times New Roman"/>
          <w:i/>
          <w:iCs/>
          <w:sz w:val="24"/>
          <w:szCs w:val="24"/>
        </w:rPr>
        <w:t>J. Antimicrob. Chemother.</w:t>
      </w:r>
      <w:r w:rsidRPr="009952CA">
        <w:rPr>
          <w:rFonts w:ascii="Times New Roman" w:hAnsi="Times New Roman" w:cs="Times New Roman"/>
          <w:sz w:val="24"/>
          <w:szCs w:val="24"/>
        </w:rPr>
        <w:t>, vol. 70,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9, p. 2566‑2571, sept. 2015, doi: 10.1093/jac/dkv160.</w:t>
      </w:r>
    </w:p>
    <w:p w14:paraId="42CBA7F3"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5]</w:t>
      </w:r>
      <w:r w:rsidRPr="009952CA">
        <w:rPr>
          <w:rFonts w:ascii="Times New Roman" w:hAnsi="Times New Roman" w:cs="Times New Roman"/>
          <w:sz w:val="24"/>
          <w:szCs w:val="24"/>
        </w:rPr>
        <w:tab/>
        <w:t xml:space="preserve">S. Ci, W. Jm, Q. Ik, S. W, et S. Ch, « Pyrimethamine-resistant dihydrofolate reductase enzymes of Plasmodium falciparum are not enzymatically compromised in vitro », </w:t>
      </w:r>
      <w:r w:rsidRPr="009952CA">
        <w:rPr>
          <w:rFonts w:ascii="Times New Roman" w:hAnsi="Times New Roman" w:cs="Times New Roman"/>
          <w:i/>
          <w:iCs/>
          <w:sz w:val="24"/>
          <w:szCs w:val="24"/>
        </w:rPr>
        <w:t>Mol. Biochem. Parasitol.</w:t>
      </w:r>
      <w:r w:rsidRPr="009952CA">
        <w:rPr>
          <w:rFonts w:ascii="Times New Roman" w:hAnsi="Times New Roman" w:cs="Times New Roman"/>
          <w:sz w:val="24"/>
          <w:szCs w:val="24"/>
        </w:rPr>
        <w:t>, vol. 15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 juill. 2007, doi: 10.1016/j.molbiopara.2007.03.009.</w:t>
      </w:r>
    </w:p>
    <w:p w14:paraId="19F6E8AD"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6]</w:t>
      </w:r>
      <w:r w:rsidRPr="009952CA">
        <w:rPr>
          <w:rFonts w:ascii="Times New Roman" w:hAnsi="Times New Roman" w:cs="Times New Roman"/>
          <w:sz w:val="24"/>
          <w:szCs w:val="24"/>
        </w:rPr>
        <w:tab/>
        <w:t xml:space="preserve">A. S, J. V, et B. Pv, « Origins of the specificity of inhibitor P218 toward wild-type and mutant PfDHFR: a molecular dynamics analysis », </w:t>
      </w:r>
      <w:r w:rsidRPr="009952CA">
        <w:rPr>
          <w:rFonts w:ascii="Times New Roman" w:hAnsi="Times New Roman" w:cs="Times New Roman"/>
          <w:i/>
          <w:iCs/>
          <w:sz w:val="24"/>
          <w:szCs w:val="24"/>
        </w:rPr>
        <w:t>J. Biomol. Struct. Dyn.</w:t>
      </w:r>
      <w:r w:rsidRPr="009952CA">
        <w:rPr>
          <w:rFonts w:ascii="Times New Roman" w:hAnsi="Times New Roman" w:cs="Times New Roman"/>
          <w:sz w:val="24"/>
          <w:szCs w:val="24"/>
        </w:rPr>
        <w:t>, vol. 33,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9, sept. 2015, doi: 10.1080/07391102.2014.979231.</w:t>
      </w:r>
    </w:p>
    <w:p w14:paraId="3048EEB2"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7]</w:t>
      </w:r>
      <w:r w:rsidRPr="009952CA">
        <w:rPr>
          <w:rFonts w:ascii="Times New Roman" w:hAnsi="Times New Roman" w:cs="Times New Roman"/>
          <w:sz w:val="24"/>
          <w:szCs w:val="24"/>
        </w:rPr>
        <w:tab/>
        <w:t xml:space="preserve">S. W, S. T, S. R, Y. Y, et S. Dv, « Antifolate-resistant mutants of Plasmodium falciparum dihydrofolate reductase », </w:t>
      </w:r>
      <w:r w:rsidRPr="009952CA">
        <w:rPr>
          <w:rFonts w:ascii="Times New Roman" w:hAnsi="Times New Roman" w:cs="Times New Roman"/>
          <w:i/>
          <w:iCs/>
          <w:sz w:val="24"/>
          <w:szCs w:val="24"/>
        </w:rPr>
        <w:t>Proc. Natl. Acad. Sci. U. S. A.</w:t>
      </w:r>
      <w:r w:rsidRPr="009952CA">
        <w:rPr>
          <w:rFonts w:ascii="Times New Roman" w:hAnsi="Times New Roman" w:cs="Times New Roman"/>
          <w:sz w:val="24"/>
          <w:szCs w:val="24"/>
        </w:rPr>
        <w:t>, vol. 94,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4, févr. 1997, doi: 10.1073/pnas.94.4.1124.</w:t>
      </w:r>
    </w:p>
    <w:p w14:paraId="78F9DED4"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48]</w:t>
      </w:r>
      <w:r w:rsidRPr="009952CA">
        <w:rPr>
          <w:rFonts w:ascii="Times New Roman" w:hAnsi="Times New Roman" w:cs="Times New Roman"/>
          <w:sz w:val="24"/>
          <w:szCs w:val="24"/>
        </w:rPr>
        <w:tab/>
        <w:t xml:space="preserve">B. B, S. K, P. P, P. A, M. Pk, et M. J, « In silico screening of antifolate based novel inhibitors from Brucea mollis Wall. ex kurz against quadruple mutant drug resistant PfDHFR », </w:t>
      </w:r>
      <w:r w:rsidRPr="009952CA">
        <w:rPr>
          <w:rFonts w:ascii="Times New Roman" w:hAnsi="Times New Roman" w:cs="Times New Roman"/>
          <w:i/>
          <w:iCs/>
          <w:sz w:val="24"/>
          <w:szCs w:val="24"/>
        </w:rPr>
        <w:t>Comb. Chem. High Throughput Screen.</w:t>
      </w:r>
      <w:r w:rsidRPr="009952CA">
        <w:rPr>
          <w:rFonts w:ascii="Times New Roman" w:hAnsi="Times New Roman" w:cs="Times New Roman"/>
          <w:sz w:val="24"/>
          <w:szCs w:val="24"/>
        </w:rPr>
        <w:t>, vol. 17,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8, 2014, doi: 10.2174/1386207317666140521153305.</w:t>
      </w:r>
    </w:p>
    <w:p w14:paraId="24E665C0"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lastRenderedPageBreak/>
        <w:t>[49]</w:t>
      </w:r>
      <w:r w:rsidRPr="009952CA">
        <w:rPr>
          <w:rFonts w:ascii="Times New Roman" w:hAnsi="Times New Roman" w:cs="Times New Roman"/>
          <w:sz w:val="24"/>
          <w:szCs w:val="24"/>
        </w:rPr>
        <w:tab/>
        <w:t xml:space="preserve">M. T, L. T, K. Sl, H. Im, et P. Ma, « Seasonal malaria chemoprevention and the spread of Plasmodium falciparum quintuple-mutant parasites resistant to sulfadoxine-pyrimethamine: a modelling study », </w:t>
      </w:r>
      <w:r w:rsidRPr="009952CA">
        <w:rPr>
          <w:rFonts w:ascii="Times New Roman" w:hAnsi="Times New Roman" w:cs="Times New Roman"/>
          <w:i/>
          <w:iCs/>
          <w:sz w:val="24"/>
          <w:szCs w:val="24"/>
        </w:rPr>
        <w:t>Lancet Microbe</w:t>
      </w:r>
      <w:r w:rsidRPr="009952CA">
        <w:rPr>
          <w:rFonts w:ascii="Times New Roman" w:hAnsi="Times New Roman" w:cs="Times New Roman"/>
          <w:sz w:val="24"/>
          <w:szCs w:val="24"/>
        </w:rPr>
        <w:t>, vol. 5,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9, sept. 2024, doi: 10.1016/S2666-5247(24)00115-0.</w:t>
      </w:r>
    </w:p>
    <w:p w14:paraId="35DA3E9B"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50]</w:t>
      </w:r>
      <w:r w:rsidRPr="009952CA">
        <w:rPr>
          <w:rFonts w:ascii="Times New Roman" w:hAnsi="Times New Roman" w:cs="Times New Roman"/>
          <w:sz w:val="24"/>
          <w:szCs w:val="24"/>
        </w:rPr>
        <w:tab/>
        <w:t xml:space="preserve">K. S. Millogo </w:t>
      </w:r>
      <w:r w:rsidRPr="009952CA">
        <w:rPr>
          <w:rFonts w:ascii="Times New Roman" w:hAnsi="Times New Roman" w:cs="Times New Roman"/>
          <w:i/>
          <w:iCs/>
          <w:sz w:val="24"/>
          <w:szCs w:val="24"/>
        </w:rPr>
        <w:t>et al.</w:t>
      </w:r>
      <w:r w:rsidRPr="009952CA">
        <w:rPr>
          <w:rFonts w:ascii="Times New Roman" w:hAnsi="Times New Roman" w:cs="Times New Roman"/>
          <w:sz w:val="24"/>
          <w:szCs w:val="24"/>
        </w:rPr>
        <w:t xml:space="preserve">, « Seasonal malaria chemoprevention and mutations in Pfdhfr and Pfdhps genes in children in the health district of Nanoro, Burkina Faso », </w:t>
      </w:r>
      <w:r w:rsidRPr="009952CA">
        <w:rPr>
          <w:rFonts w:ascii="Times New Roman" w:hAnsi="Times New Roman" w:cs="Times New Roman"/>
          <w:i/>
          <w:iCs/>
          <w:sz w:val="24"/>
          <w:szCs w:val="24"/>
        </w:rPr>
        <w:t>MalariaWorld J.</w:t>
      </w:r>
      <w:r w:rsidRPr="009952CA">
        <w:rPr>
          <w:rFonts w:ascii="Times New Roman" w:hAnsi="Times New Roman" w:cs="Times New Roman"/>
          <w:sz w:val="24"/>
          <w:szCs w:val="24"/>
        </w:rPr>
        <w:t>, vol. 16, p. 5, 2025, doi: 10.5281/zenodo.15039792.</w:t>
      </w:r>
    </w:p>
    <w:p w14:paraId="10A0A192" w14:textId="77777777" w:rsidR="00C13E0B" w:rsidRPr="009952CA" w:rsidRDefault="00C13E0B" w:rsidP="009952CA">
      <w:pPr>
        <w:pStyle w:val="Bibliographie"/>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t>[51]</w:t>
      </w:r>
      <w:r w:rsidRPr="009952CA">
        <w:rPr>
          <w:rFonts w:ascii="Times New Roman" w:hAnsi="Times New Roman" w:cs="Times New Roman"/>
          <w:sz w:val="24"/>
          <w:szCs w:val="24"/>
        </w:rPr>
        <w:tab/>
        <w:t xml:space="preserve">H. R, B. Dk, G. M, et T. B. Ö, « PRIMO: An Interactive Homology Modeling Pipeline », </w:t>
      </w:r>
      <w:r w:rsidRPr="009952CA">
        <w:rPr>
          <w:rFonts w:ascii="Times New Roman" w:hAnsi="Times New Roman" w:cs="Times New Roman"/>
          <w:i/>
          <w:iCs/>
          <w:sz w:val="24"/>
          <w:szCs w:val="24"/>
        </w:rPr>
        <w:t>PloS One</w:t>
      </w:r>
      <w:r w:rsidRPr="009952CA">
        <w:rPr>
          <w:rFonts w:ascii="Times New Roman" w:hAnsi="Times New Roman" w:cs="Times New Roman"/>
          <w:sz w:val="24"/>
          <w:szCs w:val="24"/>
        </w:rPr>
        <w:t>, vol. 11, n</w:t>
      </w:r>
      <w:r w:rsidRPr="009952CA">
        <w:rPr>
          <w:rFonts w:ascii="Times New Roman" w:hAnsi="Times New Roman" w:cs="Times New Roman"/>
          <w:sz w:val="24"/>
          <w:szCs w:val="24"/>
          <w:vertAlign w:val="superscript"/>
        </w:rPr>
        <w:t>o</w:t>
      </w:r>
      <w:r w:rsidRPr="009952CA">
        <w:rPr>
          <w:rFonts w:ascii="Times New Roman" w:hAnsi="Times New Roman" w:cs="Times New Roman"/>
          <w:sz w:val="24"/>
          <w:szCs w:val="24"/>
        </w:rPr>
        <w:t xml:space="preserve"> 11, nov. 2016, doi: 10.1371/journal.pone.0166698.</w:t>
      </w:r>
    </w:p>
    <w:p w14:paraId="167B9127" w14:textId="3D92F26B" w:rsidR="003329C3" w:rsidRPr="009952CA" w:rsidRDefault="004C4C8A" w:rsidP="009952CA">
      <w:pPr>
        <w:spacing w:line="360" w:lineRule="auto"/>
        <w:jc w:val="both"/>
        <w:rPr>
          <w:rFonts w:ascii="Times New Roman" w:hAnsi="Times New Roman" w:cs="Times New Roman"/>
          <w:sz w:val="24"/>
          <w:szCs w:val="24"/>
        </w:rPr>
      </w:pPr>
      <w:r w:rsidRPr="009952CA">
        <w:rPr>
          <w:rFonts w:ascii="Times New Roman" w:hAnsi="Times New Roman" w:cs="Times New Roman"/>
          <w:sz w:val="24"/>
          <w:szCs w:val="24"/>
        </w:rPr>
        <w:fldChar w:fldCharType="end"/>
      </w:r>
    </w:p>
    <w:sectPr w:rsidR="003329C3" w:rsidRPr="009952CA">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BCFAD" w14:textId="77777777" w:rsidR="0098583A" w:rsidRDefault="0098583A" w:rsidP="00502AA7">
      <w:pPr>
        <w:spacing w:after="0" w:line="240" w:lineRule="auto"/>
      </w:pPr>
      <w:r>
        <w:separator/>
      </w:r>
    </w:p>
  </w:endnote>
  <w:endnote w:type="continuationSeparator" w:id="0">
    <w:p w14:paraId="585C611F" w14:textId="77777777" w:rsidR="0098583A" w:rsidRDefault="0098583A" w:rsidP="00502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 Times Roma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AF1A3" w14:textId="77777777" w:rsidR="00EA1E98" w:rsidRDefault="00EA1E9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3039266"/>
      <w:docPartObj>
        <w:docPartGallery w:val="Page Numbers (Bottom of Page)"/>
        <w:docPartUnique/>
      </w:docPartObj>
    </w:sdtPr>
    <w:sdtContent>
      <w:p w14:paraId="646A1AC1" w14:textId="1CE1C3A3" w:rsidR="00B2109E" w:rsidRDefault="00B2109E">
        <w:pPr>
          <w:pStyle w:val="Pieddepage"/>
          <w:jc w:val="right"/>
        </w:pPr>
        <w:r>
          <w:fldChar w:fldCharType="begin"/>
        </w:r>
        <w:r>
          <w:instrText>PAGE   \* MERGEFORMAT</w:instrText>
        </w:r>
        <w:r>
          <w:fldChar w:fldCharType="separate"/>
        </w:r>
        <w:r>
          <w:rPr>
            <w:lang w:val="fr-FR"/>
          </w:rPr>
          <w:t>2</w:t>
        </w:r>
        <w:r>
          <w:fldChar w:fldCharType="end"/>
        </w:r>
      </w:p>
    </w:sdtContent>
  </w:sdt>
  <w:p w14:paraId="0ACA7872" w14:textId="77777777" w:rsidR="00502AA7" w:rsidRDefault="00502AA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9683E" w14:textId="77777777" w:rsidR="00EA1E98" w:rsidRDefault="00EA1E9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2A8AD" w14:textId="77777777" w:rsidR="0098583A" w:rsidRDefault="0098583A" w:rsidP="00502AA7">
      <w:pPr>
        <w:spacing w:after="0" w:line="240" w:lineRule="auto"/>
      </w:pPr>
      <w:r>
        <w:separator/>
      </w:r>
    </w:p>
  </w:footnote>
  <w:footnote w:type="continuationSeparator" w:id="0">
    <w:p w14:paraId="7203EDCC" w14:textId="77777777" w:rsidR="0098583A" w:rsidRDefault="0098583A" w:rsidP="00502A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D9FDC" w14:textId="3AE5D6D0" w:rsidR="00EA1E98" w:rsidRDefault="00000000">
    <w:pPr>
      <w:pStyle w:val="En-tte"/>
    </w:pPr>
    <w:r>
      <w:rPr>
        <w:noProof/>
      </w:rPr>
      <w:pict w14:anchorId="07C20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9A927" w14:textId="53FC6E77" w:rsidR="00EA1E98" w:rsidRDefault="00000000">
    <w:pPr>
      <w:pStyle w:val="En-tte"/>
    </w:pPr>
    <w:r>
      <w:rPr>
        <w:noProof/>
      </w:rPr>
      <w:pict w14:anchorId="2291F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70ACF" w14:textId="07917194" w:rsidR="00EA1E98" w:rsidRDefault="00000000">
    <w:pPr>
      <w:pStyle w:val="En-tte"/>
    </w:pPr>
    <w:r>
      <w:rPr>
        <w:noProof/>
      </w:rPr>
      <w:pict w14:anchorId="2BCA3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A63CB7"/>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16cid:durableId="15276672">
    <w:abstractNumId w:val="0"/>
  </w:num>
  <w:num w:numId="2" w16cid:durableId="700595601">
    <w:abstractNumId w:val="0"/>
  </w:num>
  <w:num w:numId="3" w16cid:durableId="766998260">
    <w:abstractNumId w:val="0"/>
  </w:num>
  <w:num w:numId="4" w16cid:durableId="867107653">
    <w:abstractNumId w:val="0"/>
  </w:num>
  <w:num w:numId="5" w16cid:durableId="933511893">
    <w:abstractNumId w:val="0"/>
  </w:num>
  <w:num w:numId="6" w16cid:durableId="762143242">
    <w:abstractNumId w:val="0"/>
  </w:num>
  <w:num w:numId="7" w16cid:durableId="1020406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AA7"/>
    <w:rsid w:val="00012F3F"/>
    <w:rsid w:val="00014C16"/>
    <w:rsid w:val="00014CEA"/>
    <w:rsid w:val="000172A8"/>
    <w:rsid w:val="000334E4"/>
    <w:rsid w:val="00037DBF"/>
    <w:rsid w:val="000400E9"/>
    <w:rsid w:val="00041DF4"/>
    <w:rsid w:val="000462B3"/>
    <w:rsid w:val="000806F6"/>
    <w:rsid w:val="0008165E"/>
    <w:rsid w:val="000927C0"/>
    <w:rsid w:val="00095806"/>
    <w:rsid w:val="000A3A0E"/>
    <w:rsid w:val="000A3BA2"/>
    <w:rsid w:val="000A40C8"/>
    <w:rsid w:val="000A75F3"/>
    <w:rsid w:val="000B23FA"/>
    <w:rsid w:val="000C38DB"/>
    <w:rsid w:val="000C7741"/>
    <w:rsid w:val="000D1B17"/>
    <w:rsid w:val="000E272E"/>
    <w:rsid w:val="000E475B"/>
    <w:rsid w:val="000F0E6D"/>
    <w:rsid w:val="00101C1F"/>
    <w:rsid w:val="001022D3"/>
    <w:rsid w:val="00103203"/>
    <w:rsid w:val="0010570C"/>
    <w:rsid w:val="00107064"/>
    <w:rsid w:val="00112441"/>
    <w:rsid w:val="001241ED"/>
    <w:rsid w:val="00124262"/>
    <w:rsid w:val="00133B15"/>
    <w:rsid w:val="00133E49"/>
    <w:rsid w:val="00142026"/>
    <w:rsid w:val="0014321A"/>
    <w:rsid w:val="00163F91"/>
    <w:rsid w:val="00175046"/>
    <w:rsid w:val="0018464E"/>
    <w:rsid w:val="00186EC2"/>
    <w:rsid w:val="001A6C50"/>
    <w:rsid w:val="001B5830"/>
    <w:rsid w:val="001C4176"/>
    <w:rsid w:val="001E2A32"/>
    <w:rsid w:val="001F42A4"/>
    <w:rsid w:val="00211F5C"/>
    <w:rsid w:val="00223C6F"/>
    <w:rsid w:val="00235E44"/>
    <w:rsid w:val="00254693"/>
    <w:rsid w:val="00254AE4"/>
    <w:rsid w:val="00270DF1"/>
    <w:rsid w:val="00272B81"/>
    <w:rsid w:val="002A0755"/>
    <w:rsid w:val="002A1F50"/>
    <w:rsid w:val="002A28AF"/>
    <w:rsid w:val="002A32DA"/>
    <w:rsid w:val="002A39C1"/>
    <w:rsid w:val="002B575C"/>
    <w:rsid w:val="002B6C84"/>
    <w:rsid w:val="002B71DA"/>
    <w:rsid w:val="002C0EEA"/>
    <w:rsid w:val="002C4B59"/>
    <w:rsid w:val="00311646"/>
    <w:rsid w:val="003162DA"/>
    <w:rsid w:val="003329C3"/>
    <w:rsid w:val="00341350"/>
    <w:rsid w:val="0034745A"/>
    <w:rsid w:val="00347A3E"/>
    <w:rsid w:val="00355267"/>
    <w:rsid w:val="003565D1"/>
    <w:rsid w:val="00365E84"/>
    <w:rsid w:val="003710BF"/>
    <w:rsid w:val="00373822"/>
    <w:rsid w:val="00384CFC"/>
    <w:rsid w:val="00385D10"/>
    <w:rsid w:val="0039206A"/>
    <w:rsid w:val="00394D35"/>
    <w:rsid w:val="003A1073"/>
    <w:rsid w:val="003A26FF"/>
    <w:rsid w:val="003A29FE"/>
    <w:rsid w:val="003B5145"/>
    <w:rsid w:val="003C2551"/>
    <w:rsid w:val="003C25DD"/>
    <w:rsid w:val="003C6C98"/>
    <w:rsid w:val="003D0BBD"/>
    <w:rsid w:val="003E001F"/>
    <w:rsid w:val="003E4800"/>
    <w:rsid w:val="003E49EA"/>
    <w:rsid w:val="003E6C55"/>
    <w:rsid w:val="003E73BA"/>
    <w:rsid w:val="00407822"/>
    <w:rsid w:val="00425249"/>
    <w:rsid w:val="00455049"/>
    <w:rsid w:val="00463915"/>
    <w:rsid w:val="004745E9"/>
    <w:rsid w:val="00490726"/>
    <w:rsid w:val="004971B2"/>
    <w:rsid w:val="004B6CD3"/>
    <w:rsid w:val="004C3773"/>
    <w:rsid w:val="004C4C8A"/>
    <w:rsid w:val="004C6C81"/>
    <w:rsid w:val="004D4D4D"/>
    <w:rsid w:val="004D5E9A"/>
    <w:rsid w:val="004F238C"/>
    <w:rsid w:val="004F2C20"/>
    <w:rsid w:val="004F5C63"/>
    <w:rsid w:val="004F7F71"/>
    <w:rsid w:val="00502AA7"/>
    <w:rsid w:val="00512288"/>
    <w:rsid w:val="0051737A"/>
    <w:rsid w:val="005207F7"/>
    <w:rsid w:val="00536674"/>
    <w:rsid w:val="00542557"/>
    <w:rsid w:val="005450FE"/>
    <w:rsid w:val="00547F4F"/>
    <w:rsid w:val="00551F31"/>
    <w:rsid w:val="00561788"/>
    <w:rsid w:val="00561BCF"/>
    <w:rsid w:val="00565336"/>
    <w:rsid w:val="00576CA7"/>
    <w:rsid w:val="0059238F"/>
    <w:rsid w:val="00594E63"/>
    <w:rsid w:val="005958ED"/>
    <w:rsid w:val="00596DF0"/>
    <w:rsid w:val="005A5548"/>
    <w:rsid w:val="005B5935"/>
    <w:rsid w:val="005C02C5"/>
    <w:rsid w:val="005C1462"/>
    <w:rsid w:val="005C272D"/>
    <w:rsid w:val="005C3B70"/>
    <w:rsid w:val="005D5194"/>
    <w:rsid w:val="005E0302"/>
    <w:rsid w:val="005E1740"/>
    <w:rsid w:val="005E61C0"/>
    <w:rsid w:val="005F137A"/>
    <w:rsid w:val="005F1BAA"/>
    <w:rsid w:val="005F1C34"/>
    <w:rsid w:val="005F4794"/>
    <w:rsid w:val="005F5E4B"/>
    <w:rsid w:val="00606520"/>
    <w:rsid w:val="0061014D"/>
    <w:rsid w:val="0061615C"/>
    <w:rsid w:val="00625B8A"/>
    <w:rsid w:val="006373B6"/>
    <w:rsid w:val="00640DAC"/>
    <w:rsid w:val="00646FEF"/>
    <w:rsid w:val="00654D44"/>
    <w:rsid w:val="00683B46"/>
    <w:rsid w:val="006B073C"/>
    <w:rsid w:val="006B465C"/>
    <w:rsid w:val="006B4A66"/>
    <w:rsid w:val="006B51A7"/>
    <w:rsid w:val="006E178B"/>
    <w:rsid w:val="00707E9C"/>
    <w:rsid w:val="00730830"/>
    <w:rsid w:val="00732F6F"/>
    <w:rsid w:val="00750895"/>
    <w:rsid w:val="00752AAF"/>
    <w:rsid w:val="0075465C"/>
    <w:rsid w:val="00756253"/>
    <w:rsid w:val="00764947"/>
    <w:rsid w:val="007655FB"/>
    <w:rsid w:val="00770DB4"/>
    <w:rsid w:val="0077779C"/>
    <w:rsid w:val="00793CB4"/>
    <w:rsid w:val="00794FFF"/>
    <w:rsid w:val="007A784A"/>
    <w:rsid w:val="007B01DB"/>
    <w:rsid w:val="007B6E8C"/>
    <w:rsid w:val="007B6FCD"/>
    <w:rsid w:val="007C2FB8"/>
    <w:rsid w:val="007C7FF1"/>
    <w:rsid w:val="007D049F"/>
    <w:rsid w:val="007D5920"/>
    <w:rsid w:val="007E4D0F"/>
    <w:rsid w:val="007E7945"/>
    <w:rsid w:val="008005BA"/>
    <w:rsid w:val="00816D86"/>
    <w:rsid w:val="00834F41"/>
    <w:rsid w:val="00862DF7"/>
    <w:rsid w:val="00871EF0"/>
    <w:rsid w:val="00881B7B"/>
    <w:rsid w:val="00882AE9"/>
    <w:rsid w:val="008933F8"/>
    <w:rsid w:val="008B32EF"/>
    <w:rsid w:val="008B70D4"/>
    <w:rsid w:val="008C2EA9"/>
    <w:rsid w:val="008C30E1"/>
    <w:rsid w:val="008D3C7A"/>
    <w:rsid w:val="008F2DC8"/>
    <w:rsid w:val="009013CF"/>
    <w:rsid w:val="00915754"/>
    <w:rsid w:val="00917E9E"/>
    <w:rsid w:val="00923B2F"/>
    <w:rsid w:val="00933832"/>
    <w:rsid w:val="009364E8"/>
    <w:rsid w:val="009370AC"/>
    <w:rsid w:val="00942689"/>
    <w:rsid w:val="00944E32"/>
    <w:rsid w:val="009460B7"/>
    <w:rsid w:val="009465A3"/>
    <w:rsid w:val="009559C1"/>
    <w:rsid w:val="0098583A"/>
    <w:rsid w:val="009952CA"/>
    <w:rsid w:val="00996EA2"/>
    <w:rsid w:val="009A084F"/>
    <w:rsid w:val="009B214F"/>
    <w:rsid w:val="009C0AF0"/>
    <w:rsid w:val="00A20484"/>
    <w:rsid w:val="00A31061"/>
    <w:rsid w:val="00A54521"/>
    <w:rsid w:val="00A62EA7"/>
    <w:rsid w:val="00A81E3F"/>
    <w:rsid w:val="00A87B8B"/>
    <w:rsid w:val="00A922DD"/>
    <w:rsid w:val="00AA334C"/>
    <w:rsid w:val="00AA5464"/>
    <w:rsid w:val="00AA56D6"/>
    <w:rsid w:val="00AA7E97"/>
    <w:rsid w:val="00AB0CB0"/>
    <w:rsid w:val="00AB1C47"/>
    <w:rsid w:val="00AD5DC7"/>
    <w:rsid w:val="00AD5F15"/>
    <w:rsid w:val="00AF1688"/>
    <w:rsid w:val="00AF3978"/>
    <w:rsid w:val="00AF57F9"/>
    <w:rsid w:val="00B04910"/>
    <w:rsid w:val="00B04B2C"/>
    <w:rsid w:val="00B2109E"/>
    <w:rsid w:val="00B22882"/>
    <w:rsid w:val="00B23673"/>
    <w:rsid w:val="00B3438F"/>
    <w:rsid w:val="00B354CD"/>
    <w:rsid w:val="00B61A05"/>
    <w:rsid w:val="00B7641C"/>
    <w:rsid w:val="00BA3291"/>
    <w:rsid w:val="00BB31BF"/>
    <w:rsid w:val="00BE166D"/>
    <w:rsid w:val="00BF14A9"/>
    <w:rsid w:val="00BF462D"/>
    <w:rsid w:val="00BF5BD8"/>
    <w:rsid w:val="00C00032"/>
    <w:rsid w:val="00C13E0B"/>
    <w:rsid w:val="00C179F5"/>
    <w:rsid w:val="00C24FEE"/>
    <w:rsid w:val="00C303DB"/>
    <w:rsid w:val="00C4430C"/>
    <w:rsid w:val="00C6779C"/>
    <w:rsid w:val="00C703AA"/>
    <w:rsid w:val="00C73377"/>
    <w:rsid w:val="00C92A7C"/>
    <w:rsid w:val="00CA33E5"/>
    <w:rsid w:val="00CB54B1"/>
    <w:rsid w:val="00CE19D5"/>
    <w:rsid w:val="00D0648E"/>
    <w:rsid w:val="00D14C8E"/>
    <w:rsid w:val="00D20EF0"/>
    <w:rsid w:val="00D21782"/>
    <w:rsid w:val="00D2376E"/>
    <w:rsid w:val="00D313F9"/>
    <w:rsid w:val="00D318D2"/>
    <w:rsid w:val="00D40D4F"/>
    <w:rsid w:val="00D7299A"/>
    <w:rsid w:val="00D73AD9"/>
    <w:rsid w:val="00D7527C"/>
    <w:rsid w:val="00D90D30"/>
    <w:rsid w:val="00D91142"/>
    <w:rsid w:val="00DC17B8"/>
    <w:rsid w:val="00DC733A"/>
    <w:rsid w:val="00DC7E74"/>
    <w:rsid w:val="00E105DA"/>
    <w:rsid w:val="00E128A5"/>
    <w:rsid w:val="00E12CDE"/>
    <w:rsid w:val="00E176FE"/>
    <w:rsid w:val="00E50CB8"/>
    <w:rsid w:val="00E57374"/>
    <w:rsid w:val="00E66979"/>
    <w:rsid w:val="00E70D6F"/>
    <w:rsid w:val="00E76F90"/>
    <w:rsid w:val="00E816CF"/>
    <w:rsid w:val="00E833EA"/>
    <w:rsid w:val="00E861D0"/>
    <w:rsid w:val="00EA01A1"/>
    <w:rsid w:val="00EA1E98"/>
    <w:rsid w:val="00EE2E62"/>
    <w:rsid w:val="00EF015E"/>
    <w:rsid w:val="00EF24AF"/>
    <w:rsid w:val="00EF4C93"/>
    <w:rsid w:val="00F00DC5"/>
    <w:rsid w:val="00F0105C"/>
    <w:rsid w:val="00F01EF1"/>
    <w:rsid w:val="00F04AAE"/>
    <w:rsid w:val="00F130EF"/>
    <w:rsid w:val="00F14969"/>
    <w:rsid w:val="00F1738C"/>
    <w:rsid w:val="00F27A72"/>
    <w:rsid w:val="00F30FD3"/>
    <w:rsid w:val="00F34ECC"/>
    <w:rsid w:val="00F6615A"/>
    <w:rsid w:val="00F67350"/>
    <w:rsid w:val="00F73F94"/>
    <w:rsid w:val="00FA676C"/>
    <w:rsid w:val="00FB7FE0"/>
    <w:rsid w:val="00FC3578"/>
    <w:rsid w:val="00FD11D4"/>
    <w:rsid w:val="00FD1DDA"/>
    <w:rsid w:val="00FD5CCA"/>
    <w:rsid w:val="00FD725A"/>
    <w:rsid w:val="00FE5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9255B4"/>
  <w15:chartTrackingRefBased/>
  <w15:docId w15:val="{D584C277-6156-4C37-A6E6-0FDC852FC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AA7"/>
  </w:style>
  <w:style w:type="paragraph" w:styleId="Titre1">
    <w:name w:val="heading 1"/>
    <w:basedOn w:val="Normal"/>
    <w:next w:val="Normal"/>
    <w:link w:val="Titre1Car"/>
    <w:uiPriority w:val="9"/>
    <w:qFormat/>
    <w:rsid w:val="00502AA7"/>
    <w:pPr>
      <w:keepNext/>
      <w:keepLines/>
      <w:numPr>
        <w:numId w:val="1"/>
      </w:numPr>
      <w:spacing w:before="240" w:after="0" w:line="256" w:lineRule="auto"/>
      <w:outlineLvl w:val="0"/>
    </w:pPr>
    <w:rPr>
      <w:rFonts w:asciiTheme="majorHAnsi" w:eastAsiaTheme="majorEastAsia" w:hAnsiTheme="majorHAnsi" w:cstheme="majorBidi"/>
      <w:color w:val="2F5496" w:themeColor="accent1" w:themeShade="BF"/>
      <w:sz w:val="32"/>
      <w:szCs w:val="32"/>
      <w:lang w:val="fr-FR"/>
    </w:rPr>
  </w:style>
  <w:style w:type="paragraph" w:styleId="Titre2">
    <w:name w:val="heading 2"/>
    <w:basedOn w:val="Normal"/>
    <w:next w:val="Normal"/>
    <w:link w:val="Titre2Car"/>
    <w:uiPriority w:val="9"/>
    <w:unhideWhenUsed/>
    <w:qFormat/>
    <w:rsid w:val="00502AA7"/>
    <w:pPr>
      <w:keepNext/>
      <w:keepLines/>
      <w:numPr>
        <w:ilvl w:val="1"/>
        <w:numId w:val="1"/>
      </w:numPr>
      <w:spacing w:before="40" w:after="0" w:line="256" w:lineRule="auto"/>
      <w:outlineLvl w:val="1"/>
    </w:pPr>
    <w:rPr>
      <w:rFonts w:asciiTheme="majorHAnsi" w:eastAsiaTheme="majorEastAsia" w:hAnsiTheme="majorHAnsi" w:cstheme="majorBidi"/>
      <w:color w:val="2F5496" w:themeColor="accent1" w:themeShade="BF"/>
      <w:sz w:val="26"/>
      <w:szCs w:val="26"/>
      <w:lang w:val="fr-FR"/>
    </w:rPr>
  </w:style>
  <w:style w:type="paragraph" w:styleId="Titre3">
    <w:name w:val="heading 3"/>
    <w:basedOn w:val="Normal"/>
    <w:next w:val="Normal"/>
    <w:link w:val="Titre3Car"/>
    <w:uiPriority w:val="9"/>
    <w:unhideWhenUsed/>
    <w:qFormat/>
    <w:rsid w:val="00502AA7"/>
    <w:pPr>
      <w:keepNext/>
      <w:keepLines/>
      <w:numPr>
        <w:ilvl w:val="2"/>
        <w:numId w:val="1"/>
      </w:numPr>
      <w:spacing w:before="40" w:after="0" w:line="256" w:lineRule="auto"/>
      <w:outlineLvl w:val="2"/>
    </w:pPr>
    <w:rPr>
      <w:rFonts w:asciiTheme="majorHAnsi" w:eastAsiaTheme="majorEastAsia" w:hAnsiTheme="majorHAnsi" w:cstheme="majorBidi"/>
      <w:color w:val="1F3763" w:themeColor="accent1" w:themeShade="7F"/>
      <w:sz w:val="24"/>
      <w:szCs w:val="24"/>
      <w:lang w:val="fr-FR"/>
    </w:rPr>
  </w:style>
  <w:style w:type="paragraph" w:styleId="Titre4">
    <w:name w:val="heading 4"/>
    <w:basedOn w:val="Normal"/>
    <w:next w:val="Normal"/>
    <w:link w:val="Titre4Car"/>
    <w:uiPriority w:val="9"/>
    <w:semiHidden/>
    <w:unhideWhenUsed/>
    <w:qFormat/>
    <w:rsid w:val="00502AA7"/>
    <w:pPr>
      <w:keepNext/>
      <w:keepLines/>
      <w:numPr>
        <w:ilvl w:val="3"/>
        <w:numId w:val="1"/>
      </w:numPr>
      <w:spacing w:before="40" w:after="0" w:line="256" w:lineRule="auto"/>
      <w:outlineLvl w:val="3"/>
    </w:pPr>
    <w:rPr>
      <w:rFonts w:asciiTheme="majorHAnsi" w:eastAsiaTheme="majorEastAsia" w:hAnsiTheme="majorHAnsi" w:cstheme="majorBidi"/>
      <w:i/>
      <w:iCs/>
      <w:color w:val="2F5496" w:themeColor="accent1" w:themeShade="BF"/>
      <w:sz w:val="24"/>
      <w:lang w:val="fr-FR"/>
    </w:rPr>
  </w:style>
  <w:style w:type="paragraph" w:styleId="Titre5">
    <w:name w:val="heading 5"/>
    <w:basedOn w:val="Normal"/>
    <w:next w:val="Normal"/>
    <w:link w:val="Titre5Car"/>
    <w:uiPriority w:val="9"/>
    <w:semiHidden/>
    <w:unhideWhenUsed/>
    <w:qFormat/>
    <w:rsid w:val="00502AA7"/>
    <w:pPr>
      <w:keepNext/>
      <w:keepLines/>
      <w:numPr>
        <w:ilvl w:val="4"/>
        <w:numId w:val="1"/>
      </w:numPr>
      <w:spacing w:before="40" w:after="0" w:line="256" w:lineRule="auto"/>
      <w:outlineLvl w:val="4"/>
    </w:pPr>
    <w:rPr>
      <w:rFonts w:asciiTheme="majorHAnsi" w:eastAsiaTheme="majorEastAsia" w:hAnsiTheme="majorHAnsi" w:cstheme="majorBidi"/>
      <w:color w:val="2F5496" w:themeColor="accent1" w:themeShade="BF"/>
      <w:sz w:val="24"/>
      <w:lang w:val="fr-FR"/>
    </w:rPr>
  </w:style>
  <w:style w:type="paragraph" w:styleId="Titre6">
    <w:name w:val="heading 6"/>
    <w:basedOn w:val="Normal"/>
    <w:next w:val="Normal"/>
    <w:link w:val="Titre6Car"/>
    <w:uiPriority w:val="9"/>
    <w:semiHidden/>
    <w:unhideWhenUsed/>
    <w:qFormat/>
    <w:rsid w:val="00502AA7"/>
    <w:pPr>
      <w:keepNext/>
      <w:keepLines/>
      <w:numPr>
        <w:ilvl w:val="5"/>
        <w:numId w:val="1"/>
      </w:numPr>
      <w:spacing w:before="40" w:after="0" w:line="256" w:lineRule="auto"/>
      <w:outlineLvl w:val="5"/>
    </w:pPr>
    <w:rPr>
      <w:rFonts w:asciiTheme="majorHAnsi" w:eastAsiaTheme="majorEastAsia" w:hAnsiTheme="majorHAnsi" w:cstheme="majorBidi"/>
      <w:color w:val="1F3763" w:themeColor="accent1" w:themeShade="7F"/>
      <w:sz w:val="24"/>
      <w:lang w:val="fr-FR"/>
    </w:rPr>
  </w:style>
  <w:style w:type="paragraph" w:styleId="Titre7">
    <w:name w:val="heading 7"/>
    <w:basedOn w:val="Normal"/>
    <w:next w:val="Normal"/>
    <w:link w:val="Titre7Car"/>
    <w:uiPriority w:val="9"/>
    <w:semiHidden/>
    <w:unhideWhenUsed/>
    <w:qFormat/>
    <w:rsid w:val="00502AA7"/>
    <w:pPr>
      <w:keepNext/>
      <w:keepLines/>
      <w:numPr>
        <w:ilvl w:val="6"/>
        <w:numId w:val="1"/>
      </w:numPr>
      <w:spacing w:before="40" w:after="0" w:line="256" w:lineRule="auto"/>
      <w:outlineLvl w:val="6"/>
    </w:pPr>
    <w:rPr>
      <w:rFonts w:asciiTheme="majorHAnsi" w:eastAsiaTheme="majorEastAsia" w:hAnsiTheme="majorHAnsi" w:cstheme="majorBidi"/>
      <w:i/>
      <w:iCs/>
      <w:color w:val="1F3763" w:themeColor="accent1" w:themeShade="7F"/>
      <w:sz w:val="24"/>
      <w:lang w:val="fr-FR"/>
    </w:rPr>
  </w:style>
  <w:style w:type="paragraph" w:styleId="Titre8">
    <w:name w:val="heading 8"/>
    <w:basedOn w:val="Normal"/>
    <w:next w:val="Normal"/>
    <w:link w:val="Titre8Car"/>
    <w:uiPriority w:val="9"/>
    <w:semiHidden/>
    <w:unhideWhenUsed/>
    <w:qFormat/>
    <w:rsid w:val="00502AA7"/>
    <w:pPr>
      <w:keepNext/>
      <w:keepLines/>
      <w:numPr>
        <w:ilvl w:val="7"/>
        <w:numId w:val="1"/>
      </w:numPr>
      <w:spacing w:before="40" w:after="0" w:line="256" w:lineRule="auto"/>
      <w:outlineLvl w:val="7"/>
    </w:pPr>
    <w:rPr>
      <w:rFonts w:asciiTheme="majorHAnsi" w:eastAsiaTheme="majorEastAsia" w:hAnsiTheme="majorHAnsi" w:cstheme="majorBidi"/>
      <w:color w:val="272727" w:themeColor="text1" w:themeTint="D8"/>
      <w:sz w:val="21"/>
      <w:szCs w:val="21"/>
      <w:lang w:val="fr-FR"/>
    </w:rPr>
  </w:style>
  <w:style w:type="paragraph" w:styleId="Titre9">
    <w:name w:val="heading 9"/>
    <w:basedOn w:val="Normal"/>
    <w:next w:val="Normal"/>
    <w:link w:val="Titre9Car"/>
    <w:uiPriority w:val="9"/>
    <w:semiHidden/>
    <w:unhideWhenUsed/>
    <w:qFormat/>
    <w:rsid w:val="00502AA7"/>
    <w:pPr>
      <w:keepNext/>
      <w:keepLines/>
      <w:numPr>
        <w:ilvl w:val="8"/>
        <w:numId w:val="1"/>
      </w:numPr>
      <w:spacing w:before="40" w:after="0" w:line="256" w:lineRule="auto"/>
      <w:outlineLvl w:val="8"/>
    </w:pPr>
    <w:rPr>
      <w:rFonts w:asciiTheme="majorHAnsi" w:eastAsiaTheme="majorEastAsia" w:hAnsiTheme="majorHAnsi" w:cstheme="majorBidi"/>
      <w:i/>
      <w:iCs/>
      <w:color w:val="272727" w:themeColor="text1" w:themeTint="D8"/>
      <w:sz w:val="21"/>
      <w:szCs w:val="21"/>
      <w:lang w:val="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02AA7"/>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502AA7"/>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502AA7"/>
    <w:rPr>
      <w:rFonts w:asciiTheme="majorHAnsi" w:eastAsiaTheme="majorEastAsia" w:hAnsiTheme="majorHAnsi" w:cstheme="majorBidi"/>
      <w:color w:val="1F3763" w:themeColor="accent1" w:themeShade="7F"/>
      <w:sz w:val="24"/>
      <w:szCs w:val="24"/>
      <w:lang w:val="fr-FR"/>
    </w:rPr>
  </w:style>
  <w:style w:type="character" w:customStyle="1" w:styleId="Titre4Car">
    <w:name w:val="Titre 4 Car"/>
    <w:basedOn w:val="Policepardfaut"/>
    <w:link w:val="Titre4"/>
    <w:uiPriority w:val="9"/>
    <w:semiHidden/>
    <w:rsid w:val="00502AA7"/>
    <w:rPr>
      <w:rFonts w:asciiTheme="majorHAnsi" w:eastAsiaTheme="majorEastAsia" w:hAnsiTheme="majorHAnsi" w:cstheme="majorBidi"/>
      <w:i/>
      <w:iCs/>
      <w:color w:val="2F5496" w:themeColor="accent1" w:themeShade="BF"/>
      <w:sz w:val="24"/>
      <w:lang w:val="fr-FR"/>
    </w:rPr>
  </w:style>
  <w:style w:type="character" w:customStyle="1" w:styleId="Titre5Car">
    <w:name w:val="Titre 5 Car"/>
    <w:basedOn w:val="Policepardfaut"/>
    <w:link w:val="Titre5"/>
    <w:uiPriority w:val="9"/>
    <w:semiHidden/>
    <w:rsid w:val="00502AA7"/>
    <w:rPr>
      <w:rFonts w:asciiTheme="majorHAnsi" w:eastAsiaTheme="majorEastAsia" w:hAnsiTheme="majorHAnsi" w:cstheme="majorBidi"/>
      <w:color w:val="2F5496" w:themeColor="accent1" w:themeShade="BF"/>
      <w:sz w:val="24"/>
      <w:lang w:val="fr-FR"/>
    </w:rPr>
  </w:style>
  <w:style w:type="character" w:customStyle="1" w:styleId="Titre6Car">
    <w:name w:val="Titre 6 Car"/>
    <w:basedOn w:val="Policepardfaut"/>
    <w:link w:val="Titre6"/>
    <w:uiPriority w:val="9"/>
    <w:semiHidden/>
    <w:rsid w:val="00502AA7"/>
    <w:rPr>
      <w:rFonts w:asciiTheme="majorHAnsi" w:eastAsiaTheme="majorEastAsia" w:hAnsiTheme="majorHAnsi" w:cstheme="majorBidi"/>
      <w:color w:val="1F3763" w:themeColor="accent1" w:themeShade="7F"/>
      <w:sz w:val="24"/>
      <w:lang w:val="fr-FR"/>
    </w:rPr>
  </w:style>
  <w:style w:type="character" w:customStyle="1" w:styleId="Titre7Car">
    <w:name w:val="Titre 7 Car"/>
    <w:basedOn w:val="Policepardfaut"/>
    <w:link w:val="Titre7"/>
    <w:uiPriority w:val="9"/>
    <w:semiHidden/>
    <w:rsid w:val="00502AA7"/>
    <w:rPr>
      <w:rFonts w:asciiTheme="majorHAnsi" w:eastAsiaTheme="majorEastAsia" w:hAnsiTheme="majorHAnsi" w:cstheme="majorBidi"/>
      <w:i/>
      <w:iCs/>
      <w:color w:val="1F3763" w:themeColor="accent1" w:themeShade="7F"/>
      <w:sz w:val="24"/>
      <w:lang w:val="fr-FR"/>
    </w:rPr>
  </w:style>
  <w:style w:type="character" w:customStyle="1" w:styleId="Titre8Car">
    <w:name w:val="Titre 8 Car"/>
    <w:basedOn w:val="Policepardfaut"/>
    <w:link w:val="Titre8"/>
    <w:uiPriority w:val="9"/>
    <w:semiHidden/>
    <w:rsid w:val="00502AA7"/>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502AA7"/>
    <w:rPr>
      <w:rFonts w:asciiTheme="majorHAnsi" w:eastAsiaTheme="majorEastAsia" w:hAnsiTheme="majorHAnsi" w:cstheme="majorBidi"/>
      <w:i/>
      <w:iCs/>
      <w:color w:val="272727" w:themeColor="text1" w:themeTint="D8"/>
      <w:sz w:val="21"/>
      <w:szCs w:val="21"/>
      <w:lang w:val="fr-FR"/>
    </w:rPr>
  </w:style>
  <w:style w:type="paragraph" w:styleId="En-tte">
    <w:name w:val="header"/>
    <w:basedOn w:val="Normal"/>
    <w:link w:val="En-tteCar"/>
    <w:uiPriority w:val="99"/>
    <w:unhideWhenUsed/>
    <w:rsid w:val="00502AA7"/>
    <w:pPr>
      <w:tabs>
        <w:tab w:val="center" w:pos="4680"/>
        <w:tab w:val="right" w:pos="9360"/>
      </w:tabs>
      <w:spacing w:after="0" w:line="240" w:lineRule="auto"/>
    </w:pPr>
  </w:style>
  <w:style w:type="character" w:customStyle="1" w:styleId="En-tteCar">
    <w:name w:val="En-tête Car"/>
    <w:basedOn w:val="Policepardfaut"/>
    <w:link w:val="En-tte"/>
    <w:uiPriority w:val="99"/>
    <w:rsid w:val="00502AA7"/>
  </w:style>
  <w:style w:type="paragraph" w:styleId="Pieddepage">
    <w:name w:val="footer"/>
    <w:basedOn w:val="Normal"/>
    <w:link w:val="PieddepageCar"/>
    <w:uiPriority w:val="99"/>
    <w:unhideWhenUsed/>
    <w:rsid w:val="00502AA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02AA7"/>
  </w:style>
  <w:style w:type="paragraph" w:styleId="NormalWeb">
    <w:name w:val="Normal (Web)"/>
    <w:basedOn w:val="Normal"/>
    <w:uiPriority w:val="99"/>
    <w:semiHidden/>
    <w:unhideWhenUsed/>
    <w:rsid w:val="008B70D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ie">
    <w:name w:val="Bibliography"/>
    <w:basedOn w:val="Normal"/>
    <w:next w:val="Normal"/>
    <w:uiPriority w:val="37"/>
    <w:unhideWhenUsed/>
    <w:rsid w:val="00F01EF1"/>
    <w:pPr>
      <w:tabs>
        <w:tab w:val="left" w:pos="504"/>
      </w:tabs>
      <w:spacing w:after="0" w:line="240" w:lineRule="auto"/>
      <w:ind w:left="504" w:hanging="504"/>
    </w:pPr>
  </w:style>
  <w:style w:type="table" w:styleId="Grilledutableau">
    <w:name w:val="Table Grid"/>
    <w:basedOn w:val="TableauNormal"/>
    <w:uiPriority w:val="39"/>
    <w:rsid w:val="005923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Normal"/>
    <w:link w:val="Style3Car"/>
    <w:rsid w:val="0059238F"/>
    <w:pPr>
      <w:spacing w:before="240" w:after="240" w:line="360" w:lineRule="auto"/>
    </w:pPr>
    <w:rPr>
      <w:rFonts w:ascii="New Times Roman" w:hAnsi="New Times Roman"/>
      <w:sz w:val="24"/>
    </w:rPr>
  </w:style>
  <w:style w:type="character" w:customStyle="1" w:styleId="Style3Car">
    <w:name w:val="Style3 Car"/>
    <w:basedOn w:val="Policepardfaut"/>
    <w:link w:val="Style3"/>
    <w:rsid w:val="0059238F"/>
    <w:rPr>
      <w:rFonts w:ascii="New Times Roman" w:hAnsi="New Times Roman"/>
      <w:sz w:val="24"/>
    </w:rPr>
  </w:style>
  <w:style w:type="paragraph" w:styleId="Lgende">
    <w:name w:val="caption"/>
    <w:basedOn w:val="Normal"/>
    <w:next w:val="Normal"/>
    <w:uiPriority w:val="35"/>
    <w:unhideWhenUsed/>
    <w:qFormat/>
    <w:rsid w:val="0059238F"/>
    <w:pPr>
      <w:spacing w:after="200" w:line="240" w:lineRule="auto"/>
    </w:pPr>
    <w:rPr>
      <w:i/>
      <w:iCs/>
      <w:color w:val="44546A" w:themeColor="text2"/>
      <w:sz w:val="18"/>
      <w:szCs w:val="18"/>
    </w:rPr>
  </w:style>
  <w:style w:type="table" w:styleId="Tableausimple2">
    <w:name w:val="Plain Table 2"/>
    <w:basedOn w:val="TableauNormal"/>
    <w:uiPriority w:val="42"/>
    <w:rsid w:val="006161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vision">
    <w:name w:val="Revision"/>
    <w:hidden/>
    <w:uiPriority w:val="99"/>
    <w:semiHidden/>
    <w:rsid w:val="00A54521"/>
    <w:pPr>
      <w:spacing w:after="0" w:line="240" w:lineRule="auto"/>
    </w:pPr>
  </w:style>
  <w:style w:type="character" w:styleId="Lienhypertexte">
    <w:name w:val="Hyperlink"/>
    <w:basedOn w:val="Policepardfaut"/>
    <w:uiPriority w:val="99"/>
    <w:unhideWhenUsed/>
    <w:rsid w:val="00E57374"/>
    <w:rPr>
      <w:color w:val="0563C1" w:themeColor="hyperlink"/>
      <w:u w:val="single"/>
    </w:rPr>
  </w:style>
  <w:style w:type="character" w:styleId="Mentionnonrsolue">
    <w:name w:val="Unresolved Mention"/>
    <w:basedOn w:val="Policepardfaut"/>
    <w:uiPriority w:val="99"/>
    <w:semiHidden/>
    <w:unhideWhenUsed/>
    <w:rsid w:val="00E57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942656">
      <w:bodyDiv w:val="1"/>
      <w:marLeft w:val="0"/>
      <w:marRight w:val="0"/>
      <w:marTop w:val="0"/>
      <w:marBottom w:val="0"/>
      <w:divBdr>
        <w:top w:val="none" w:sz="0" w:space="0" w:color="auto"/>
        <w:left w:val="none" w:sz="0" w:space="0" w:color="auto"/>
        <w:bottom w:val="none" w:sz="0" w:space="0" w:color="auto"/>
        <w:right w:val="none" w:sz="0" w:space="0" w:color="auto"/>
      </w:divBdr>
    </w:div>
    <w:div w:id="101390055">
      <w:bodyDiv w:val="1"/>
      <w:marLeft w:val="0"/>
      <w:marRight w:val="0"/>
      <w:marTop w:val="0"/>
      <w:marBottom w:val="0"/>
      <w:divBdr>
        <w:top w:val="none" w:sz="0" w:space="0" w:color="auto"/>
        <w:left w:val="none" w:sz="0" w:space="0" w:color="auto"/>
        <w:bottom w:val="none" w:sz="0" w:space="0" w:color="auto"/>
        <w:right w:val="none" w:sz="0" w:space="0" w:color="auto"/>
      </w:divBdr>
    </w:div>
    <w:div w:id="170774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3D618AD-EB28-48EC-9AF4-6F2415DD3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19</Pages>
  <Words>22345</Words>
  <Characters>135859</Characters>
  <Application>Microsoft Office Word</Application>
  <DocSecurity>0</DocSecurity>
  <Lines>1968</Lines>
  <Paragraphs>2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dou Diabate</dc:creator>
  <cp:keywords/>
  <dc:description/>
  <cp:lastModifiedBy>Cheickna Cisse</cp:lastModifiedBy>
  <cp:revision>48</cp:revision>
  <dcterms:created xsi:type="dcterms:W3CDTF">2025-11-19T16:50:00Z</dcterms:created>
  <dcterms:modified xsi:type="dcterms:W3CDTF">2025-12-1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G2gjp02"/&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5f07a43-791a-4df8-9316-90ca8b48cf40</vt:lpwstr>
  </property>
</Properties>
</file>